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5233" w:rsidRPr="00846170" w:rsidRDefault="00BA5233" w:rsidP="00846170">
      <w:pPr>
        <w:rPr>
          <w:b/>
          <w:sz w:val="36"/>
          <w:szCs w:val="36"/>
        </w:rPr>
      </w:pPr>
    </w:p>
    <w:p w:rsidR="00BA5233" w:rsidRDefault="00BA5233" w:rsidP="00846170">
      <w:pPr>
        <w:jc w:val="center"/>
        <w:rPr>
          <w:b/>
          <w:sz w:val="48"/>
          <w:szCs w:val="48"/>
        </w:rPr>
      </w:pPr>
      <w:r w:rsidRPr="00646FD3">
        <w:rPr>
          <w:noProof/>
        </w:rPr>
        <w:drawing>
          <wp:inline distT="0" distB="0" distL="0" distR="0" wp14:anchorId="4D34337C" wp14:editId="66A7EB18">
            <wp:extent cx="2350901" cy="2150533"/>
            <wp:effectExtent l="0" t="0" r="0" b="2540"/>
            <wp:docPr id="3" name="Imagen 3" descr="D:\Miguel\Plaza Ayudante\CoordinacionTFG\Normativa\ESCUDO UCLM [1280x768] (Copi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iguel\Plaza Ayudante\CoordinacionTFG\Normativa\ESCUDO UCLM [1280x768] (Copia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89137" cy="2185510"/>
                    </a:xfrm>
                    <a:prstGeom prst="rect">
                      <a:avLst/>
                    </a:prstGeom>
                    <a:noFill/>
                    <a:ln>
                      <a:noFill/>
                    </a:ln>
                  </pic:spPr>
                </pic:pic>
              </a:graphicData>
            </a:graphic>
          </wp:inline>
        </w:drawing>
      </w:r>
    </w:p>
    <w:p w:rsidR="00BA5233" w:rsidRPr="008E1602" w:rsidRDefault="00BA5233" w:rsidP="00846170">
      <w:pPr>
        <w:ind w:right="140"/>
        <w:jc w:val="center"/>
        <w:rPr>
          <w:b/>
          <w:sz w:val="48"/>
          <w:szCs w:val="48"/>
        </w:rPr>
      </w:pPr>
      <w:r w:rsidRPr="008E1602">
        <w:rPr>
          <w:b/>
          <w:sz w:val="48"/>
          <w:szCs w:val="48"/>
        </w:rPr>
        <w:t>UNIVERSIDAD DE CASTILLA - LA MANCHA</w:t>
      </w:r>
    </w:p>
    <w:p w:rsidR="00BA5233" w:rsidRPr="008E1602" w:rsidRDefault="00BA5233" w:rsidP="00846170">
      <w:pPr>
        <w:jc w:val="center"/>
        <w:rPr>
          <w:sz w:val="48"/>
          <w:szCs w:val="48"/>
        </w:rPr>
      </w:pPr>
      <w:r w:rsidRPr="008E1602">
        <w:rPr>
          <w:sz w:val="48"/>
          <w:szCs w:val="48"/>
        </w:rPr>
        <w:t>ESCUELA DE INGENIERÍA INDUSTRIAL DE TOLEDO</w:t>
      </w:r>
    </w:p>
    <w:p w:rsidR="00BA5233" w:rsidRPr="008E1602" w:rsidRDefault="00BA5233" w:rsidP="00846170">
      <w:pPr>
        <w:spacing w:after="0"/>
        <w:jc w:val="center"/>
        <w:rPr>
          <w:szCs w:val="44"/>
        </w:rPr>
      </w:pPr>
    </w:p>
    <w:p w:rsidR="00BA5233" w:rsidRDefault="00BA5233" w:rsidP="00846170">
      <w:pPr>
        <w:jc w:val="center"/>
        <w:rPr>
          <w:sz w:val="44"/>
          <w:szCs w:val="44"/>
        </w:rPr>
      </w:pPr>
      <w:r w:rsidRPr="008E1602">
        <w:rPr>
          <w:sz w:val="44"/>
          <w:szCs w:val="44"/>
        </w:rPr>
        <w:t xml:space="preserve">TRABAJO FIN DE GRADO Nº </w:t>
      </w:r>
      <w:r>
        <w:rPr>
          <w:sz w:val="44"/>
          <w:szCs w:val="44"/>
        </w:rPr>
        <w:t>17</w:t>
      </w:r>
      <w:r w:rsidRPr="008E1602">
        <w:rPr>
          <w:sz w:val="44"/>
          <w:szCs w:val="44"/>
        </w:rPr>
        <w:t>- B-</w:t>
      </w:r>
      <w:r>
        <w:rPr>
          <w:sz w:val="44"/>
          <w:szCs w:val="44"/>
        </w:rPr>
        <w:t>225017</w:t>
      </w:r>
    </w:p>
    <w:p w:rsidR="00BA5233" w:rsidRPr="008E1602" w:rsidRDefault="00BA5233" w:rsidP="00846170">
      <w:pPr>
        <w:spacing w:after="0"/>
        <w:jc w:val="center"/>
        <w:rPr>
          <w:szCs w:val="44"/>
        </w:rPr>
      </w:pPr>
    </w:p>
    <w:p w:rsidR="00BA5233" w:rsidRPr="000C6ACD" w:rsidRDefault="00BA5233" w:rsidP="00846170">
      <w:pPr>
        <w:jc w:val="center"/>
        <w:rPr>
          <w:i/>
          <w:sz w:val="36"/>
          <w:szCs w:val="36"/>
          <w:lang w:val="en-US"/>
        </w:rPr>
      </w:pPr>
      <w:r w:rsidRPr="000C6ACD">
        <w:rPr>
          <w:i/>
          <w:sz w:val="36"/>
          <w:szCs w:val="36"/>
          <w:lang w:val="en-US"/>
        </w:rPr>
        <w:t>WEB HAZARD &amp; INFRASTRUCTURE SCANNING THROUGH AUTOMATED PENTESTING AND REPORTING</w:t>
      </w:r>
    </w:p>
    <w:p w:rsidR="00BA5233" w:rsidRPr="00846170" w:rsidRDefault="00BA5233" w:rsidP="00846170">
      <w:pPr>
        <w:jc w:val="center"/>
        <w:rPr>
          <w:sz w:val="48"/>
          <w:szCs w:val="48"/>
          <w:lang w:val="en-US"/>
        </w:rPr>
      </w:pPr>
    </w:p>
    <w:p w:rsidR="00BA5233" w:rsidRPr="008E1602" w:rsidRDefault="00BA5233" w:rsidP="00846170">
      <w:pPr>
        <w:ind w:left="2835"/>
        <w:rPr>
          <w:sz w:val="28"/>
          <w:szCs w:val="28"/>
        </w:rPr>
      </w:pPr>
      <w:r>
        <w:rPr>
          <w:noProof/>
          <w:sz w:val="36"/>
          <w:szCs w:val="36"/>
        </w:rPr>
        <w:drawing>
          <wp:anchor distT="0" distB="0" distL="114300" distR="114300" simplePos="0" relativeHeight="251659264" behindDoc="0" locked="0" layoutInCell="1" allowOverlap="1" wp14:anchorId="52F2E9C2" wp14:editId="4BFEA2D9">
            <wp:simplePos x="0" y="0"/>
            <wp:positionH relativeFrom="margin">
              <wp:posOffset>-316653</wp:posOffset>
            </wp:positionH>
            <wp:positionV relativeFrom="paragraph">
              <wp:posOffset>8255</wp:posOffset>
            </wp:positionV>
            <wp:extent cx="1601470" cy="1828800"/>
            <wp:effectExtent l="0" t="0" r="0" b="0"/>
            <wp:wrapSquare wrapText="bothSides"/>
            <wp:docPr id="9" name="Imagen 9" descr="C:\Users\luis\AppData\Local\Microsoft\Windows\Temporary Internet Files\Content.Outlook\S3O590MR\Escudo ITI COLO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AppData\Local\Microsoft\Windows\Temporary Internet Files\Content.Outlook\S3O590MR\Escudo ITI COLOR.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01470" cy="1828800"/>
                    </a:xfrm>
                    <a:prstGeom prst="rect">
                      <a:avLst/>
                    </a:prstGeom>
                    <a:noFill/>
                    <a:ln>
                      <a:noFill/>
                    </a:ln>
                  </pic:spPr>
                </pic:pic>
              </a:graphicData>
            </a:graphic>
          </wp:anchor>
        </w:drawing>
      </w:r>
      <w:r w:rsidRPr="008E1602">
        <w:rPr>
          <w:sz w:val="28"/>
          <w:szCs w:val="28"/>
        </w:rPr>
        <w:t>Autor:</w:t>
      </w:r>
    </w:p>
    <w:p w:rsidR="00BA5233" w:rsidRPr="008E1602" w:rsidRDefault="00BA5233" w:rsidP="00846170">
      <w:pPr>
        <w:ind w:left="2835"/>
        <w:rPr>
          <w:sz w:val="28"/>
          <w:szCs w:val="28"/>
        </w:rPr>
      </w:pPr>
      <w:r>
        <w:rPr>
          <w:sz w:val="28"/>
          <w:szCs w:val="28"/>
        </w:rPr>
        <w:t>SAMUEL VÁZQUEZ MORÓN</w:t>
      </w:r>
    </w:p>
    <w:p w:rsidR="00BA5233" w:rsidRPr="008E1602" w:rsidRDefault="00BA5233" w:rsidP="00846170">
      <w:pPr>
        <w:ind w:left="2835"/>
        <w:rPr>
          <w:sz w:val="28"/>
          <w:szCs w:val="28"/>
        </w:rPr>
      </w:pPr>
      <w:r w:rsidRPr="008E1602">
        <w:rPr>
          <w:sz w:val="28"/>
          <w:szCs w:val="28"/>
        </w:rPr>
        <w:t>Director:</w:t>
      </w:r>
    </w:p>
    <w:p w:rsidR="00BA5233" w:rsidRPr="008E1602" w:rsidRDefault="00BA5233" w:rsidP="00846170">
      <w:pPr>
        <w:ind w:left="2835"/>
        <w:rPr>
          <w:sz w:val="28"/>
          <w:szCs w:val="28"/>
        </w:rPr>
      </w:pPr>
      <w:r>
        <w:rPr>
          <w:sz w:val="28"/>
          <w:szCs w:val="28"/>
        </w:rPr>
        <w:t>FRANCISCO MOYA FERNÁNDEZ</w:t>
      </w:r>
    </w:p>
    <w:p w:rsidR="00BA5233" w:rsidRPr="008E1602" w:rsidRDefault="00BA5233" w:rsidP="00846170">
      <w:pPr>
        <w:ind w:left="2835"/>
        <w:jc w:val="center"/>
        <w:rPr>
          <w:sz w:val="48"/>
          <w:szCs w:val="48"/>
        </w:rPr>
      </w:pPr>
    </w:p>
    <w:p w:rsidR="00BA5233" w:rsidRPr="00846170" w:rsidRDefault="00BA5233" w:rsidP="00846170">
      <w:pPr>
        <w:ind w:left="2835"/>
        <w:rPr>
          <w:sz w:val="28"/>
          <w:szCs w:val="28"/>
        </w:rPr>
      </w:pPr>
      <w:r>
        <w:rPr>
          <w:sz w:val="28"/>
          <w:szCs w:val="28"/>
        </w:rPr>
        <w:t>JULIO de 2017</w:t>
      </w:r>
      <w:r>
        <w:br w:type="page"/>
      </w:r>
    </w:p>
    <w:p w:rsidR="00BA5233" w:rsidRDefault="00BA5233">
      <w:r>
        <w:lastRenderedPageBreak/>
        <w:br w:type="page"/>
      </w:r>
    </w:p>
    <w:sdt>
      <w:sdtPr>
        <w:rPr>
          <w:rFonts w:asciiTheme="minorHAnsi" w:eastAsiaTheme="minorEastAsia" w:hAnsiTheme="minorHAnsi" w:cstheme="minorBidi"/>
          <w:b/>
          <w:bCs/>
          <w:color w:val="auto"/>
          <w:spacing w:val="0"/>
          <w:kern w:val="0"/>
          <w:sz w:val="22"/>
          <w:szCs w:val="22"/>
        </w:rPr>
        <w:id w:val="-568647179"/>
        <w:docPartObj>
          <w:docPartGallery w:val="Table of Contents"/>
          <w:docPartUnique/>
        </w:docPartObj>
      </w:sdtPr>
      <w:sdtEndPr>
        <w:rPr>
          <w:b w:val="0"/>
          <w:bCs w:val="0"/>
        </w:rPr>
      </w:sdtEndPr>
      <w:sdtContent>
        <w:p w:rsidR="00BA5233" w:rsidRDefault="00BA5233" w:rsidP="00035E23">
          <w:pPr>
            <w:pStyle w:val="Ttulo"/>
          </w:pPr>
          <w:proofErr w:type="spellStart"/>
          <w:r>
            <w:t>Contents</w:t>
          </w:r>
          <w:proofErr w:type="spellEnd"/>
        </w:p>
        <w:p w:rsidR="00B87AFC" w:rsidRDefault="00BA5233">
          <w:pPr>
            <w:pStyle w:val="TDC1"/>
            <w:tabs>
              <w:tab w:val="right" w:leader="dot" w:pos="8494"/>
            </w:tabs>
            <w:rPr>
              <w:noProof/>
            </w:rPr>
          </w:pPr>
          <w:r>
            <w:fldChar w:fldCharType="begin"/>
          </w:r>
          <w:r>
            <w:instrText xml:space="preserve"> TOC \o "1-2" \h \z \u </w:instrText>
          </w:r>
          <w:r>
            <w:fldChar w:fldCharType="separate"/>
          </w:r>
          <w:hyperlink w:anchor="_Toc486957363" w:history="1">
            <w:r w:rsidR="00B87AFC" w:rsidRPr="00B41B40">
              <w:rPr>
                <w:rStyle w:val="Hipervnculo"/>
                <w:noProof/>
              </w:rPr>
              <w:t>Abstract</w:t>
            </w:r>
            <w:r w:rsidR="00B87AFC">
              <w:rPr>
                <w:noProof/>
                <w:webHidden/>
              </w:rPr>
              <w:tab/>
            </w:r>
            <w:r w:rsidR="00B87AFC">
              <w:rPr>
                <w:noProof/>
                <w:webHidden/>
              </w:rPr>
              <w:fldChar w:fldCharType="begin"/>
            </w:r>
            <w:r w:rsidR="00B87AFC">
              <w:rPr>
                <w:noProof/>
                <w:webHidden/>
              </w:rPr>
              <w:instrText xml:space="preserve"> PAGEREF _Toc486957363 \h </w:instrText>
            </w:r>
            <w:r w:rsidR="00B87AFC">
              <w:rPr>
                <w:noProof/>
                <w:webHidden/>
              </w:rPr>
            </w:r>
            <w:r w:rsidR="00B87AFC">
              <w:rPr>
                <w:noProof/>
                <w:webHidden/>
              </w:rPr>
              <w:fldChar w:fldCharType="separate"/>
            </w:r>
            <w:r w:rsidR="00D766F6">
              <w:rPr>
                <w:noProof/>
                <w:webHidden/>
              </w:rPr>
              <w:t>1</w:t>
            </w:r>
            <w:r w:rsidR="00B87AFC">
              <w:rPr>
                <w:noProof/>
                <w:webHidden/>
              </w:rPr>
              <w:fldChar w:fldCharType="end"/>
            </w:r>
          </w:hyperlink>
        </w:p>
        <w:p w:rsidR="00B87AFC" w:rsidRDefault="00870E10">
          <w:pPr>
            <w:pStyle w:val="TDC1"/>
            <w:tabs>
              <w:tab w:val="left" w:pos="440"/>
              <w:tab w:val="right" w:leader="dot" w:pos="8494"/>
            </w:tabs>
            <w:rPr>
              <w:noProof/>
            </w:rPr>
          </w:pPr>
          <w:hyperlink w:anchor="_Toc486957364" w:history="1">
            <w:r w:rsidR="00B87AFC" w:rsidRPr="00B41B40">
              <w:rPr>
                <w:rStyle w:val="Hipervnculo"/>
                <w:noProof/>
              </w:rPr>
              <w:t>1</w:t>
            </w:r>
            <w:r w:rsidR="00B87AFC">
              <w:rPr>
                <w:noProof/>
              </w:rPr>
              <w:tab/>
            </w:r>
            <w:r w:rsidR="00B87AFC" w:rsidRPr="00B41B40">
              <w:rPr>
                <w:rStyle w:val="Hipervnculo"/>
                <w:noProof/>
              </w:rPr>
              <w:t>Introduction</w:t>
            </w:r>
            <w:r w:rsidR="00B87AFC">
              <w:rPr>
                <w:noProof/>
                <w:webHidden/>
              </w:rPr>
              <w:tab/>
            </w:r>
            <w:r w:rsidR="00B87AFC">
              <w:rPr>
                <w:noProof/>
                <w:webHidden/>
              </w:rPr>
              <w:fldChar w:fldCharType="begin"/>
            </w:r>
            <w:r w:rsidR="00B87AFC">
              <w:rPr>
                <w:noProof/>
                <w:webHidden/>
              </w:rPr>
              <w:instrText xml:space="preserve"> PAGEREF _Toc486957364 \h </w:instrText>
            </w:r>
            <w:r w:rsidR="00B87AFC">
              <w:rPr>
                <w:noProof/>
                <w:webHidden/>
              </w:rPr>
            </w:r>
            <w:r w:rsidR="00B87AFC">
              <w:rPr>
                <w:noProof/>
                <w:webHidden/>
              </w:rPr>
              <w:fldChar w:fldCharType="separate"/>
            </w:r>
            <w:r w:rsidR="00D766F6">
              <w:rPr>
                <w:noProof/>
                <w:webHidden/>
              </w:rPr>
              <w:t>3</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65" w:history="1">
            <w:r w:rsidR="00B87AFC" w:rsidRPr="00B41B40">
              <w:rPr>
                <w:rStyle w:val="Hipervnculo"/>
                <w:noProof/>
              </w:rPr>
              <w:t>1.1</w:t>
            </w:r>
            <w:r w:rsidR="00B87AFC">
              <w:rPr>
                <w:noProof/>
              </w:rPr>
              <w:tab/>
            </w:r>
            <w:r w:rsidR="00B87AFC" w:rsidRPr="00B41B40">
              <w:rPr>
                <w:rStyle w:val="Hipervnculo"/>
                <w:noProof/>
              </w:rPr>
              <w:t>Summary</w:t>
            </w:r>
            <w:r w:rsidR="00B87AFC">
              <w:rPr>
                <w:noProof/>
                <w:webHidden/>
              </w:rPr>
              <w:tab/>
            </w:r>
            <w:r w:rsidR="00B87AFC">
              <w:rPr>
                <w:noProof/>
                <w:webHidden/>
              </w:rPr>
              <w:fldChar w:fldCharType="begin"/>
            </w:r>
            <w:r w:rsidR="00B87AFC">
              <w:rPr>
                <w:noProof/>
                <w:webHidden/>
              </w:rPr>
              <w:instrText xml:space="preserve"> PAGEREF _Toc486957365 \h </w:instrText>
            </w:r>
            <w:r w:rsidR="00B87AFC">
              <w:rPr>
                <w:noProof/>
                <w:webHidden/>
              </w:rPr>
            </w:r>
            <w:r w:rsidR="00B87AFC">
              <w:rPr>
                <w:noProof/>
                <w:webHidden/>
              </w:rPr>
              <w:fldChar w:fldCharType="separate"/>
            </w:r>
            <w:r w:rsidR="00D766F6">
              <w:rPr>
                <w:noProof/>
                <w:webHidden/>
              </w:rPr>
              <w:t>3</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66" w:history="1">
            <w:r w:rsidR="00B87AFC" w:rsidRPr="00B41B40">
              <w:rPr>
                <w:rStyle w:val="Hipervnculo"/>
                <w:noProof/>
              </w:rPr>
              <w:t>1.2</w:t>
            </w:r>
            <w:r w:rsidR="00B87AFC">
              <w:rPr>
                <w:noProof/>
              </w:rPr>
              <w:tab/>
            </w:r>
            <w:r w:rsidR="00B87AFC" w:rsidRPr="00B41B40">
              <w:rPr>
                <w:rStyle w:val="Hipervnculo"/>
                <w:noProof/>
              </w:rPr>
              <w:t>Motivation</w:t>
            </w:r>
            <w:r w:rsidR="00B87AFC">
              <w:rPr>
                <w:noProof/>
                <w:webHidden/>
              </w:rPr>
              <w:tab/>
            </w:r>
            <w:r w:rsidR="00B87AFC">
              <w:rPr>
                <w:noProof/>
                <w:webHidden/>
              </w:rPr>
              <w:fldChar w:fldCharType="begin"/>
            </w:r>
            <w:r w:rsidR="00B87AFC">
              <w:rPr>
                <w:noProof/>
                <w:webHidden/>
              </w:rPr>
              <w:instrText xml:space="preserve"> PAGEREF _Toc486957366 \h </w:instrText>
            </w:r>
            <w:r w:rsidR="00B87AFC">
              <w:rPr>
                <w:noProof/>
                <w:webHidden/>
              </w:rPr>
            </w:r>
            <w:r w:rsidR="00B87AFC">
              <w:rPr>
                <w:noProof/>
                <w:webHidden/>
              </w:rPr>
              <w:fldChar w:fldCharType="separate"/>
            </w:r>
            <w:r w:rsidR="00D766F6">
              <w:rPr>
                <w:noProof/>
                <w:webHidden/>
              </w:rPr>
              <w:t>3</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67" w:history="1">
            <w:r w:rsidR="00B87AFC" w:rsidRPr="00B41B40">
              <w:rPr>
                <w:rStyle w:val="Hipervnculo"/>
                <w:noProof/>
              </w:rPr>
              <w:t>1.3</w:t>
            </w:r>
            <w:r w:rsidR="00B87AFC">
              <w:rPr>
                <w:noProof/>
              </w:rPr>
              <w:tab/>
            </w:r>
            <w:r w:rsidR="00B87AFC" w:rsidRPr="00B41B40">
              <w:rPr>
                <w:rStyle w:val="Hipervnculo"/>
                <w:noProof/>
              </w:rPr>
              <w:t>Objectives</w:t>
            </w:r>
            <w:r w:rsidR="00B87AFC">
              <w:rPr>
                <w:noProof/>
                <w:webHidden/>
              </w:rPr>
              <w:tab/>
            </w:r>
            <w:r w:rsidR="00B87AFC">
              <w:rPr>
                <w:noProof/>
                <w:webHidden/>
              </w:rPr>
              <w:fldChar w:fldCharType="begin"/>
            </w:r>
            <w:r w:rsidR="00B87AFC">
              <w:rPr>
                <w:noProof/>
                <w:webHidden/>
              </w:rPr>
              <w:instrText xml:space="preserve"> PAGEREF _Toc486957367 \h </w:instrText>
            </w:r>
            <w:r w:rsidR="00B87AFC">
              <w:rPr>
                <w:noProof/>
                <w:webHidden/>
              </w:rPr>
            </w:r>
            <w:r w:rsidR="00B87AFC">
              <w:rPr>
                <w:noProof/>
                <w:webHidden/>
              </w:rPr>
              <w:fldChar w:fldCharType="separate"/>
            </w:r>
            <w:r w:rsidR="00D766F6">
              <w:rPr>
                <w:noProof/>
                <w:webHidden/>
              </w:rPr>
              <w:t>3</w:t>
            </w:r>
            <w:r w:rsidR="00B87AFC">
              <w:rPr>
                <w:noProof/>
                <w:webHidden/>
              </w:rPr>
              <w:fldChar w:fldCharType="end"/>
            </w:r>
          </w:hyperlink>
        </w:p>
        <w:p w:rsidR="00B87AFC" w:rsidRDefault="00870E10">
          <w:pPr>
            <w:pStyle w:val="TDC1"/>
            <w:tabs>
              <w:tab w:val="left" w:pos="440"/>
              <w:tab w:val="right" w:leader="dot" w:pos="8494"/>
            </w:tabs>
            <w:rPr>
              <w:noProof/>
            </w:rPr>
          </w:pPr>
          <w:hyperlink w:anchor="_Toc486957368" w:history="1">
            <w:r w:rsidR="00B87AFC" w:rsidRPr="00B41B40">
              <w:rPr>
                <w:rStyle w:val="Hipervnculo"/>
                <w:noProof/>
              </w:rPr>
              <w:t>2</w:t>
            </w:r>
            <w:r w:rsidR="00B87AFC">
              <w:rPr>
                <w:noProof/>
              </w:rPr>
              <w:tab/>
            </w:r>
            <w:r w:rsidR="00B87AFC" w:rsidRPr="00B41B40">
              <w:rPr>
                <w:rStyle w:val="Hipervnculo"/>
                <w:noProof/>
              </w:rPr>
              <w:t>Antecedents</w:t>
            </w:r>
            <w:r w:rsidR="00B87AFC">
              <w:rPr>
                <w:noProof/>
                <w:webHidden/>
              </w:rPr>
              <w:tab/>
            </w:r>
            <w:r w:rsidR="00B87AFC">
              <w:rPr>
                <w:noProof/>
                <w:webHidden/>
              </w:rPr>
              <w:fldChar w:fldCharType="begin"/>
            </w:r>
            <w:r w:rsidR="00B87AFC">
              <w:rPr>
                <w:noProof/>
                <w:webHidden/>
              </w:rPr>
              <w:instrText xml:space="preserve"> PAGEREF _Toc486957368 \h </w:instrText>
            </w:r>
            <w:r w:rsidR="00B87AFC">
              <w:rPr>
                <w:noProof/>
                <w:webHidden/>
              </w:rPr>
            </w:r>
            <w:r w:rsidR="00B87AFC">
              <w:rPr>
                <w:noProof/>
                <w:webHidden/>
              </w:rPr>
              <w:fldChar w:fldCharType="separate"/>
            </w:r>
            <w:r w:rsidR="00D766F6">
              <w:rPr>
                <w:noProof/>
                <w:webHidden/>
              </w:rPr>
              <w:t>5</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69" w:history="1">
            <w:r w:rsidR="00B87AFC" w:rsidRPr="00B41B40">
              <w:rPr>
                <w:rStyle w:val="Hipervnculo"/>
                <w:noProof/>
                <w:lang w:val="en-US"/>
              </w:rPr>
              <w:t>2.1</w:t>
            </w:r>
            <w:r w:rsidR="00B87AFC">
              <w:rPr>
                <w:noProof/>
              </w:rPr>
              <w:tab/>
            </w:r>
            <w:r w:rsidR="00B87AFC" w:rsidRPr="00B41B40">
              <w:rPr>
                <w:rStyle w:val="Hipervnculo"/>
                <w:noProof/>
                <w:lang w:val="en-US"/>
              </w:rPr>
              <w:t>Background</w:t>
            </w:r>
            <w:r w:rsidR="00B87AFC">
              <w:rPr>
                <w:noProof/>
                <w:webHidden/>
              </w:rPr>
              <w:tab/>
            </w:r>
            <w:r w:rsidR="00B87AFC">
              <w:rPr>
                <w:noProof/>
                <w:webHidden/>
              </w:rPr>
              <w:fldChar w:fldCharType="begin"/>
            </w:r>
            <w:r w:rsidR="00B87AFC">
              <w:rPr>
                <w:noProof/>
                <w:webHidden/>
              </w:rPr>
              <w:instrText xml:space="preserve"> PAGEREF _Toc486957369 \h </w:instrText>
            </w:r>
            <w:r w:rsidR="00B87AFC">
              <w:rPr>
                <w:noProof/>
                <w:webHidden/>
              </w:rPr>
            </w:r>
            <w:r w:rsidR="00B87AFC">
              <w:rPr>
                <w:noProof/>
                <w:webHidden/>
              </w:rPr>
              <w:fldChar w:fldCharType="separate"/>
            </w:r>
            <w:r w:rsidR="00D766F6">
              <w:rPr>
                <w:noProof/>
                <w:webHidden/>
              </w:rPr>
              <w:t>5</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70" w:history="1">
            <w:r w:rsidR="00B87AFC" w:rsidRPr="00B41B40">
              <w:rPr>
                <w:rStyle w:val="Hipervnculo"/>
                <w:noProof/>
                <w:lang w:val="en-US"/>
              </w:rPr>
              <w:t>2.2</w:t>
            </w:r>
            <w:r w:rsidR="00B87AFC">
              <w:rPr>
                <w:noProof/>
              </w:rPr>
              <w:tab/>
            </w:r>
            <w:r w:rsidR="00B87AFC" w:rsidRPr="00B41B40">
              <w:rPr>
                <w:rStyle w:val="Hipervnculo"/>
                <w:noProof/>
                <w:lang w:val="en-US"/>
              </w:rPr>
              <w:t>Web Application Attacks</w:t>
            </w:r>
            <w:r w:rsidR="00B87AFC">
              <w:rPr>
                <w:noProof/>
                <w:webHidden/>
              </w:rPr>
              <w:tab/>
            </w:r>
            <w:r w:rsidR="00B87AFC">
              <w:rPr>
                <w:noProof/>
                <w:webHidden/>
              </w:rPr>
              <w:fldChar w:fldCharType="begin"/>
            </w:r>
            <w:r w:rsidR="00B87AFC">
              <w:rPr>
                <w:noProof/>
                <w:webHidden/>
              </w:rPr>
              <w:instrText xml:space="preserve"> PAGEREF _Toc486957370 \h </w:instrText>
            </w:r>
            <w:r w:rsidR="00B87AFC">
              <w:rPr>
                <w:noProof/>
                <w:webHidden/>
              </w:rPr>
            </w:r>
            <w:r w:rsidR="00B87AFC">
              <w:rPr>
                <w:noProof/>
                <w:webHidden/>
              </w:rPr>
              <w:fldChar w:fldCharType="separate"/>
            </w:r>
            <w:r w:rsidR="00D766F6">
              <w:rPr>
                <w:noProof/>
                <w:webHidden/>
              </w:rPr>
              <w:t>7</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71" w:history="1">
            <w:r w:rsidR="00B87AFC" w:rsidRPr="00B41B40">
              <w:rPr>
                <w:rStyle w:val="Hipervnculo"/>
                <w:noProof/>
                <w:lang w:val="en-US"/>
              </w:rPr>
              <w:t>2.3</w:t>
            </w:r>
            <w:r w:rsidR="00B87AFC">
              <w:rPr>
                <w:noProof/>
              </w:rPr>
              <w:tab/>
            </w:r>
            <w:r w:rsidR="00B87AFC" w:rsidRPr="00B41B40">
              <w:rPr>
                <w:rStyle w:val="Hipervnculo"/>
                <w:noProof/>
                <w:lang w:val="en-US"/>
              </w:rPr>
              <w:t>Attack Prevention</w:t>
            </w:r>
            <w:r w:rsidR="00B87AFC">
              <w:rPr>
                <w:noProof/>
                <w:webHidden/>
              </w:rPr>
              <w:tab/>
            </w:r>
            <w:r w:rsidR="00B87AFC">
              <w:rPr>
                <w:noProof/>
                <w:webHidden/>
              </w:rPr>
              <w:fldChar w:fldCharType="begin"/>
            </w:r>
            <w:r w:rsidR="00B87AFC">
              <w:rPr>
                <w:noProof/>
                <w:webHidden/>
              </w:rPr>
              <w:instrText xml:space="preserve"> PAGEREF _Toc486957371 \h </w:instrText>
            </w:r>
            <w:r w:rsidR="00B87AFC">
              <w:rPr>
                <w:noProof/>
                <w:webHidden/>
              </w:rPr>
            </w:r>
            <w:r w:rsidR="00B87AFC">
              <w:rPr>
                <w:noProof/>
                <w:webHidden/>
              </w:rPr>
              <w:fldChar w:fldCharType="separate"/>
            </w:r>
            <w:r w:rsidR="00D766F6">
              <w:rPr>
                <w:noProof/>
                <w:webHidden/>
              </w:rPr>
              <w:t>12</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72" w:history="1">
            <w:r w:rsidR="00B87AFC" w:rsidRPr="00B41B40">
              <w:rPr>
                <w:rStyle w:val="Hipervnculo"/>
                <w:noProof/>
                <w:lang w:val="en-US"/>
              </w:rPr>
              <w:t>2.4</w:t>
            </w:r>
            <w:r w:rsidR="00B87AFC">
              <w:rPr>
                <w:noProof/>
              </w:rPr>
              <w:tab/>
            </w:r>
            <w:r w:rsidR="00B87AFC" w:rsidRPr="00B41B40">
              <w:rPr>
                <w:rStyle w:val="Hipervnculo"/>
                <w:noProof/>
                <w:lang w:val="en-US"/>
              </w:rPr>
              <w:t>Manual Testing</w:t>
            </w:r>
            <w:r w:rsidR="00B87AFC">
              <w:rPr>
                <w:noProof/>
                <w:webHidden/>
              </w:rPr>
              <w:tab/>
            </w:r>
            <w:r w:rsidR="00B87AFC">
              <w:rPr>
                <w:noProof/>
                <w:webHidden/>
              </w:rPr>
              <w:fldChar w:fldCharType="begin"/>
            </w:r>
            <w:r w:rsidR="00B87AFC">
              <w:rPr>
                <w:noProof/>
                <w:webHidden/>
              </w:rPr>
              <w:instrText xml:space="preserve"> PAGEREF _Toc486957372 \h </w:instrText>
            </w:r>
            <w:r w:rsidR="00B87AFC">
              <w:rPr>
                <w:noProof/>
                <w:webHidden/>
              </w:rPr>
            </w:r>
            <w:r w:rsidR="00B87AFC">
              <w:rPr>
                <w:noProof/>
                <w:webHidden/>
              </w:rPr>
              <w:fldChar w:fldCharType="separate"/>
            </w:r>
            <w:r w:rsidR="00D766F6">
              <w:rPr>
                <w:noProof/>
                <w:webHidden/>
              </w:rPr>
              <w:t>14</w:t>
            </w:r>
            <w:r w:rsidR="00B87AFC">
              <w:rPr>
                <w:noProof/>
                <w:webHidden/>
              </w:rPr>
              <w:fldChar w:fldCharType="end"/>
            </w:r>
          </w:hyperlink>
        </w:p>
        <w:p w:rsidR="00B87AFC" w:rsidRDefault="00870E10">
          <w:pPr>
            <w:pStyle w:val="TDC1"/>
            <w:tabs>
              <w:tab w:val="left" w:pos="440"/>
              <w:tab w:val="right" w:leader="dot" w:pos="8494"/>
            </w:tabs>
            <w:rPr>
              <w:noProof/>
            </w:rPr>
          </w:pPr>
          <w:hyperlink w:anchor="_Toc486957373" w:history="1">
            <w:r w:rsidR="00B87AFC" w:rsidRPr="00B41B40">
              <w:rPr>
                <w:rStyle w:val="Hipervnculo"/>
                <w:noProof/>
              </w:rPr>
              <w:t>3</w:t>
            </w:r>
            <w:r w:rsidR="00B87AFC">
              <w:rPr>
                <w:noProof/>
              </w:rPr>
              <w:tab/>
            </w:r>
            <w:r w:rsidR="00B87AFC" w:rsidRPr="00B41B40">
              <w:rPr>
                <w:rStyle w:val="Hipervnculo"/>
                <w:noProof/>
              </w:rPr>
              <w:t>Implementation</w:t>
            </w:r>
            <w:r w:rsidR="00B87AFC">
              <w:rPr>
                <w:noProof/>
                <w:webHidden/>
              </w:rPr>
              <w:tab/>
            </w:r>
            <w:r w:rsidR="00B87AFC">
              <w:rPr>
                <w:noProof/>
                <w:webHidden/>
              </w:rPr>
              <w:fldChar w:fldCharType="begin"/>
            </w:r>
            <w:r w:rsidR="00B87AFC">
              <w:rPr>
                <w:noProof/>
                <w:webHidden/>
              </w:rPr>
              <w:instrText xml:space="preserve"> PAGEREF _Toc486957373 \h </w:instrText>
            </w:r>
            <w:r w:rsidR="00B87AFC">
              <w:rPr>
                <w:noProof/>
                <w:webHidden/>
              </w:rPr>
            </w:r>
            <w:r w:rsidR="00B87AFC">
              <w:rPr>
                <w:noProof/>
                <w:webHidden/>
              </w:rPr>
              <w:fldChar w:fldCharType="separate"/>
            </w:r>
            <w:r w:rsidR="00D766F6">
              <w:rPr>
                <w:noProof/>
                <w:webHidden/>
              </w:rPr>
              <w:t>21</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74" w:history="1">
            <w:r w:rsidR="00B87AFC" w:rsidRPr="00B41B40">
              <w:rPr>
                <w:rStyle w:val="Hipervnculo"/>
                <w:noProof/>
                <w:lang w:val="en-US"/>
              </w:rPr>
              <w:t>3.1</w:t>
            </w:r>
            <w:r w:rsidR="00B87AFC">
              <w:rPr>
                <w:noProof/>
              </w:rPr>
              <w:tab/>
            </w:r>
            <w:r w:rsidR="00B87AFC" w:rsidRPr="00B41B40">
              <w:rPr>
                <w:rStyle w:val="Hipervnculo"/>
                <w:noProof/>
                <w:lang w:val="en-US"/>
              </w:rPr>
              <w:t>Information Gathering</w:t>
            </w:r>
            <w:r w:rsidR="00B87AFC">
              <w:rPr>
                <w:noProof/>
                <w:webHidden/>
              </w:rPr>
              <w:tab/>
            </w:r>
            <w:r w:rsidR="00B87AFC">
              <w:rPr>
                <w:noProof/>
                <w:webHidden/>
              </w:rPr>
              <w:fldChar w:fldCharType="begin"/>
            </w:r>
            <w:r w:rsidR="00B87AFC">
              <w:rPr>
                <w:noProof/>
                <w:webHidden/>
              </w:rPr>
              <w:instrText xml:space="preserve"> PAGEREF _Toc486957374 \h </w:instrText>
            </w:r>
            <w:r w:rsidR="00B87AFC">
              <w:rPr>
                <w:noProof/>
                <w:webHidden/>
              </w:rPr>
            </w:r>
            <w:r w:rsidR="00B87AFC">
              <w:rPr>
                <w:noProof/>
                <w:webHidden/>
              </w:rPr>
              <w:fldChar w:fldCharType="separate"/>
            </w:r>
            <w:r w:rsidR="00D766F6">
              <w:rPr>
                <w:noProof/>
                <w:webHidden/>
              </w:rPr>
              <w:t>21</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75" w:history="1">
            <w:r w:rsidR="00B87AFC" w:rsidRPr="00B41B40">
              <w:rPr>
                <w:rStyle w:val="Hipervnculo"/>
                <w:noProof/>
              </w:rPr>
              <w:t>3.2</w:t>
            </w:r>
            <w:r w:rsidR="00B87AFC">
              <w:rPr>
                <w:noProof/>
              </w:rPr>
              <w:tab/>
            </w:r>
            <w:r w:rsidR="00B87AFC" w:rsidRPr="00B41B40">
              <w:rPr>
                <w:rStyle w:val="Hipervnculo"/>
                <w:noProof/>
              </w:rPr>
              <w:t>Automated Testing</w:t>
            </w:r>
            <w:r w:rsidR="00B87AFC">
              <w:rPr>
                <w:noProof/>
                <w:webHidden/>
              </w:rPr>
              <w:tab/>
            </w:r>
            <w:r w:rsidR="00B87AFC">
              <w:rPr>
                <w:noProof/>
                <w:webHidden/>
              </w:rPr>
              <w:fldChar w:fldCharType="begin"/>
            </w:r>
            <w:r w:rsidR="00B87AFC">
              <w:rPr>
                <w:noProof/>
                <w:webHidden/>
              </w:rPr>
              <w:instrText xml:space="preserve"> PAGEREF _Toc486957375 \h </w:instrText>
            </w:r>
            <w:r w:rsidR="00B87AFC">
              <w:rPr>
                <w:noProof/>
                <w:webHidden/>
              </w:rPr>
            </w:r>
            <w:r w:rsidR="00B87AFC">
              <w:rPr>
                <w:noProof/>
                <w:webHidden/>
              </w:rPr>
              <w:fldChar w:fldCharType="separate"/>
            </w:r>
            <w:r w:rsidR="00D766F6">
              <w:rPr>
                <w:noProof/>
                <w:webHidden/>
              </w:rPr>
              <w:t>23</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76" w:history="1">
            <w:r w:rsidR="00B87AFC" w:rsidRPr="00B41B40">
              <w:rPr>
                <w:rStyle w:val="Hipervnculo"/>
                <w:noProof/>
              </w:rPr>
              <w:t>3.3</w:t>
            </w:r>
            <w:r w:rsidR="00B87AFC">
              <w:rPr>
                <w:noProof/>
              </w:rPr>
              <w:tab/>
            </w:r>
            <w:r w:rsidR="00B87AFC" w:rsidRPr="00B41B40">
              <w:rPr>
                <w:rStyle w:val="Hipervnculo"/>
                <w:noProof/>
              </w:rPr>
              <w:t>Report Generation</w:t>
            </w:r>
            <w:r w:rsidR="00B87AFC">
              <w:rPr>
                <w:noProof/>
                <w:webHidden/>
              </w:rPr>
              <w:tab/>
            </w:r>
            <w:r w:rsidR="00B87AFC">
              <w:rPr>
                <w:noProof/>
                <w:webHidden/>
              </w:rPr>
              <w:fldChar w:fldCharType="begin"/>
            </w:r>
            <w:r w:rsidR="00B87AFC">
              <w:rPr>
                <w:noProof/>
                <w:webHidden/>
              </w:rPr>
              <w:instrText xml:space="preserve"> PAGEREF _Toc486957376 \h </w:instrText>
            </w:r>
            <w:r w:rsidR="00B87AFC">
              <w:rPr>
                <w:noProof/>
                <w:webHidden/>
              </w:rPr>
            </w:r>
            <w:r w:rsidR="00B87AFC">
              <w:rPr>
                <w:noProof/>
                <w:webHidden/>
              </w:rPr>
              <w:fldChar w:fldCharType="separate"/>
            </w:r>
            <w:r w:rsidR="00D766F6">
              <w:rPr>
                <w:noProof/>
                <w:webHidden/>
              </w:rPr>
              <w:t>27</w:t>
            </w:r>
            <w:r w:rsidR="00B87AFC">
              <w:rPr>
                <w:noProof/>
                <w:webHidden/>
              </w:rPr>
              <w:fldChar w:fldCharType="end"/>
            </w:r>
          </w:hyperlink>
        </w:p>
        <w:p w:rsidR="00B87AFC" w:rsidRDefault="00870E10">
          <w:pPr>
            <w:pStyle w:val="TDC1"/>
            <w:tabs>
              <w:tab w:val="left" w:pos="440"/>
              <w:tab w:val="right" w:leader="dot" w:pos="8494"/>
            </w:tabs>
            <w:rPr>
              <w:noProof/>
            </w:rPr>
          </w:pPr>
          <w:hyperlink w:anchor="_Toc486957377" w:history="1">
            <w:r w:rsidR="00B87AFC" w:rsidRPr="00B41B40">
              <w:rPr>
                <w:rStyle w:val="Hipervnculo"/>
                <w:noProof/>
              </w:rPr>
              <w:t>4</w:t>
            </w:r>
            <w:r w:rsidR="00B87AFC">
              <w:rPr>
                <w:noProof/>
              </w:rPr>
              <w:tab/>
            </w:r>
            <w:r w:rsidR="00B87AFC" w:rsidRPr="00B41B40">
              <w:rPr>
                <w:rStyle w:val="Hipervnculo"/>
                <w:noProof/>
              </w:rPr>
              <w:t>Integration</w:t>
            </w:r>
            <w:r w:rsidR="00B87AFC">
              <w:rPr>
                <w:noProof/>
                <w:webHidden/>
              </w:rPr>
              <w:tab/>
            </w:r>
            <w:r w:rsidR="00B87AFC">
              <w:rPr>
                <w:noProof/>
                <w:webHidden/>
              </w:rPr>
              <w:fldChar w:fldCharType="begin"/>
            </w:r>
            <w:r w:rsidR="00B87AFC">
              <w:rPr>
                <w:noProof/>
                <w:webHidden/>
              </w:rPr>
              <w:instrText xml:space="preserve"> PAGEREF _Toc486957377 \h </w:instrText>
            </w:r>
            <w:r w:rsidR="00B87AFC">
              <w:rPr>
                <w:noProof/>
                <w:webHidden/>
              </w:rPr>
            </w:r>
            <w:r w:rsidR="00B87AFC">
              <w:rPr>
                <w:noProof/>
                <w:webHidden/>
              </w:rPr>
              <w:fldChar w:fldCharType="separate"/>
            </w:r>
            <w:r w:rsidR="00D766F6">
              <w:rPr>
                <w:noProof/>
                <w:webHidden/>
              </w:rPr>
              <w:t>29</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78" w:history="1">
            <w:r w:rsidR="00B87AFC" w:rsidRPr="00B41B40">
              <w:rPr>
                <w:rStyle w:val="Hipervnculo"/>
                <w:noProof/>
              </w:rPr>
              <w:t>4.1</w:t>
            </w:r>
            <w:r w:rsidR="00B87AFC">
              <w:rPr>
                <w:noProof/>
              </w:rPr>
              <w:tab/>
            </w:r>
            <w:r w:rsidR="00B87AFC" w:rsidRPr="00B41B40">
              <w:rPr>
                <w:rStyle w:val="Hipervnculo"/>
                <w:noProof/>
              </w:rPr>
              <w:t>Device Integration</w:t>
            </w:r>
            <w:r w:rsidR="00B87AFC">
              <w:rPr>
                <w:noProof/>
                <w:webHidden/>
              </w:rPr>
              <w:tab/>
            </w:r>
            <w:r w:rsidR="00B87AFC">
              <w:rPr>
                <w:noProof/>
                <w:webHidden/>
              </w:rPr>
              <w:fldChar w:fldCharType="begin"/>
            </w:r>
            <w:r w:rsidR="00B87AFC">
              <w:rPr>
                <w:noProof/>
                <w:webHidden/>
              </w:rPr>
              <w:instrText xml:space="preserve"> PAGEREF _Toc486957378 \h </w:instrText>
            </w:r>
            <w:r w:rsidR="00B87AFC">
              <w:rPr>
                <w:noProof/>
                <w:webHidden/>
              </w:rPr>
            </w:r>
            <w:r w:rsidR="00B87AFC">
              <w:rPr>
                <w:noProof/>
                <w:webHidden/>
              </w:rPr>
              <w:fldChar w:fldCharType="separate"/>
            </w:r>
            <w:r w:rsidR="00D766F6">
              <w:rPr>
                <w:noProof/>
                <w:webHidden/>
              </w:rPr>
              <w:t>29</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79" w:history="1">
            <w:r w:rsidR="00B87AFC" w:rsidRPr="00B41B40">
              <w:rPr>
                <w:rStyle w:val="Hipervnculo"/>
                <w:noProof/>
                <w:lang w:val="en-US"/>
              </w:rPr>
              <w:t>4.2</w:t>
            </w:r>
            <w:r w:rsidR="00B87AFC">
              <w:rPr>
                <w:noProof/>
              </w:rPr>
              <w:tab/>
            </w:r>
            <w:r w:rsidR="00B87AFC" w:rsidRPr="00B41B40">
              <w:rPr>
                <w:rStyle w:val="Hipervnculo"/>
                <w:noProof/>
                <w:lang w:val="en-US"/>
              </w:rPr>
              <w:t>Dependences</w:t>
            </w:r>
            <w:r w:rsidR="00B87AFC">
              <w:rPr>
                <w:noProof/>
                <w:webHidden/>
              </w:rPr>
              <w:tab/>
            </w:r>
            <w:r w:rsidR="00B87AFC">
              <w:rPr>
                <w:noProof/>
                <w:webHidden/>
              </w:rPr>
              <w:fldChar w:fldCharType="begin"/>
            </w:r>
            <w:r w:rsidR="00B87AFC">
              <w:rPr>
                <w:noProof/>
                <w:webHidden/>
              </w:rPr>
              <w:instrText xml:space="preserve"> PAGEREF _Toc486957379 \h </w:instrText>
            </w:r>
            <w:r w:rsidR="00B87AFC">
              <w:rPr>
                <w:noProof/>
                <w:webHidden/>
              </w:rPr>
            </w:r>
            <w:r w:rsidR="00B87AFC">
              <w:rPr>
                <w:noProof/>
                <w:webHidden/>
              </w:rPr>
              <w:fldChar w:fldCharType="separate"/>
            </w:r>
            <w:r w:rsidR="00D766F6">
              <w:rPr>
                <w:noProof/>
                <w:webHidden/>
              </w:rPr>
              <w:t>29</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80" w:history="1">
            <w:r w:rsidR="00B87AFC" w:rsidRPr="00B41B40">
              <w:rPr>
                <w:rStyle w:val="Hipervnculo"/>
                <w:noProof/>
              </w:rPr>
              <w:t>4.3</w:t>
            </w:r>
            <w:r w:rsidR="00B87AFC">
              <w:rPr>
                <w:noProof/>
              </w:rPr>
              <w:tab/>
            </w:r>
            <w:r w:rsidR="00B87AFC" w:rsidRPr="00B41B40">
              <w:rPr>
                <w:rStyle w:val="Hipervnculo"/>
                <w:noProof/>
              </w:rPr>
              <w:t>Remote Control</w:t>
            </w:r>
            <w:r w:rsidR="00B87AFC">
              <w:rPr>
                <w:noProof/>
                <w:webHidden/>
              </w:rPr>
              <w:tab/>
            </w:r>
            <w:r w:rsidR="00B87AFC">
              <w:rPr>
                <w:noProof/>
                <w:webHidden/>
              </w:rPr>
              <w:fldChar w:fldCharType="begin"/>
            </w:r>
            <w:r w:rsidR="00B87AFC">
              <w:rPr>
                <w:noProof/>
                <w:webHidden/>
              </w:rPr>
              <w:instrText xml:space="preserve"> PAGEREF _Toc486957380 \h </w:instrText>
            </w:r>
            <w:r w:rsidR="00B87AFC">
              <w:rPr>
                <w:noProof/>
                <w:webHidden/>
              </w:rPr>
            </w:r>
            <w:r w:rsidR="00B87AFC">
              <w:rPr>
                <w:noProof/>
                <w:webHidden/>
              </w:rPr>
              <w:fldChar w:fldCharType="separate"/>
            </w:r>
            <w:r w:rsidR="00D766F6">
              <w:rPr>
                <w:noProof/>
                <w:webHidden/>
              </w:rPr>
              <w:t>31</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81" w:history="1">
            <w:r w:rsidR="00B87AFC" w:rsidRPr="00B41B40">
              <w:rPr>
                <w:rStyle w:val="Hipervnculo"/>
                <w:noProof/>
                <w:lang w:val="en-US"/>
              </w:rPr>
              <w:t>4.4</w:t>
            </w:r>
            <w:r w:rsidR="00B87AFC">
              <w:rPr>
                <w:noProof/>
              </w:rPr>
              <w:tab/>
            </w:r>
            <w:r w:rsidR="00B87AFC" w:rsidRPr="00B41B40">
              <w:rPr>
                <w:rStyle w:val="Hipervnculo"/>
                <w:noProof/>
                <w:lang w:val="en-US"/>
              </w:rPr>
              <w:t>Graphical User Interface</w:t>
            </w:r>
            <w:r w:rsidR="00B87AFC">
              <w:rPr>
                <w:noProof/>
                <w:webHidden/>
              </w:rPr>
              <w:tab/>
            </w:r>
            <w:r w:rsidR="00B87AFC">
              <w:rPr>
                <w:noProof/>
                <w:webHidden/>
              </w:rPr>
              <w:fldChar w:fldCharType="begin"/>
            </w:r>
            <w:r w:rsidR="00B87AFC">
              <w:rPr>
                <w:noProof/>
                <w:webHidden/>
              </w:rPr>
              <w:instrText xml:space="preserve"> PAGEREF _Toc486957381 \h </w:instrText>
            </w:r>
            <w:r w:rsidR="00B87AFC">
              <w:rPr>
                <w:noProof/>
                <w:webHidden/>
              </w:rPr>
            </w:r>
            <w:r w:rsidR="00B87AFC">
              <w:rPr>
                <w:noProof/>
                <w:webHidden/>
              </w:rPr>
              <w:fldChar w:fldCharType="separate"/>
            </w:r>
            <w:r w:rsidR="00D766F6">
              <w:rPr>
                <w:noProof/>
                <w:webHidden/>
              </w:rPr>
              <w:t>34</w:t>
            </w:r>
            <w:r w:rsidR="00B87AFC">
              <w:rPr>
                <w:noProof/>
                <w:webHidden/>
              </w:rPr>
              <w:fldChar w:fldCharType="end"/>
            </w:r>
          </w:hyperlink>
        </w:p>
        <w:p w:rsidR="00B87AFC" w:rsidRDefault="00870E10">
          <w:pPr>
            <w:pStyle w:val="TDC1"/>
            <w:tabs>
              <w:tab w:val="left" w:pos="440"/>
              <w:tab w:val="right" w:leader="dot" w:pos="8494"/>
            </w:tabs>
            <w:rPr>
              <w:noProof/>
            </w:rPr>
          </w:pPr>
          <w:hyperlink w:anchor="_Toc486957382" w:history="1">
            <w:r w:rsidR="00B87AFC" w:rsidRPr="00B41B40">
              <w:rPr>
                <w:rStyle w:val="Hipervnculo"/>
                <w:noProof/>
              </w:rPr>
              <w:t>5</w:t>
            </w:r>
            <w:r w:rsidR="00B87AFC">
              <w:rPr>
                <w:noProof/>
              </w:rPr>
              <w:tab/>
            </w:r>
            <w:r w:rsidR="00B87AFC" w:rsidRPr="00B41B40">
              <w:rPr>
                <w:rStyle w:val="Hipervnculo"/>
                <w:noProof/>
              </w:rPr>
              <w:t>Conclusions</w:t>
            </w:r>
            <w:r w:rsidR="00B87AFC">
              <w:rPr>
                <w:noProof/>
                <w:webHidden/>
              </w:rPr>
              <w:tab/>
            </w:r>
            <w:r w:rsidR="00B87AFC">
              <w:rPr>
                <w:noProof/>
                <w:webHidden/>
              </w:rPr>
              <w:fldChar w:fldCharType="begin"/>
            </w:r>
            <w:r w:rsidR="00B87AFC">
              <w:rPr>
                <w:noProof/>
                <w:webHidden/>
              </w:rPr>
              <w:instrText xml:space="preserve"> PAGEREF _Toc486957382 \h </w:instrText>
            </w:r>
            <w:r w:rsidR="00B87AFC">
              <w:rPr>
                <w:noProof/>
                <w:webHidden/>
              </w:rPr>
            </w:r>
            <w:r w:rsidR="00B87AFC">
              <w:rPr>
                <w:noProof/>
                <w:webHidden/>
              </w:rPr>
              <w:fldChar w:fldCharType="separate"/>
            </w:r>
            <w:r w:rsidR="00D766F6">
              <w:rPr>
                <w:noProof/>
                <w:webHidden/>
              </w:rPr>
              <w:t>37</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83" w:history="1">
            <w:r w:rsidR="00B87AFC" w:rsidRPr="00B41B40">
              <w:rPr>
                <w:rStyle w:val="Hipervnculo"/>
                <w:noProof/>
              </w:rPr>
              <w:t>5.1</w:t>
            </w:r>
            <w:r w:rsidR="00B87AFC">
              <w:rPr>
                <w:noProof/>
              </w:rPr>
              <w:tab/>
            </w:r>
            <w:r w:rsidR="00B87AFC" w:rsidRPr="00B41B40">
              <w:rPr>
                <w:rStyle w:val="Hipervnculo"/>
                <w:noProof/>
                <w:lang w:val="en-US"/>
              </w:rPr>
              <w:t>Recommendations</w:t>
            </w:r>
            <w:r w:rsidR="00B87AFC">
              <w:rPr>
                <w:noProof/>
                <w:webHidden/>
              </w:rPr>
              <w:tab/>
            </w:r>
            <w:r w:rsidR="00B87AFC">
              <w:rPr>
                <w:noProof/>
                <w:webHidden/>
              </w:rPr>
              <w:fldChar w:fldCharType="begin"/>
            </w:r>
            <w:r w:rsidR="00B87AFC">
              <w:rPr>
                <w:noProof/>
                <w:webHidden/>
              </w:rPr>
              <w:instrText xml:space="preserve"> PAGEREF _Toc486957383 \h </w:instrText>
            </w:r>
            <w:r w:rsidR="00B87AFC">
              <w:rPr>
                <w:noProof/>
                <w:webHidden/>
              </w:rPr>
            </w:r>
            <w:r w:rsidR="00B87AFC">
              <w:rPr>
                <w:noProof/>
                <w:webHidden/>
              </w:rPr>
              <w:fldChar w:fldCharType="separate"/>
            </w:r>
            <w:r w:rsidR="00D766F6">
              <w:rPr>
                <w:noProof/>
                <w:webHidden/>
              </w:rPr>
              <w:t>37</w:t>
            </w:r>
            <w:r w:rsidR="00B87AFC">
              <w:rPr>
                <w:noProof/>
                <w:webHidden/>
              </w:rPr>
              <w:fldChar w:fldCharType="end"/>
            </w:r>
          </w:hyperlink>
        </w:p>
        <w:p w:rsidR="00B87AFC" w:rsidRDefault="00870E10">
          <w:pPr>
            <w:pStyle w:val="TDC1"/>
            <w:tabs>
              <w:tab w:val="left" w:pos="440"/>
              <w:tab w:val="right" w:leader="dot" w:pos="8494"/>
            </w:tabs>
            <w:rPr>
              <w:noProof/>
            </w:rPr>
          </w:pPr>
          <w:hyperlink w:anchor="_Toc486957384" w:history="1">
            <w:r w:rsidR="00B87AFC" w:rsidRPr="00B41B40">
              <w:rPr>
                <w:rStyle w:val="Hipervnculo"/>
                <w:noProof/>
              </w:rPr>
              <w:t>6</w:t>
            </w:r>
            <w:r w:rsidR="00B87AFC">
              <w:rPr>
                <w:noProof/>
              </w:rPr>
              <w:tab/>
            </w:r>
            <w:r w:rsidR="00B87AFC" w:rsidRPr="00B41B40">
              <w:rPr>
                <w:rStyle w:val="Hipervnculo"/>
                <w:noProof/>
              </w:rPr>
              <w:t>Appendix</w:t>
            </w:r>
            <w:r w:rsidR="00B87AFC">
              <w:rPr>
                <w:noProof/>
                <w:webHidden/>
              </w:rPr>
              <w:tab/>
            </w:r>
            <w:r w:rsidR="00B87AFC">
              <w:rPr>
                <w:noProof/>
                <w:webHidden/>
              </w:rPr>
              <w:fldChar w:fldCharType="begin"/>
            </w:r>
            <w:r w:rsidR="00B87AFC">
              <w:rPr>
                <w:noProof/>
                <w:webHidden/>
              </w:rPr>
              <w:instrText xml:space="preserve"> PAGEREF _Toc486957384 \h </w:instrText>
            </w:r>
            <w:r w:rsidR="00B87AFC">
              <w:rPr>
                <w:noProof/>
                <w:webHidden/>
              </w:rPr>
            </w:r>
            <w:r w:rsidR="00B87AFC">
              <w:rPr>
                <w:noProof/>
                <w:webHidden/>
              </w:rPr>
              <w:fldChar w:fldCharType="separate"/>
            </w:r>
            <w:r w:rsidR="00D766F6">
              <w:rPr>
                <w:noProof/>
                <w:webHidden/>
              </w:rPr>
              <w:t>39</w:t>
            </w:r>
            <w:r w:rsidR="00B87AFC">
              <w:rPr>
                <w:noProof/>
                <w:webHidden/>
              </w:rPr>
              <w:fldChar w:fldCharType="end"/>
            </w:r>
          </w:hyperlink>
        </w:p>
        <w:p w:rsidR="00B87AFC" w:rsidRDefault="00870E10">
          <w:pPr>
            <w:pStyle w:val="TDC2"/>
            <w:tabs>
              <w:tab w:val="left" w:pos="880"/>
              <w:tab w:val="right" w:leader="dot" w:pos="8494"/>
            </w:tabs>
            <w:rPr>
              <w:noProof/>
            </w:rPr>
          </w:pPr>
          <w:hyperlink w:anchor="_Toc486957385" w:history="1">
            <w:r w:rsidR="00B87AFC" w:rsidRPr="00B41B40">
              <w:rPr>
                <w:rStyle w:val="Hipervnculo"/>
                <w:noProof/>
              </w:rPr>
              <w:t>6.1</w:t>
            </w:r>
            <w:r w:rsidR="00B87AFC">
              <w:rPr>
                <w:noProof/>
              </w:rPr>
              <w:tab/>
            </w:r>
            <w:r w:rsidR="00B87AFC" w:rsidRPr="00B41B40">
              <w:rPr>
                <w:rStyle w:val="Hipervnculo"/>
                <w:noProof/>
              </w:rPr>
              <w:t>Sample Scan Report</w:t>
            </w:r>
            <w:r w:rsidR="00B87AFC">
              <w:rPr>
                <w:noProof/>
                <w:webHidden/>
              </w:rPr>
              <w:tab/>
            </w:r>
            <w:r w:rsidR="00B87AFC">
              <w:rPr>
                <w:noProof/>
                <w:webHidden/>
              </w:rPr>
              <w:fldChar w:fldCharType="begin"/>
            </w:r>
            <w:r w:rsidR="00B87AFC">
              <w:rPr>
                <w:noProof/>
                <w:webHidden/>
              </w:rPr>
              <w:instrText xml:space="preserve"> PAGEREF _Toc486957385 \h </w:instrText>
            </w:r>
            <w:r w:rsidR="00B87AFC">
              <w:rPr>
                <w:noProof/>
                <w:webHidden/>
              </w:rPr>
            </w:r>
            <w:r w:rsidR="00B87AFC">
              <w:rPr>
                <w:noProof/>
                <w:webHidden/>
              </w:rPr>
              <w:fldChar w:fldCharType="separate"/>
            </w:r>
            <w:r w:rsidR="00D766F6">
              <w:rPr>
                <w:noProof/>
                <w:webHidden/>
              </w:rPr>
              <w:t>39</w:t>
            </w:r>
            <w:r w:rsidR="00B87AFC">
              <w:rPr>
                <w:noProof/>
                <w:webHidden/>
              </w:rPr>
              <w:fldChar w:fldCharType="end"/>
            </w:r>
          </w:hyperlink>
        </w:p>
        <w:p w:rsidR="00B87AFC" w:rsidRDefault="00870E10">
          <w:pPr>
            <w:pStyle w:val="TDC1"/>
            <w:tabs>
              <w:tab w:val="left" w:pos="440"/>
              <w:tab w:val="right" w:leader="dot" w:pos="8494"/>
            </w:tabs>
            <w:rPr>
              <w:noProof/>
            </w:rPr>
          </w:pPr>
          <w:hyperlink w:anchor="_Toc486957386" w:history="1">
            <w:r w:rsidR="00B87AFC" w:rsidRPr="00B41B40">
              <w:rPr>
                <w:rStyle w:val="Hipervnculo"/>
                <w:noProof/>
                <w:lang w:val="en-US"/>
              </w:rPr>
              <w:t>7</w:t>
            </w:r>
            <w:r w:rsidR="00B87AFC">
              <w:rPr>
                <w:noProof/>
              </w:rPr>
              <w:tab/>
            </w:r>
            <w:r w:rsidR="00B87AFC" w:rsidRPr="00B41B40">
              <w:rPr>
                <w:rStyle w:val="Hipervnculo"/>
                <w:noProof/>
                <w:lang w:val="en-US"/>
              </w:rPr>
              <w:t>Bibliography</w:t>
            </w:r>
            <w:r w:rsidR="00B87AFC">
              <w:rPr>
                <w:noProof/>
                <w:webHidden/>
              </w:rPr>
              <w:tab/>
            </w:r>
            <w:r w:rsidR="00B87AFC">
              <w:rPr>
                <w:noProof/>
                <w:webHidden/>
              </w:rPr>
              <w:fldChar w:fldCharType="begin"/>
            </w:r>
            <w:r w:rsidR="00B87AFC">
              <w:rPr>
                <w:noProof/>
                <w:webHidden/>
              </w:rPr>
              <w:instrText xml:space="preserve"> PAGEREF _Toc486957386 \h </w:instrText>
            </w:r>
            <w:r w:rsidR="00B87AFC">
              <w:rPr>
                <w:noProof/>
                <w:webHidden/>
              </w:rPr>
            </w:r>
            <w:r w:rsidR="00B87AFC">
              <w:rPr>
                <w:noProof/>
                <w:webHidden/>
              </w:rPr>
              <w:fldChar w:fldCharType="separate"/>
            </w:r>
            <w:r w:rsidR="00D766F6">
              <w:rPr>
                <w:noProof/>
                <w:webHidden/>
              </w:rPr>
              <w:t>51</w:t>
            </w:r>
            <w:r w:rsidR="00B87AFC">
              <w:rPr>
                <w:noProof/>
                <w:webHidden/>
              </w:rPr>
              <w:fldChar w:fldCharType="end"/>
            </w:r>
          </w:hyperlink>
        </w:p>
        <w:p w:rsidR="00BA5233" w:rsidRDefault="00BA5233" w:rsidP="00611CD6">
          <w:pPr>
            <w:sectPr w:rsidR="00BA5233" w:rsidSect="000F6EA1">
              <w:footerReference w:type="default" r:id="rId11"/>
              <w:footerReference w:type="first" r:id="rId12"/>
              <w:pgSz w:w="11906" w:h="16838"/>
              <w:pgMar w:top="1417" w:right="1701" w:bottom="1417" w:left="1701" w:header="708" w:footer="708" w:gutter="0"/>
              <w:pgNumType w:start="0"/>
              <w:cols w:space="708"/>
              <w:titlePg/>
              <w:docGrid w:linePitch="360"/>
            </w:sectPr>
          </w:pPr>
          <w:r>
            <w:fldChar w:fldCharType="end"/>
          </w:r>
        </w:p>
      </w:sdtContent>
    </w:sdt>
    <w:p w:rsidR="00BA5233" w:rsidRPr="00CA027F" w:rsidRDefault="00BA5233" w:rsidP="00821877">
      <w:pPr>
        <w:pStyle w:val="Ttulo"/>
      </w:pPr>
      <w:r w:rsidRPr="00CA027F">
        <w:lastRenderedPageBreak/>
        <w:t xml:space="preserve">Figure </w:t>
      </w:r>
      <w:proofErr w:type="spellStart"/>
      <w:r w:rsidRPr="00CA027F">
        <w:t>Index</w:t>
      </w:r>
      <w:proofErr w:type="spellEnd"/>
    </w:p>
    <w:p w:rsidR="00B87AFC" w:rsidRDefault="00BA5233">
      <w:pPr>
        <w:pStyle w:val="Tabladeilustraciones"/>
        <w:tabs>
          <w:tab w:val="right" w:leader="dot" w:pos="8494"/>
        </w:tabs>
        <w:rPr>
          <w:noProof/>
        </w:rPr>
      </w:pPr>
      <w:r>
        <w:fldChar w:fldCharType="begin"/>
      </w:r>
      <w:r w:rsidRPr="0021349A">
        <w:rPr>
          <w:lang w:val="en-US"/>
        </w:rPr>
        <w:instrText xml:space="preserve"> TOC \h \z \c "Ilustración" </w:instrText>
      </w:r>
      <w:r>
        <w:fldChar w:fldCharType="separate"/>
      </w:r>
      <w:hyperlink w:anchor="_Toc486957387" w:history="1">
        <w:r w:rsidR="00B87AFC" w:rsidRPr="00561BCE">
          <w:rPr>
            <w:rStyle w:val="Hipervnculo"/>
            <w:noProof/>
            <w:lang w:val="en-US"/>
          </w:rPr>
          <w:t>1 Global Web Application Attack Source Countries, Q1 2017</w:t>
        </w:r>
        <w:r w:rsidR="00B87AFC">
          <w:rPr>
            <w:noProof/>
            <w:webHidden/>
          </w:rPr>
          <w:tab/>
        </w:r>
        <w:r w:rsidR="00B87AFC">
          <w:rPr>
            <w:noProof/>
            <w:webHidden/>
          </w:rPr>
          <w:fldChar w:fldCharType="begin"/>
        </w:r>
        <w:r w:rsidR="00B87AFC">
          <w:rPr>
            <w:noProof/>
            <w:webHidden/>
          </w:rPr>
          <w:instrText xml:space="preserve"> PAGEREF _Toc486957387 \h </w:instrText>
        </w:r>
        <w:r w:rsidR="00B87AFC">
          <w:rPr>
            <w:noProof/>
            <w:webHidden/>
          </w:rPr>
        </w:r>
        <w:r w:rsidR="00B87AFC">
          <w:rPr>
            <w:noProof/>
            <w:webHidden/>
          </w:rPr>
          <w:fldChar w:fldCharType="separate"/>
        </w:r>
        <w:r w:rsidR="00D766F6">
          <w:rPr>
            <w:noProof/>
            <w:webHidden/>
          </w:rPr>
          <w:t>6</w:t>
        </w:r>
        <w:r w:rsidR="00B87AFC">
          <w:rPr>
            <w:noProof/>
            <w:webHidden/>
          </w:rPr>
          <w:fldChar w:fldCharType="end"/>
        </w:r>
      </w:hyperlink>
    </w:p>
    <w:p w:rsidR="00B87AFC" w:rsidRDefault="00870E10">
      <w:pPr>
        <w:pStyle w:val="Tabladeilustraciones"/>
        <w:tabs>
          <w:tab w:val="right" w:leader="dot" w:pos="8494"/>
        </w:tabs>
        <w:rPr>
          <w:noProof/>
        </w:rPr>
      </w:pPr>
      <w:hyperlink w:anchor="_Toc486957388" w:history="1">
        <w:r w:rsidR="00B87AFC" w:rsidRPr="00561BCE">
          <w:rPr>
            <w:rStyle w:val="Hipervnculo"/>
            <w:noProof/>
            <w:lang w:val="en-US"/>
          </w:rPr>
          <w:t>2 Top 10 Target Countries for Web Application Attacks, Q1 2017</w:t>
        </w:r>
        <w:r w:rsidR="00B87AFC">
          <w:rPr>
            <w:noProof/>
            <w:webHidden/>
          </w:rPr>
          <w:tab/>
        </w:r>
        <w:r w:rsidR="00B87AFC">
          <w:rPr>
            <w:noProof/>
            <w:webHidden/>
          </w:rPr>
          <w:fldChar w:fldCharType="begin"/>
        </w:r>
        <w:r w:rsidR="00B87AFC">
          <w:rPr>
            <w:noProof/>
            <w:webHidden/>
          </w:rPr>
          <w:instrText xml:space="preserve"> PAGEREF _Toc486957388 \h </w:instrText>
        </w:r>
        <w:r w:rsidR="00B87AFC">
          <w:rPr>
            <w:noProof/>
            <w:webHidden/>
          </w:rPr>
        </w:r>
        <w:r w:rsidR="00B87AFC">
          <w:rPr>
            <w:noProof/>
            <w:webHidden/>
          </w:rPr>
          <w:fldChar w:fldCharType="separate"/>
        </w:r>
        <w:r w:rsidR="00D766F6">
          <w:rPr>
            <w:noProof/>
            <w:webHidden/>
          </w:rPr>
          <w:t>7</w:t>
        </w:r>
        <w:r w:rsidR="00B87AFC">
          <w:rPr>
            <w:noProof/>
            <w:webHidden/>
          </w:rPr>
          <w:fldChar w:fldCharType="end"/>
        </w:r>
      </w:hyperlink>
    </w:p>
    <w:p w:rsidR="00B87AFC" w:rsidRDefault="00870E10">
      <w:pPr>
        <w:pStyle w:val="Tabladeilustraciones"/>
        <w:tabs>
          <w:tab w:val="right" w:leader="dot" w:pos="8494"/>
        </w:tabs>
        <w:rPr>
          <w:noProof/>
        </w:rPr>
      </w:pPr>
      <w:hyperlink w:anchor="_Toc486957389" w:history="1">
        <w:r w:rsidR="00B87AFC" w:rsidRPr="00561BCE">
          <w:rPr>
            <w:rStyle w:val="Hipervnculo"/>
            <w:noProof/>
            <w:lang w:val="en-US"/>
          </w:rPr>
          <w:t>3 Web Application Attack Frequency, Q1 2017</w:t>
        </w:r>
        <w:r w:rsidR="00B87AFC">
          <w:rPr>
            <w:noProof/>
            <w:webHidden/>
          </w:rPr>
          <w:tab/>
        </w:r>
        <w:r w:rsidR="00B87AFC">
          <w:rPr>
            <w:noProof/>
            <w:webHidden/>
          </w:rPr>
          <w:fldChar w:fldCharType="begin"/>
        </w:r>
        <w:r w:rsidR="00B87AFC">
          <w:rPr>
            <w:noProof/>
            <w:webHidden/>
          </w:rPr>
          <w:instrText xml:space="preserve"> PAGEREF _Toc486957389 \h </w:instrText>
        </w:r>
        <w:r w:rsidR="00B87AFC">
          <w:rPr>
            <w:noProof/>
            <w:webHidden/>
          </w:rPr>
        </w:r>
        <w:r w:rsidR="00B87AFC">
          <w:rPr>
            <w:noProof/>
            <w:webHidden/>
          </w:rPr>
          <w:fldChar w:fldCharType="separate"/>
        </w:r>
        <w:r w:rsidR="00D766F6">
          <w:rPr>
            <w:noProof/>
            <w:webHidden/>
          </w:rPr>
          <w:t>8</w:t>
        </w:r>
        <w:r w:rsidR="00B87AFC">
          <w:rPr>
            <w:noProof/>
            <w:webHidden/>
          </w:rPr>
          <w:fldChar w:fldCharType="end"/>
        </w:r>
      </w:hyperlink>
    </w:p>
    <w:p w:rsidR="00B87AFC" w:rsidRDefault="00870E10">
      <w:pPr>
        <w:pStyle w:val="Tabladeilustraciones"/>
        <w:tabs>
          <w:tab w:val="right" w:leader="dot" w:pos="8494"/>
        </w:tabs>
        <w:rPr>
          <w:noProof/>
        </w:rPr>
      </w:pPr>
      <w:hyperlink w:anchor="_Toc486957390" w:history="1">
        <w:r w:rsidR="00B87AFC" w:rsidRPr="00561BCE">
          <w:rPr>
            <w:rStyle w:val="Hipervnculo"/>
            <w:noProof/>
            <w:lang w:val="en-US"/>
          </w:rPr>
          <w:t>4 Standard Login Form</w:t>
        </w:r>
        <w:r w:rsidR="00B87AFC">
          <w:rPr>
            <w:noProof/>
            <w:webHidden/>
          </w:rPr>
          <w:tab/>
        </w:r>
        <w:r w:rsidR="00B87AFC">
          <w:rPr>
            <w:noProof/>
            <w:webHidden/>
          </w:rPr>
          <w:fldChar w:fldCharType="begin"/>
        </w:r>
        <w:r w:rsidR="00B87AFC">
          <w:rPr>
            <w:noProof/>
            <w:webHidden/>
          </w:rPr>
          <w:instrText xml:space="preserve"> PAGEREF _Toc486957390 \h </w:instrText>
        </w:r>
        <w:r w:rsidR="00B87AFC">
          <w:rPr>
            <w:noProof/>
            <w:webHidden/>
          </w:rPr>
        </w:r>
        <w:r w:rsidR="00B87AFC">
          <w:rPr>
            <w:noProof/>
            <w:webHidden/>
          </w:rPr>
          <w:fldChar w:fldCharType="separate"/>
        </w:r>
        <w:r w:rsidR="00D766F6">
          <w:rPr>
            <w:noProof/>
            <w:webHidden/>
          </w:rPr>
          <w:t>15</w:t>
        </w:r>
        <w:r w:rsidR="00B87AFC">
          <w:rPr>
            <w:noProof/>
            <w:webHidden/>
          </w:rPr>
          <w:fldChar w:fldCharType="end"/>
        </w:r>
      </w:hyperlink>
    </w:p>
    <w:p w:rsidR="00B87AFC" w:rsidRDefault="00870E10">
      <w:pPr>
        <w:pStyle w:val="Tabladeilustraciones"/>
        <w:tabs>
          <w:tab w:val="right" w:leader="dot" w:pos="8494"/>
        </w:tabs>
        <w:rPr>
          <w:noProof/>
        </w:rPr>
      </w:pPr>
      <w:hyperlink w:anchor="_Toc486957391" w:history="1">
        <w:r w:rsidR="00B87AFC" w:rsidRPr="00561BCE">
          <w:rPr>
            <w:rStyle w:val="Hipervnculo"/>
            <w:noProof/>
            <w:lang w:val="en-US"/>
          </w:rPr>
          <w:t>5 Bypassing a Login Form</w:t>
        </w:r>
        <w:r w:rsidR="00B87AFC">
          <w:rPr>
            <w:noProof/>
            <w:webHidden/>
          </w:rPr>
          <w:tab/>
        </w:r>
        <w:r w:rsidR="00B87AFC">
          <w:rPr>
            <w:noProof/>
            <w:webHidden/>
          </w:rPr>
          <w:fldChar w:fldCharType="begin"/>
        </w:r>
        <w:r w:rsidR="00B87AFC">
          <w:rPr>
            <w:noProof/>
            <w:webHidden/>
          </w:rPr>
          <w:instrText xml:space="preserve"> PAGEREF _Toc486957391 \h </w:instrText>
        </w:r>
        <w:r w:rsidR="00B87AFC">
          <w:rPr>
            <w:noProof/>
            <w:webHidden/>
          </w:rPr>
        </w:r>
        <w:r w:rsidR="00B87AFC">
          <w:rPr>
            <w:noProof/>
            <w:webHidden/>
          </w:rPr>
          <w:fldChar w:fldCharType="separate"/>
        </w:r>
        <w:r w:rsidR="00D766F6">
          <w:rPr>
            <w:noProof/>
            <w:webHidden/>
          </w:rPr>
          <w:t>15</w:t>
        </w:r>
        <w:r w:rsidR="00B87AFC">
          <w:rPr>
            <w:noProof/>
            <w:webHidden/>
          </w:rPr>
          <w:fldChar w:fldCharType="end"/>
        </w:r>
      </w:hyperlink>
    </w:p>
    <w:p w:rsidR="00B87AFC" w:rsidRDefault="00870E10">
      <w:pPr>
        <w:pStyle w:val="Tabladeilustraciones"/>
        <w:tabs>
          <w:tab w:val="right" w:leader="dot" w:pos="8494"/>
        </w:tabs>
        <w:rPr>
          <w:noProof/>
        </w:rPr>
      </w:pPr>
      <w:hyperlink w:anchor="_Toc486957392" w:history="1">
        <w:r w:rsidR="00B87AFC" w:rsidRPr="00561BCE">
          <w:rPr>
            <w:rStyle w:val="Hipervnculo"/>
            <w:noProof/>
            <w:lang w:val="en-US"/>
          </w:rPr>
          <w:t>6 Succesful Login Form Bypass</w:t>
        </w:r>
        <w:r w:rsidR="00B87AFC">
          <w:rPr>
            <w:noProof/>
            <w:webHidden/>
          </w:rPr>
          <w:tab/>
        </w:r>
        <w:r w:rsidR="00B87AFC">
          <w:rPr>
            <w:noProof/>
            <w:webHidden/>
          </w:rPr>
          <w:fldChar w:fldCharType="begin"/>
        </w:r>
        <w:r w:rsidR="00B87AFC">
          <w:rPr>
            <w:noProof/>
            <w:webHidden/>
          </w:rPr>
          <w:instrText xml:space="preserve"> PAGEREF _Toc486957392 \h </w:instrText>
        </w:r>
        <w:r w:rsidR="00B87AFC">
          <w:rPr>
            <w:noProof/>
            <w:webHidden/>
          </w:rPr>
        </w:r>
        <w:r w:rsidR="00B87AFC">
          <w:rPr>
            <w:noProof/>
            <w:webHidden/>
          </w:rPr>
          <w:fldChar w:fldCharType="separate"/>
        </w:r>
        <w:r w:rsidR="00D766F6">
          <w:rPr>
            <w:noProof/>
            <w:webHidden/>
          </w:rPr>
          <w:t>15</w:t>
        </w:r>
        <w:r w:rsidR="00B87AFC">
          <w:rPr>
            <w:noProof/>
            <w:webHidden/>
          </w:rPr>
          <w:fldChar w:fldCharType="end"/>
        </w:r>
      </w:hyperlink>
    </w:p>
    <w:p w:rsidR="00B87AFC" w:rsidRDefault="00870E10">
      <w:pPr>
        <w:pStyle w:val="Tabladeilustraciones"/>
        <w:tabs>
          <w:tab w:val="right" w:leader="dot" w:pos="8494"/>
        </w:tabs>
        <w:rPr>
          <w:noProof/>
        </w:rPr>
      </w:pPr>
      <w:hyperlink w:anchor="_Toc486957393" w:history="1">
        <w:r w:rsidR="00B87AFC" w:rsidRPr="00561BCE">
          <w:rPr>
            <w:rStyle w:val="Hipervnculo"/>
            <w:noProof/>
            <w:lang w:val="en-US"/>
          </w:rPr>
          <w:t>7 User Lookup Bypass</w:t>
        </w:r>
        <w:r w:rsidR="00B87AFC">
          <w:rPr>
            <w:noProof/>
            <w:webHidden/>
          </w:rPr>
          <w:tab/>
        </w:r>
        <w:r w:rsidR="00B87AFC">
          <w:rPr>
            <w:noProof/>
            <w:webHidden/>
          </w:rPr>
          <w:fldChar w:fldCharType="begin"/>
        </w:r>
        <w:r w:rsidR="00B87AFC">
          <w:rPr>
            <w:noProof/>
            <w:webHidden/>
          </w:rPr>
          <w:instrText xml:space="preserve"> PAGEREF _Toc486957393 \h </w:instrText>
        </w:r>
        <w:r w:rsidR="00B87AFC">
          <w:rPr>
            <w:noProof/>
            <w:webHidden/>
          </w:rPr>
        </w:r>
        <w:r w:rsidR="00B87AFC">
          <w:rPr>
            <w:noProof/>
            <w:webHidden/>
          </w:rPr>
          <w:fldChar w:fldCharType="separate"/>
        </w:r>
        <w:r w:rsidR="00D766F6">
          <w:rPr>
            <w:noProof/>
            <w:webHidden/>
          </w:rPr>
          <w:t>16</w:t>
        </w:r>
        <w:r w:rsidR="00B87AFC">
          <w:rPr>
            <w:noProof/>
            <w:webHidden/>
          </w:rPr>
          <w:fldChar w:fldCharType="end"/>
        </w:r>
      </w:hyperlink>
    </w:p>
    <w:p w:rsidR="00B87AFC" w:rsidRDefault="00870E10">
      <w:pPr>
        <w:pStyle w:val="Tabladeilustraciones"/>
        <w:tabs>
          <w:tab w:val="right" w:leader="dot" w:pos="8494"/>
        </w:tabs>
        <w:rPr>
          <w:noProof/>
        </w:rPr>
      </w:pPr>
      <w:hyperlink w:anchor="_Toc486957394" w:history="1">
        <w:r w:rsidR="00B87AFC" w:rsidRPr="00561BCE">
          <w:rPr>
            <w:rStyle w:val="Hipervnculo"/>
            <w:noProof/>
            <w:lang w:val="en-US"/>
          </w:rPr>
          <w:t>8 Cookie Manipulation</w:t>
        </w:r>
        <w:r w:rsidR="00B87AFC">
          <w:rPr>
            <w:noProof/>
            <w:webHidden/>
          </w:rPr>
          <w:tab/>
        </w:r>
        <w:r w:rsidR="00B87AFC">
          <w:rPr>
            <w:noProof/>
            <w:webHidden/>
          </w:rPr>
          <w:fldChar w:fldCharType="begin"/>
        </w:r>
        <w:r w:rsidR="00B87AFC">
          <w:rPr>
            <w:noProof/>
            <w:webHidden/>
          </w:rPr>
          <w:instrText xml:space="preserve"> PAGEREF _Toc486957394 \h </w:instrText>
        </w:r>
        <w:r w:rsidR="00B87AFC">
          <w:rPr>
            <w:noProof/>
            <w:webHidden/>
          </w:rPr>
        </w:r>
        <w:r w:rsidR="00B87AFC">
          <w:rPr>
            <w:noProof/>
            <w:webHidden/>
          </w:rPr>
          <w:fldChar w:fldCharType="separate"/>
        </w:r>
        <w:r w:rsidR="00D766F6">
          <w:rPr>
            <w:noProof/>
            <w:webHidden/>
          </w:rPr>
          <w:t>17</w:t>
        </w:r>
        <w:r w:rsidR="00B87AFC">
          <w:rPr>
            <w:noProof/>
            <w:webHidden/>
          </w:rPr>
          <w:fldChar w:fldCharType="end"/>
        </w:r>
      </w:hyperlink>
    </w:p>
    <w:p w:rsidR="00B87AFC" w:rsidRDefault="00870E10">
      <w:pPr>
        <w:pStyle w:val="Tabladeilustraciones"/>
        <w:tabs>
          <w:tab w:val="right" w:leader="dot" w:pos="8494"/>
        </w:tabs>
        <w:rPr>
          <w:noProof/>
        </w:rPr>
      </w:pPr>
      <w:hyperlink w:anchor="_Toc486957395" w:history="1">
        <w:r w:rsidR="00B87AFC" w:rsidRPr="00561BCE">
          <w:rPr>
            <w:rStyle w:val="Hipervnculo"/>
            <w:noProof/>
            <w:lang w:val="en-US"/>
          </w:rPr>
          <w:t>9 Login Error Example</w:t>
        </w:r>
        <w:r w:rsidR="00B87AFC">
          <w:rPr>
            <w:noProof/>
            <w:webHidden/>
          </w:rPr>
          <w:tab/>
        </w:r>
        <w:r w:rsidR="00B87AFC">
          <w:rPr>
            <w:noProof/>
            <w:webHidden/>
          </w:rPr>
          <w:fldChar w:fldCharType="begin"/>
        </w:r>
        <w:r w:rsidR="00B87AFC">
          <w:rPr>
            <w:noProof/>
            <w:webHidden/>
          </w:rPr>
          <w:instrText xml:space="preserve"> PAGEREF _Toc486957395 \h </w:instrText>
        </w:r>
        <w:r w:rsidR="00B87AFC">
          <w:rPr>
            <w:noProof/>
            <w:webHidden/>
          </w:rPr>
        </w:r>
        <w:r w:rsidR="00B87AFC">
          <w:rPr>
            <w:noProof/>
            <w:webHidden/>
          </w:rPr>
          <w:fldChar w:fldCharType="separate"/>
        </w:r>
        <w:r w:rsidR="00D766F6">
          <w:rPr>
            <w:noProof/>
            <w:webHidden/>
          </w:rPr>
          <w:t>17</w:t>
        </w:r>
        <w:r w:rsidR="00B87AFC">
          <w:rPr>
            <w:noProof/>
            <w:webHidden/>
          </w:rPr>
          <w:fldChar w:fldCharType="end"/>
        </w:r>
      </w:hyperlink>
    </w:p>
    <w:p w:rsidR="00B87AFC" w:rsidRDefault="00870E10">
      <w:pPr>
        <w:pStyle w:val="Tabladeilustraciones"/>
        <w:tabs>
          <w:tab w:val="right" w:leader="dot" w:pos="8494"/>
        </w:tabs>
        <w:rPr>
          <w:noProof/>
        </w:rPr>
      </w:pPr>
      <w:hyperlink w:anchor="_Toc486957396" w:history="1">
        <w:r w:rsidR="00B87AFC" w:rsidRPr="00561BCE">
          <w:rPr>
            <w:rStyle w:val="Hipervnculo"/>
            <w:noProof/>
            <w:lang w:val="en-US"/>
          </w:rPr>
          <w:t>10 Reflected XSS Example</w:t>
        </w:r>
        <w:r w:rsidR="00B87AFC">
          <w:rPr>
            <w:noProof/>
            <w:webHidden/>
          </w:rPr>
          <w:tab/>
        </w:r>
        <w:r w:rsidR="00B87AFC">
          <w:rPr>
            <w:noProof/>
            <w:webHidden/>
          </w:rPr>
          <w:fldChar w:fldCharType="begin"/>
        </w:r>
        <w:r w:rsidR="00B87AFC">
          <w:rPr>
            <w:noProof/>
            <w:webHidden/>
          </w:rPr>
          <w:instrText xml:space="preserve"> PAGEREF _Toc486957396 \h </w:instrText>
        </w:r>
        <w:r w:rsidR="00B87AFC">
          <w:rPr>
            <w:noProof/>
            <w:webHidden/>
          </w:rPr>
        </w:r>
        <w:r w:rsidR="00B87AFC">
          <w:rPr>
            <w:noProof/>
            <w:webHidden/>
          </w:rPr>
          <w:fldChar w:fldCharType="separate"/>
        </w:r>
        <w:r w:rsidR="00D766F6">
          <w:rPr>
            <w:noProof/>
            <w:webHidden/>
          </w:rPr>
          <w:t>18</w:t>
        </w:r>
        <w:r w:rsidR="00B87AFC">
          <w:rPr>
            <w:noProof/>
            <w:webHidden/>
          </w:rPr>
          <w:fldChar w:fldCharType="end"/>
        </w:r>
      </w:hyperlink>
    </w:p>
    <w:p w:rsidR="00B87AFC" w:rsidRDefault="00870E10">
      <w:pPr>
        <w:pStyle w:val="Tabladeilustraciones"/>
        <w:tabs>
          <w:tab w:val="right" w:leader="dot" w:pos="8494"/>
        </w:tabs>
        <w:rPr>
          <w:noProof/>
        </w:rPr>
      </w:pPr>
      <w:hyperlink w:anchor="_Toc486957397" w:history="1">
        <w:r w:rsidR="00B87AFC" w:rsidRPr="00561BCE">
          <w:rPr>
            <w:rStyle w:val="Hipervnculo"/>
            <w:noProof/>
            <w:lang w:val="en-US"/>
          </w:rPr>
          <w:t>11 Succesful Reflected XSS</w:t>
        </w:r>
        <w:r w:rsidR="00B87AFC">
          <w:rPr>
            <w:noProof/>
            <w:webHidden/>
          </w:rPr>
          <w:tab/>
        </w:r>
        <w:r w:rsidR="00B87AFC">
          <w:rPr>
            <w:noProof/>
            <w:webHidden/>
          </w:rPr>
          <w:fldChar w:fldCharType="begin"/>
        </w:r>
        <w:r w:rsidR="00B87AFC">
          <w:rPr>
            <w:noProof/>
            <w:webHidden/>
          </w:rPr>
          <w:instrText xml:space="preserve"> PAGEREF _Toc486957397 \h </w:instrText>
        </w:r>
        <w:r w:rsidR="00B87AFC">
          <w:rPr>
            <w:noProof/>
            <w:webHidden/>
          </w:rPr>
        </w:r>
        <w:r w:rsidR="00B87AFC">
          <w:rPr>
            <w:noProof/>
            <w:webHidden/>
          </w:rPr>
          <w:fldChar w:fldCharType="separate"/>
        </w:r>
        <w:r w:rsidR="00D766F6">
          <w:rPr>
            <w:noProof/>
            <w:webHidden/>
          </w:rPr>
          <w:t>18</w:t>
        </w:r>
        <w:r w:rsidR="00B87AFC">
          <w:rPr>
            <w:noProof/>
            <w:webHidden/>
          </w:rPr>
          <w:fldChar w:fldCharType="end"/>
        </w:r>
      </w:hyperlink>
    </w:p>
    <w:p w:rsidR="00B87AFC" w:rsidRDefault="00870E10">
      <w:pPr>
        <w:pStyle w:val="Tabladeilustraciones"/>
        <w:tabs>
          <w:tab w:val="right" w:leader="dot" w:pos="8494"/>
        </w:tabs>
        <w:rPr>
          <w:noProof/>
        </w:rPr>
      </w:pPr>
      <w:hyperlink w:anchor="_Toc486957398" w:history="1">
        <w:r w:rsidR="00B87AFC" w:rsidRPr="00561BCE">
          <w:rPr>
            <w:rStyle w:val="Hipervnculo"/>
            <w:noProof/>
            <w:lang w:val="en-US"/>
          </w:rPr>
          <w:t>12</w:t>
        </w:r>
        <w:r w:rsidR="00B87AFC" w:rsidRPr="00561BCE">
          <w:rPr>
            <w:rStyle w:val="Hipervnculo"/>
            <w:noProof/>
          </w:rPr>
          <w:t xml:space="preserve"> Stored XSS Example</w:t>
        </w:r>
        <w:r w:rsidR="00B87AFC">
          <w:rPr>
            <w:noProof/>
            <w:webHidden/>
          </w:rPr>
          <w:tab/>
        </w:r>
        <w:r w:rsidR="00B87AFC">
          <w:rPr>
            <w:noProof/>
            <w:webHidden/>
          </w:rPr>
          <w:fldChar w:fldCharType="begin"/>
        </w:r>
        <w:r w:rsidR="00B87AFC">
          <w:rPr>
            <w:noProof/>
            <w:webHidden/>
          </w:rPr>
          <w:instrText xml:space="preserve"> PAGEREF _Toc486957398 \h </w:instrText>
        </w:r>
        <w:r w:rsidR="00B87AFC">
          <w:rPr>
            <w:noProof/>
            <w:webHidden/>
          </w:rPr>
        </w:r>
        <w:r w:rsidR="00B87AFC">
          <w:rPr>
            <w:noProof/>
            <w:webHidden/>
          </w:rPr>
          <w:fldChar w:fldCharType="separate"/>
        </w:r>
        <w:r w:rsidR="00D766F6">
          <w:rPr>
            <w:noProof/>
            <w:webHidden/>
          </w:rPr>
          <w:t>19</w:t>
        </w:r>
        <w:r w:rsidR="00B87AFC">
          <w:rPr>
            <w:noProof/>
            <w:webHidden/>
          </w:rPr>
          <w:fldChar w:fldCharType="end"/>
        </w:r>
      </w:hyperlink>
    </w:p>
    <w:p w:rsidR="00B87AFC" w:rsidRDefault="00870E10">
      <w:pPr>
        <w:pStyle w:val="Tabladeilustraciones"/>
        <w:tabs>
          <w:tab w:val="right" w:leader="dot" w:pos="8494"/>
        </w:tabs>
        <w:rPr>
          <w:noProof/>
        </w:rPr>
      </w:pPr>
      <w:hyperlink w:anchor="_Toc486957399" w:history="1">
        <w:r w:rsidR="00B87AFC" w:rsidRPr="00561BCE">
          <w:rPr>
            <w:rStyle w:val="Hipervnculo"/>
            <w:noProof/>
            <w:lang w:val="en-US"/>
          </w:rPr>
          <w:t>13 Succesful Stored XSS</w:t>
        </w:r>
        <w:r w:rsidR="00B87AFC">
          <w:rPr>
            <w:noProof/>
            <w:webHidden/>
          </w:rPr>
          <w:tab/>
        </w:r>
        <w:r w:rsidR="00B87AFC">
          <w:rPr>
            <w:noProof/>
            <w:webHidden/>
          </w:rPr>
          <w:fldChar w:fldCharType="begin"/>
        </w:r>
        <w:r w:rsidR="00B87AFC">
          <w:rPr>
            <w:noProof/>
            <w:webHidden/>
          </w:rPr>
          <w:instrText xml:space="preserve"> PAGEREF _Toc486957399 \h </w:instrText>
        </w:r>
        <w:r w:rsidR="00B87AFC">
          <w:rPr>
            <w:noProof/>
            <w:webHidden/>
          </w:rPr>
        </w:r>
        <w:r w:rsidR="00B87AFC">
          <w:rPr>
            <w:noProof/>
            <w:webHidden/>
          </w:rPr>
          <w:fldChar w:fldCharType="separate"/>
        </w:r>
        <w:r w:rsidR="00D766F6">
          <w:rPr>
            <w:noProof/>
            <w:webHidden/>
          </w:rPr>
          <w:t>19</w:t>
        </w:r>
        <w:r w:rsidR="00B87AFC">
          <w:rPr>
            <w:noProof/>
            <w:webHidden/>
          </w:rPr>
          <w:fldChar w:fldCharType="end"/>
        </w:r>
      </w:hyperlink>
    </w:p>
    <w:p w:rsidR="00B87AFC" w:rsidRDefault="00870E10">
      <w:pPr>
        <w:pStyle w:val="Tabladeilustraciones"/>
        <w:tabs>
          <w:tab w:val="right" w:leader="dot" w:pos="8494"/>
        </w:tabs>
        <w:rPr>
          <w:noProof/>
        </w:rPr>
      </w:pPr>
      <w:hyperlink w:anchor="_Toc486957400" w:history="1">
        <w:r w:rsidR="00B87AFC" w:rsidRPr="00561BCE">
          <w:rPr>
            <w:rStyle w:val="Hipervnculo"/>
            <w:noProof/>
            <w:lang w:val="en-US"/>
          </w:rPr>
          <w:t>14 CSRF Example</w:t>
        </w:r>
        <w:r w:rsidR="00B87AFC">
          <w:rPr>
            <w:noProof/>
            <w:webHidden/>
          </w:rPr>
          <w:tab/>
        </w:r>
        <w:r w:rsidR="00B87AFC">
          <w:rPr>
            <w:noProof/>
            <w:webHidden/>
          </w:rPr>
          <w:fldChar w:fldCharType="begin"/>
        </w:r>
        <w:r w:rsidR="00B87AFC">
          <w:rPr>
            <w:noProof/>
            <w:webHidden/>
          </w:rPr>
          <w:instrText xml:space="preserve"> PAGEREF _Toc486957400 \h </w:instrText>
        </w:r>
        <w:r w:rsidR="00B87AFC">
          <w:rPr>
            <w:noProof/>
            <w:webHidden/>
          </w:rPr>
        </w:r>
        <w:r w:rsidR="00B87AFC">
          <w:rPr>
            <w:noProof/>
            <w:webHidden/>
          </w:rPr>
          <w:fldChar w:fldCharType="separate"/>
        </w:r>
        <w:r w:rsidR="00D766F6">
          <w:rPr>
            <w:noProof/>
            <w:webHidden/>
          </w:rPr>
          <w:t>20</w:t>
        </w:r>
        <w:r w:rsidR="00B87AFC">
          <w:rPr>
            <w:noProof/>
            <w:webHidden/>
          </w:rPr>
          <w:fldChar w:fldCharType="end"/>
        </w:r>
      </w:hyperlink>
    </w:p>
    <w:p w:rsidR="00B87AFC" w:rsidRDefault="00870E10">
      <w:pPr>
        <w:pStyle w:val="Tabladeilustraciones"/>
        <w:tabs>
          <w:tab w:val="right" w:leader="dot" w:pos="8494"/>
        </w:tabs>
        <w:rPr>
          <w:noProof/>
        </w:rPr>
      </w:pPr>
      <w:hyperlink w:anchor="_Toc486957401" w:history="1">
        <w:r w:rsidR="00B87AFC" w:rsidRPr="00561BCE">
          <w:rPr>
            <w:rStyle w:val="Hipervnculo"/>
            <w:noProof/>
            <w:lang w:val="en-US"/>
          </w:rPr>
          <w:t>15 API key configuration in OWASP ZAP</w:t>
        </w:r>
        <w:r w:rsidR="00B87AFC">
          <w:rPr>
            <w:noProof/>
            <w:webHidden/>
          </w:rPr>
          <w:tab/>
        </w:r>
        <w:r w:rsidR="00B87AFC">
          <w:rPr>
            <w:noProof/>
            <w:webHidden/>
          </w:rPr>
          <w:fldChar w:fldCharType="begin"/>
        </w:r>
        <w:r w:rsidR="00B87AFC">
          <w:rPr>
            <w:noProof/>
            <w:webHidden/>
          </w:rPr>
          <w:instrText xml:space="preserve"> PAGEREF _Toc486957401 \h </w:instrText>
        </w:r>
        <w:r w:rsidR="00B87AFC">
          <w:rPr>
            <w:noProof/>
            <w:webHidden/>
          </w:rPr>
        </w:r>
        <w:r w:rsidR="00B87AFC">
          <w:rPr>
            <w:noProof/>
            <w:webHidden/>
          </w:rPr>
          <w:fldChar w:fldCharType="separate"/>
        </w:r>
        <w:r w:rsidR="00D766F6">
          <w:rPr>
            <w:noProof/>
            <w:webHidden/>
          </w:rPr>
          <w:t>31</w:t>
        </w:r>
        <w:r w:rsidR="00B87AFC">
          <w:rPr>
            <w:noProof/>
            <w:webHidden/>
          </w:rPr>
          <w:fldChar w:fldCharType="end"/>
        </w:r>
      </w:hyperlink>
    </w:p>
    <w:p w:rsidR="00B87AFC" w:rsidRDefault="00870E10">
      <w:pPr>
        <w:pStyle w:val="Tabladeilustraciones"/>
        <w:tabs>
          <w:tab w:val="right" w:leader="dot" w:pos="8494"/>
        </w:tabs>
        <w:rPr>
          <w:noProof/>
        </w:rPr>
      </w:pPr>
      <w:hyperlink w:anchor="_Toc486957402" w:history="1">
        <w:r w:rsidR="00B87AFC" w:rsidRPr="00561BCE">
          <w:rPr>
            <w:rStyle w:val="Hipervnculo"/>
            <w:noProof/>
            <w:lang w:val="en-US"/>
          </w:rPr>
          <w:t>16 Configuration to enable VNC in Raspberry Pi</w:t>
        </w:r>
        <w:r w:rsidR="00B87AFC">
          <w:rPr>
            <w:noProof/>
            <w:webHidden/>
          </w:rPr>
          <w:tab/>
        </w:r>
        <w:r w:rsidR="00B87AFC">
          <w:rPr>
            <w:noProof/>
            <w:webHidden/>
          </w:rPr>
          <w:fldChar w:fldCharType="begin"/>
        </w:r>
        <w:r w:rsidR="00B87AFC">
          <w:rPr>
            <w:noProof/>
            <w:webHidden/>
          </w:rPr>
          <w:instrText xml:space="preserve"> PAGEREF _Toc486957402 \h </w:instrText>
        </w:r>
        <w:r w:rsidR="00B87AFC">
          <w:rPr>
            <w:noProof/>
            <w:webHidden/>
          </w:rPr>
        </w:r>
        <w:r w:rsidR="00B87AFC">
          <w:rPr>
            <w:noProof/>
            <w:webHidden/>
          </w:rPr>
          <w:fldChar w:fldCharType="separate"/>
        </w:r>
        <w:r w:rsidR="00D766F6">
          <w:rPr>
            <w:noProof/>
            <w:webHidden/>
          </w:rPr>
          <w:t>32</w:t>
        </w:r>
        <w:r w:rsidR="00B87AFC">
          <w:rPr>
            <w:noProof/>
            <w:webHidden/>
          </w:rPr>
          <w:fldChar w:fldCharType="end"/>
        </w:r>
      </w:hyperlink>
    </w:p>
    <w:p w:rsidR="00B87AFC" w:rsidRDefault="00870E10">
      <w:pPr>
        <w:pStyle w:val="Tabladeilustraciones"/>
        <w:tabs>
          <w:tab w:val="right" w:leader="dot" w:pos="8494"/>
        </w:tabs>
        <w:rPr>
          <w:noProof/>
        </w:rPr>
      </w:pPr>
      <w:hyperlink w:anchor="_Toc486957403" w:history="1">
        <w:r w:rsidR="00B87AFC" w:rsidRPr="00561BCE">
          <w:rPr>
            <w:rStyle w:val="Hipervnculo"/>
            <w:noProof/>
            <w:lang w:val="en-US"/>
          </w:rPr>
          <w:t>17 Locating the Raspberry Pi's IP address via "ip addr"</w:t>
        </w:r>
        <w:r w:rsidR="00B87AFC">
          <w:rPr>
            <w:noProof/>
            <w:webHidden/>
          </w:rPr>
          <w:tab/>
        </w:r>
        <w:r w:rsidR="00B87AFC">
          <w:rPr>
            <w:noProof/>
            <w:webHidden/>
          </w:rPr>
          <w:fldChar w:fldCharType="begin"/>
        </w:r>
        <w:r w:rsidR="00B87AFC">
          <w:rPr>
            <w:noProof/>
            <w:webHidden/>
          </w:rPr>
          <w:instrText xml:space="preserve"> PAGEREF _Toc486957403 \h </w:instrText>
        </w:r>
        <w:r w:rsidR="00B87AFC">
          <w:rPr>
            <w:noProof/>
            <w:webHidden/>
          </w:rPr>
        </w:r>
        <w:r w:rsidR="00B87AFC">
          <w:rPr>
            <w:noProof/>
            <w:webHidden/>
          </w:rPr>
          <w:fldChar w:fldCharType="separate"/>
        </w:r>
        <w:r w:rsidR="00D766F6">
          <w:rPr>
            <w:noProof/>
            <w:webHidden/>
          </w:rPr>
          <w:t>32</w:t>
        </w:r>
        <w:r w:rsidR="00B87AFC">
          <w:rPr>
            <w:noProof/>
            <w:webHidden/>
          </w:rPr>
          <w:fldChar w:fldCharType="end"/>
        </w:r>
      </w:hyperlink>
    </w:p>
    <w:p w:rsidR="00B87AFC" w:rsidRDefault="00870E10">
      <w:pPr>
        <w:pStyle w:val="Tabladeilustraciones"/>
        <w:tabs>
          <w:tab w:val="right" w:leader="dot" w:pos="8494"/>
        </w:tabs>
        <w:rPr>
          <w:noProof/>
        </w:rPr>
      </w:pPr>
      <w:hyperlink w:anchor="_Toc486957404" w:history="1">
        <w:r w:rsidR="00B87AFC" w:rsidRPr="00561BCE">
          <w:rPr>
            <w:rStyle w:val="Hipervnculo"/>
            <w:noProof/>
            <w:lang w:val="en-US"/>
          </w:rPr>
          <w:t>18 Security configuration for the VNC server</w:t>
        </w:r>
        <w:r w:rsidR="00B87AFC">
          <w:rPr>
            <w:noProof/>
            <w:webHidden/>
          </w:rPr>
          <w:tab/>
        </w:r>
        <w:r w:rsidR="00B87AFC">
          <w:rPr>
            <w:noProof/>
            <w:webHidden/>
          </w:rPr>
          <w:fldChar w:fldCharType="begin"/>
        </w:r>
        <w:r w:rsidR="00B87AFC">
          <w:rPr>
            <w:noProof/>
            <w:webHidden/>
          </w:rPr>
          <w:instrText xml:space="preserve"> PAGEREF _Toc486957404 \h </w:instrText>
        </w:r>
        <w:r w:rsidR="00B87AFC">
          <w:rPr>
            <w:noProof/>
            <w:webHidden/>
          </w:rPr>
        </w:r>
        <w:r w:rsidR="00B87AFC">
          <w:rPr>
            <w:noProof/>
            <w:webHidden/>
          </w:rPr>
          <w:fldChar w:fldCharType="separate"/>
        </w:r>
        <w:r w:rsidR="00D766F6">
          <w:rPr>
            <w:noProof/>
            <w:webHidden/>
          </w:rPr>
          <w:t>33</w:t>
        </w:r>
        <w:r w:rsidR="00B87AFC">
          <w:rPr>
            <w:noProof/>
            <w:webHidden/>
          </w:rPr>
          <w:fldChar w:fldCharType="end"/>
        </w:r>
      </w:hyperlink>
    </w:p>
    <w:p w:rsidR="00B87AFC" w:rsidRDefault="00870E10">
      <w:pPr>
        <w:pStyle w:val="Tabladeilustraciones"/>
        <w:tabs>
          <w:tab w:val="right" w:leader="dot" w:pos="8494"/>
        </w:tabs>
        <w:rPr>
          <w:noProof/>
        </w:rPr>
      </w:pPr>
      <w:hyperlink w:anchor="_Toc486957405" w:history="1">
        <w:r w:rsidR="00B87AFC" w:rsidRPr="00561BCE">
          <w:rPr>
            <w:rStyle w:val="Hipervnculo"/>
            <w:noProof/>
            <w:lang w:val="en-US"/>
          </w:rPr>
          <w:t>19 Configuration of the dhcpcd.conf file</w:t>
        </w:r>
        <w:r w:rsidR="00B87AFC">
          <w:rPr>
            <w:noProof/>
            <w:webHidden/>
          </w:rPr>
          <w:tab/>
        </w:r>
        <w:r w:rsidR="00B87AFC">
          <w:rPr>
            <w:noProof/>
            <w:webHidden/>
          </w:rPr>
          <w:fldChar w:fldCharType="begin"/>
        </w:r>
        <w:r w:rsidR="00B87AFC">
          <w:rPr>
            <w:noProof/>
            <w:webHidden/>
          </w:rPr>
          <w:instrText xml:space="preserve"> PAGEREF _Toc486957405 \h </w:instrText>
        </w:r>
        <w:r w:rsidR="00B87AFC">
          <w:rPr>
            <w:noProof/>
            <w:webHidden/>
          </w:rPr>
        </w:r>
        <w:r w:rsidR="00B87AFC">
          <w:rPr>
            <w:noProof/>
            <w:webHidden/>
          </w:rPr>
          <w:fldChar w:fldCharType="separate"/>
        </w:r>
        <w:r w:rsidR="00D766F6">
          <w:rPr>
            <w:noProof/>
            <w:webHidden/>
          </w:rPr>
          <w:t>34</w:t>
        </w:r>
        <w:r w:rsidR="00B87AFC">
          <w:rPr>
            <w:noProof/>
            <w:webHidden/>
          </w:rPr>
          <w:fldChar w:fldCharType="end"/>
        </w:r>
      </w:hyperlink>
    </w:p>
    <w:p w:rsidR="00B87AFC" w:rsidRDefault="00870E10">
      <w:pPr>
        <w:pStyle w:val="Tabladeilustraciones"/>
        <w:tabs>
          <w:tab w:val="right" w:leader="dot" w:pos="8494"/>
        </w:tabs>
        <w:rPr>
          <w:noProof/>
        </w:rPr>
      </w:pPr>
      <w:hyperlink w:anchor="_Toc486957406" w:history="1">
        <w:r w:rsidR="00B87AFC" w:rsidRPr="00561BCE">
          <w:rPr>
            <w:rStyle w:val="Hipervnculo"/>
            <w:noProof/>
            <w:lang w:val="en-US"/>
          </w:rPr>
          <w:t>20 GUI main screen</w:t>
        </w:r>
        <w:r w:rsidR="00B87AFC">
          <w:rPr>
            <w:noProof/>
            <w:webHidden/>
          </w:rPr>
          <w:tab/>
        </w:r>
        <w:r w:rsidR="00B87AFC">
          <w:rPr>
            <w:noProof/>
            <w:webHidden/>
          </w:rPr>
          <w:fldChar w:fldCharType="begin"/>
        </w:r>
        <w:r w:rsidR="00B87AFC">
          <w:rPr>
            <w:noProof/>
            <w:webHidden/>
          </w:rPr>
          <w:instrText xml:space="preserve"> PAGEREF _Toc486957406 \h </w:instrText>
        </w:r>
        <w:r w:rsidR="00B87AFC">
          <w:rPr>
            <w:noProof/>
            <w:webHidden/>
          </w:rPr>
        </w:r>
        <w:r w:rsidR="00B87AFC">
          <w:rPr>
            <w:noProof/>
            <w:webHidden/>
          </w:rPr>
          <w:fldChar w:fldCharType="separate"/>
        </w:r>
        <w:r w:rsidR="00D766F6">
          <w:rPr>
            <w:noProof/>
            <w:webHidden/>
          </w:rPr>
          <w:t>35</w:t>
        </w:r>
        <w:r w:rsidR="00B87AFC">
          <w:rPr>
            <w:noProof/>
            <w:webHidden/>
          </w:rPr>
          <w:fldChar w:fldCharType="end"/>
        </w:r>
      </w:hyperlink>
    </w:p>
    <w:p w:rsidR="00B87AFC" w:rsidRDefault="00870E10">
      <w:pPr>
        <w:pStyle w:val="Tabladeilustraciones"/>
        <w:tabs>
          <w:tab w:val="right" w:leader="dot" w:pos="8494"/>
        </w:tabs>
        <w:rPr>
          <w:noProof/>
        </w:rPr>
      </w:pPr>
      <w:hyperlink w:anchor="_Toc486957407" w:history="1">
        <w:r w:rsidR="00B87AFC" w:rsidRPr="00561BCE">
          <w:rPr>
            <w:rStyle w:val="Hipervnculo"/>
            <w:noProof/>
            <w:lang w:val="en-US"/>
          </w:rPr>
          <w:t>21 Sample scan shown on the GUI</w:t>
        </w:r>
        <w:r w:rsidR="00B87AFC">
          <w:rPr>
            <w:noProof/>
            <w:webHidden/>
          </w:rPr>
          <w:tab/>
        </w:r>
        <w:r w:rsidR="00B87AFC">
          <w:rPr>
            <w:noProof/>
            <w:webHidden/>
          </w:rPr>
          <w:fldChar w:fldCharType="begin"/>
        </w:r>
        <w:r w:rsidR="00B87AFC">
          <w:rPr>
            <w:noProof/>
            <w:webHidden/>
          </w:rPr>
          <w:instrText xml:space="preserve"> PAGEREF _Toc486957407 \h </w:instrText>
        </w:r>
        <w:r w:rsidR="00B87AFC">
          <w:rPr>
            <w:noProof/>
            <w:webHidden/>
          </w:rPr>
        </w:r>
        <w:r w:rsidR="00B87AFC">
          <w:rPr>
            <w:noProof/>
            <w:webHidden/>
          </w:rPr>
          <w:fldChar w:fldCharType="separate"/>
        </w:r>
        <w:r w:rsidR="00D766F6">
          <w:rPr>
            <w:noProof/>
            <w:webHidden/>
          </w:rPr>
          <w:t>35</w:t>
        </w:r>
        <w:r w:rsidR="00B87AFC">
          <w:rPr>
            <w:noProof/>
            <w:webHidden/>
          </w:rPr>
          <w:fldChar w:fldCharType="end"/>
        </w:r>
      </w:hyperlink>
    </w:p>
    <w:p w:rsidR="00BA5233" w:rsidRPr="0078418B" w:rsidRDefault="00BA5233" w:rsidP="00E429F4">
      <w:pPr>
        <w:rPr>
          <w:lang w:val="en-US"/>
        </w:rPr>
        <w:sectPr w:rsidR="00BA5233" w:rsidRPr="0078418B" w:rsidSect="00E429F4">
          <w:pgSz w:w="11906" w:h="16838"/>
          <w:pgMar w:top="1417" w:right="1701" w:bottom="1417" w:left="1701" w:header="708" w:footer="708" w:gutter="0"/>
          <w:pgNumType w:start="0"/>
          <w:cols w:space="708"/>
          <w:titlePg/>
          <w:docGrid w:linePitch="360"/>
        </w:sectPr>
      </w:pPr>
      <w:r>
        <w:fldChar w:fldCharType="end"/>
      </w:r>
    </w:p>
    <w:p w:rsidR="00BA5233" w:rsidRDefault="00BA5233" w:rsidP="006046DC">
      <w:pPr>
        <w:rPr>
          <w:lang w:val="en-US"/>
        </w:rPr>
        <w:sectPr w:rsidR="00BA5233" w:rsidSect="00E926BE">
          <w:footerReference w:type="default" r:id="rId13"/>
          <w:type w:val="continuous"/>
          <w:pgSz w:w="11906" w:h="16838"/>
          <w:pgMar w:top="1417" w:right="1701" w:bottom="1417" w:left="1701" w:header="708" w:footer="708" w:gutter="0"/>
          <w:cols w:space="708"/>
          <w:docGrid w:linePitch="360"/>
        </w:sectPr>
      </w:pPr>
    </w:p>
    <w:p w:rsidR="00A34722" w:rsidRPr="00CA7803" w:rsidRDefault="00A34722" w:rsidP="00A34722">
      <w:pPr>
        <w:pStyle w:val="Ttulo1"/>
        <w:numPr>
          <w:ilvl w:val="0"/>
          <w:numId w:val="0"/>
        </w:numPr>
        <w:ind w:left="432" w:hanging="432"/>
        <w:rPr>
          <w:lang w:val="en-US"/>
        </w:rPr>
      </w:pPr>
      <w:bookmarkStart w:id="0" w:name="_Toc486957363"/>
      <w:bookmarkStart w:id="1" w:name="_Toc477453760"/>
      <w:bookmarkStart w:id="2" w:name="_Toc477455035"/>
      <w:r w:rsidRPr="00CA7803">
        <w:rPr>
          <w:lang w:val="en-US"/>
        </w:rPr>
        <w:lastRenderedPageBreak/>
        <w:t>Abstract</w:t>
      </w:r>
      <w:bookmarkEnd w:id="0"/>
    </w:p>
    <w:p w:rsidR="00A34722" w:rsidRDefault="00A34722" w:rsidP="00A34722">
      <w:pPr>
        <w:rPr>
          <w:lang w:val="en-US"/>
        </w:rPr>
      </w:pPr>
      <w:r>
        <w:rPr>
          <w:lang w:val="en-US"/>
        </w:rPr>
        <w:t>The aim of this project was creating a web application scanner that would, in an automated fashion and with limited user input, apply a series of attacks or payloads on a web application to find how vulnerable it is, and then generate a report to inform the user about what payloads were successful, and thus what attacks the web application is vulnerable to.</w:t>
      </w:r>
    </w:p>
    <w:p w:rsidR="00A34722" w:rsidRDefault="00A34722" w:rsidP="00A34722">
      <w:pPr>
        <w:rPr>
          <w:lang w:val="en-US"/>
        </w:rPr>
      </w:pPr>
      <w:r>
        <w:rPr>
          <w:lang w:val="en-US"/>
        </w:rPr>
        <w:t xml:space="preserve">Computer security is an extensive field with </w:t>
      </w:r>
      <w:r w:rsidR="00193A7E">
        <w:rPr>
          <w:lang w:val="en-US"/>
        </w:rPr>
        <w:t>multiple</w:t>
      </w:r>
      <w:r>
        <w:rPr>
          <w:lang w:val="en-US"/>
        </w:rPr>
        <w:t xml:space="preserve"> branches. The reason this project focuses on web applications in particular is because web applications are</w:t>
      </w:r>
      <w:r w:rsidRPr="00471F4C">
        <w:rPr>
          <w:lang w:val="en-US"/>
        </w:rPr>
        <w:t xml:space="preserve"> constantly facing the Internet</w:t>
      </w:r>
      <w:r>
        <w:rPr>
          <w:lang w:val="en-US"/>
        </w:rPr>
        <w:t xml:space="preserve">, which makes them extremely vulnerable and relatively easy to attack compared to other types of targets. Adding to this, it’s common for web applications to store sensitive data or otherwise important information, which makes them attractive targets for potential cyber-attackers. For these reasons, this project has focused exclusively in web application </w:t>
      </w:r>
      <w:bookmarkStart w:id="3" w:name="_GoBack"/>
      <w:bookmarkEnd w:id="3"/>
      <w:r>
        <w:rPr>
          <w:lang w:val="en-US"/>
        </w:rPr>
        <w:t>vulnerabilities, without disregarding the importance of other aspects of computer security.</w:t>
      </w:r>
    </w:p>
    <w:p w:rsidR="00A34722" w:rsidRDefault="00A34722" w:rsidP="00A34722">
      <w:pPr>
        <w:rPr>
          <w:lang w:val="en-US"/>
        </w:rPr>
      </w:pPr>
      <w:r>
        <w:rPr>
          <w:lang w:val="en-US"/>
        </w:rPr>
        <w:t xml:space="preserve">Penetration testing, </w:t>
      </w:r>
      <w:r w:rsidR="00B3104E">
        <w:rPr>
          <w:lang w:val="en-US"/>
        </w:rPr>
        <w:t>or</w:t>
      </w:r>
      <w:r>
        <w:rPr>
          <w:lang w:val="en-US"/>
        </w:rPr>
        <w:t xml:space="preserve"> pen-testing, is the practice of attacking a computer system the way an actual attacker would in order to find vulnerabilities, always with prior authorization from the system administrator. </w:t>
      </w:r>
      <w:r w:rsidR="00B3104E">
        <w:rPr>
          <w:lang w:val="en-US"/>
        </w:rPr>
        <w:t>While it i</w:t>
      </w:r>
      <w:r>
        <w:rPr>
          <w:lang w:val="en-US"/>
        </w:rPr>
        <w:t>s an effective method to find security breaches, it is also expensive. And while statistics show that economic losses caused by security breaches far exceed the costs of pen-testing, the percentage of enterprises that regularly perform pen-tests is relatively small, and the percentage that bothers with web application testing is smaller still. This might denote an insufficient awareness about the risks associated with insecure web applications.</w:t>
      </w:r>
    </w:p>
    <w:p w:rsidR="00A34722" w:rsidRDefault="00A34722" w:rsidP="00A34722">
      <w:pPr>
        <w:rPr>
          <w:lang w:val="en-US"/>
        </w:rPr>
      </w:pPr>
      <w:r>
        <w:rPr>
          <w:lang w:val="en-US"/>
        </w:rPr>
        <w:t>Thus, the main objective of this project will be to highlight the importance of web application security and computer security in general. This will be achieved through the development of an inexpensive and easy to use web application scanner. The argument is that, if this cheap and relatively simple tool can find vulnerabilities in a web, then an actual human attacker should also be able to abuse those vulnerabilities, or find other vulnerabilities that the scanner has overlooked or is unable to find.</w:t>
      </w:r>
    </w:p>
    <w:p w:rsidR="00A34722" w:rsidRDefault="00A34722" w:rsidP="00A34722">
      <w:pPr>
        <w:rPr>
          <w:lang w:val="en-US"/>
        </w:rPr>
      </w:pPr>
      <w:r>
        <w:rPr>
          <w:lang w:val="en-US"/>
        </w:rPr>
        <w:t>The scanner can then be seen as a “marketing tool” of sorts. It’s not an extensive and far-reaching scan capable of detecting and solving all issues, but rather a simple and quick scan to inform the system administrator that the system is vulnerable at all, and how easy would it be to jeopardize it. A salesperson could make use of this scanner as an argument to convince a company to enlist the services of a professional pen-tester.</w:t>
      </w:r>
    </w:p>
    <w:p w:rsidR="00A34722" w:rsidRDefault="00A34722" w:rsidP="00A34722">
      <w:pPr>
        <w:rPr>
          <w:lang w:val="en-US"/>
        </w:rPr>
      </w:pPr>
      <w:r>
        <w:rPr>
          <w:lang w:val="en-US"/>
        </w:rPr>
        <w:t>The scanner is written entirely in Python. The Python programming language was chosen due to its accessibility and emphasis on readability. A variety of third-party Python modules are used to increase the capabilities of the standard Python library.</w:t>
      </w:r>
    </w:p>
    <w:p w:rsidR="00A34722" w:rsidRDefault="00A34722" w:rsidP="00A34722">
      <w:pPr>
        <w:rPr>
          <w:lang w:val="en-US"/>
        </w:rPr>
      </w:pPr>
      <w:r>
        <w:rPr>
          <w:lang w:val="en-US"/>
        </w:rPr>
        <w:t xml:space="preserve">The code will make use of </w:t>
      </w:r>
      <w:proofErr w:type="spellStart"/>
      <w:r>
        <w:rPr>
          <w:lang w:val="en-US"/>
        </w:rPr>
        <w:t>Nmap</w:t>
      </w:r>
      <w:proofErr w:type="spellEnd"/>
      <w:r>
        <w:rPr>
          <w:lang w:val="en-US"/>
        </w:rPr>
        <w:t xml:space="preserve"> and OWASP ZAP, free third-party tools with widespread use in the world of computer security. </w:t>
      </w:r>
      <w:proofErr w:type="spellStart"/>
      <w:r>
        <w:rPr>
          <w:lang w:val="en-US"/>
        </w:rPr>
        <w:t>Nmap</w:t>
      </w:r>
      <w:proofErr w:type="spellEnd"/>
      <w:r>
        <w:rPr>
          <w:lang w:val="en-US"/>
        </w:rPr>
        <w:t xml:space="preserve"> is a network mapper that will be used for network discovery in this project. OWASP ZAP is a free security tool designed for beginners and professionals alike, and it includes many useful tools such as a spider bot and automated </w:t>
      </w:r>
      <w:r>
        <w:rPr>
          <w:lang w:val="en-US"/>
        </w:rPr>
        <w:lastRenderedPageBreak/>
        <w:t xml:space="preserve">vulnerability scanning, both of which will be used for this project. Both </w:t>
      </w:r>
      <w:proofErr w:type="spellStart"/>
      <w:r>
        <w:rPr>
          <w:lang w:val="en-US"/>
        </w:rPr>
        <w:t>Nmap</w:t>
      </w:r>
      <w:proofErr w:type="spellEnd"/>
      <w:r>
        <w:rPr>
          <w:lang w:val="en-US"/>
        </w:rPr>
        <w:t xml:space="preserve"> and OWASP ZAP have Python modules that allow them to easily interact with Python.</w:t>
      </w:r>
    </w:p>
    <w:p w:rsidR="00A34722" w:rsidRDefault="00A34722" w:rsidP="00A34722">
      <w:pPr>
        <w:rPr>
          <w:lang w:val="en-US"/>
        </w:rPr>
      </w:pPr>
      <w:r>
        <w:rPr>
          <w:lang w:val="en-US"/>
        </w:rPr>
        <w:t>The scanning process is divided into three distinct but consecutive stages. First, the network is scanned and analyzed in order to determine the location and identification of the web applications to be scanned. The second stage is the vulnerability scan, which will dig through directories and then apply the attacks or payloads. The third and last stage will recover all information gathered during the previous step and send it to a pdf file.</w:t>
      </w:r>
    </w:p>
    <w:p w:rsidR="00A34722" w:rsidRDefault="00A34722" w:rsidP="00A34722">
      <w:pPr>
        <w:rPr>
          <w:lang w:val="en-US"/>
        </w:rPr>
      </w:pPr>
      <w:r>
        <w:rPr>
          <w:lang w:val="en-US"/>
        </w:rPr>
        <w:t>The network scan will begin by obtaining the CIDR of the network the device containing the code is connected to. CIDR is a human-readable notation that holds information pertaining to the IP address and netmask of a given network (enough to fully characterize it and differentiate it from other networks). Next, the code will scan the network for any live hosts, and finally scan those hosts for any ports that might contain web applications</w:t>
      </w:r>
      <w:r w:rsidR="00845C7B">
        <w:rPr>
          <w:lang w:val="en-US"/>
        </w:rPr>
        <w:t xml:space="preserve">, using </w:t>
      </w:r>
      <w:proofErr w:type="spellStart"/>
      <w:r w:rsidR="00845C7B">
        <w:rPr>
          <w:lang w:val="en-US"/>
        </w:rPr>
        <w:t>Nmap</w:t>
      </w:r>
      <w:proofErr w:type="spellEnd"/>
      <w:r w:rsidR="00845C7B">
        <w:rPr>
          <w:lang w:val="en-US"/>
        </w:rPr>
        <w:t>.</w:t>
      </w:r>
    </w:p>
    <w:p w:rsidR="00A34722" w:rsidRDefault="00A34722" w:rsidP="00A34722">
      <w:pPr>
        <w:rPr>
          <w:lang w:val="en-US"/>
        </w:rPr>
      </w:pPr>
      <w:r>
        <w:rPr>
          <w:lang w:val="en-US"/>
        </w:rPr>
        <w:t xml:space="preserve">The second stage, the vulnerability scan, will also be divided in sequential steps. The previous network scan will be the starting point for this scan. However, the network scan only returns the root or parent directory for the web application to be scanned. Before the scan can continue, it becomes necessary to find a way to browse through the application directories to fetch all children pages. A crawler </w:t>
      </w:r>
      <w:r w:rsidR="00120DDD">
        <w:rPr>
          <w:lang w:val="en-US"/>
        </w:rPr>
        <w:t>or spider</w:t>
      </w:r>
      <w:r>
        <w:rPr>
          <w:lang w:val="en-US"/>
        </w:rPr>
        <w:t xml:space="preserve"> is a bot designed for this very purpose, and one such bot is included within OWASP ZAP.</w:t>
      </w:r>
    </w:p>
    <w:p w:rsidR="00A34722" w:rsidRDefault="00A34722" w:rsidP="00A34722">
      <w:pPr>
        <w:rPr>
          <w:lang w:val="en-US"/>
        </w:rPr>
      </w:pPr>
      <w:r>
        <w:rPr>
          <w:lang w:val="en-US"/>
        </w:rPr>
        <w:t>While this spider bot is browsing through directories, it performs a passive scan in parallel. This passive scan acts merely as a checklist, and it does not attempt to attack the target or perform any kind of disruptive action. It simply compares certain patterns and detects trivial vulnerabilities. This does not interrupt or significantly slow down the “</w:t>
      </w:r>
      <w:proofErr w:type="spellStart"/>
      <w:r>
        <w:rPr>
          <w:lang w:val="en-US"/>
        </w:rPr>
        <w:t>spidering</w:t>
      </w:r>
      <w:proofErr w:type="spellEnd"/>
      <w:r>
        <w:rPr>
          <w:lang w:val="en-US"/>
        </w:rPr>
        <w:t>”.</w:t>
      </w:r>
    </w:p>
    <w:p w:rsidR="00A34722" w:rsidRDefault="00A34722" w:rsidP="00A34722">
      <w:pPr>
        <w:rPr>
          <w:lang w:val="en-US"/>
        </w:rPr>
      </w:pPr>
      <w:r>
        <w:rPr>
          <w:lang w:val="en-US"/>
        </w:rPr>
        <w:t xml:space="preserve">Once an acceptable number of children pages </w:t>
      </w:r>
      <w:proofErr w:type="gramStart"/>
      <w:r>
        <w:rPr>
          <w:lang w:val="en-US"/>
        </w:rPr>
        <w:t>has</w:t>
      </w:r>
      <w:proofErr w:type="gramEnd"/>
      <w:r>
        <w:rPr>
          <w:lang w:val="en-US"/>
        </w:rPr>
        <w:t xml:space="preserve"> been found, the active scan begins. The active scan is the proper “vulnerability scan” per se. Unlike the passive scan, this one will actually try to attack the web application with attacks targeting specific vulnerabilities (payloads), and then determine whether the attack was successful or not. It could be seen as the automated version of pen-testing, although far simpler and not as ex</w:t>
      </w:r>
      <w:r w:rsidR="003037C1">
        <w:rPr>
          <w:lang w:val="en-US"/>
        </w:rPr>
        <w:t>hausti</w:t>
      </w:r>
      <w:r>
        <w:rPr>
          <w:lang w:val="en-US"/>
        </w:rPr>
        <w:t>ve. The payloads include common attacks such as injection or cross-site scripting, among many others.</w:t>
      </w:r>
    </w:p>
    <w:p w:rsidR="00A34722" w:rsidRDefault="00A34722" w:rsidP="00A34722">
      <w:pPr>
        <w:rPr>
          <w:lang w:val="en-US"/>
        </w:rPr>
      </w:pPr>
      <w:r>
        <w:rPr>
          <w:lang w:val="en-US"/>
        </w:rPr>
        <w:t xml:space="preserve">Once the active scan is over, the program will hold all the information it needs. The next and last step is to send these results to a file that can later be read by a human. The pdf format is chosen for its portability and system interoperability. This report file will be generated with the help of </w:t>
      </w:r>
      <w:proofErr w:type="spellStart"/>
      <w:r>
        <w:rPr>
          <w:lang w:val="en-US"/>
        </w:rPr>
        <w:t>GitBook</w:t>
      </w:r>
      <w:proofErr w:type="spellEnd"/>
      <w:r>
        <w:rPr>
          <w:lang w:val="en-US"/>
        </w:rPr>
        <w:t xml:space="preserve">, more specifically the Jinja2 templating language included in </w:t>
      </w:r>
      <w:proofErr w:type="spellStart"/>
      <w:r>
        <w:rPr>
          <w:lang w:val="en-US"/>
        </w:rPr>
        <w:t>GitBook</w:t>
      </w:r>
      <w:proofErr w:type="spellEnd"/>
      <w:r>
        <w:rPr>
          <w:lang w:val="en-US"/>
        </w:rPr>
        <w:t>.</w:t>
      </w:r>
    </w:p>
    <w:p w:rsidR="00A34722" w:rsidRDefault="00A34722" w:rsidP="00A34722">
      <w:pPr>
        <w:rPr>
          <w:lang w:val="en-US"/>
        </w:rPr>
      </w:pPr>
      <w:r>
        <w:rPr>
          <w:lang w:val="en-US"/>
        </w:rPr>
        <w:t xml:space="preserve">While the program code can theoretically be ran from any device that satisfies all dependences (such as having </w:t>
      </w:r>
      <w:proofErr w:type="spellStart"/>
      <w:r>
        <w:rPr>
          <w:lang w:val="en-US"/>
        </w:rPr>
        <w:t>Nmap</w:t>
      </w:r>
      <w:proofErr w:type="spellEnd"/>
      <w:r>
        <w:rPr>
          <w:lang w:val="en-US"/>
        </w:rPr>
        <w:t xml:space="preserve"> and OWASP ZAP installed), the project focuses on using a Raspberry Pi as the containing device, chosen for its accessible price and its small</w:t>
      </w:r>
      <w:r w:rsidR="000B60F8">
        <w:rPr>
          <w:lang w:val="en-US"/>
        </w:rPr>
        <w:t>,</w:t>
      </w:r>
      <w:r>
        <w:rPr>
          <w:lang w:val="en-US"/>
        </w:rPr>
        <w:t xml:space="preserve"> portable size. Since the Raspberry Pi lacks any peripherals by default, the possibility of controlling the Raspberry Pi through a mobile device is commented in the project. This is achieved via VNC (Virtual Network Computing) and a USB connection.</w:t>
      </w:r>
    </w:p>
    <w:p w:rsidR="00A34722" w:rsidRDefault="00A34722" w:rsidP="00A34722">
      <w:pPr>
        <w:rPr>
          <w:lang w:val="en-US"/>
        </w:rPr>
      </w:pPr>
      <w:r>
        <w:rPr>
          <w:lang w:val="en-US"/>
        </w:rPr>
        <w:t xml:space="preserve">Additionally, a very simple graphical user interface is included, created using the </w:t>
      </w:r>
      <w:proofErr w:type="spellStart"/>
      <w:r>
        <w:rPr>
          <w:lang w:val="en-US"/>
        </w:rPr>
        <w:t>Pygame</w:t>
      </w:r>
      <w:proofErr w:type="spellEnd"/>
      <w:r>
        <w:rPr>
          <w:lang w:val="en-US"/>
        </w:rPr>
        <w:t xml:space="preserve"> library for Python. It allows text to be more easily read in the small screen of a mobile device.</w:t>
      </w:r>
    </w:p>
    <w:p w:rsidR="00A34722" w:rsidRPr="00A34722" w:rsidRDefault="00A34722" w:rsidP="00A34722">
      <w:pPr>
        <w:rPr>
          <w:lang w:val="en-US"/>
        </w:rPr>
        <w:sectPr w:rsidR="00A34722" w:rsidRPr="00A34722" w:rsidSect="003C4462">
          <w:headerReference w:type="default" r:id="rId14"/>
          <w:footerReference w:type="default" r:id="rId15"/>
          <w:pgSz w:w="11906" w:h="16838"/>
          <w:pgMar w:top="1417" w:right="1701" w:bottom="1417" w:left="1701" w:header="708" w:footer="708" w:gutter="0"/>
          <w:cols w:space="708"/>
          <w:docGrid w:linePitch="360"/>
        </w:sectPr>
      </w:pPr>
    </w:p>
    <w:p w:rsidR="00BA5233" w:rsidRPr="00AA2C7C" w:rsidRDefault="00BA5233" w:rsidP="00F37E6B">
      <w:pPr>
        <w:pStyle w:val="Ttulo1"/>
      </w:pPr>
      <w:bookmarkStart w:id="4" w:name="_Toc486957364"/>
      <w:proofErr w:type="spellStart"/>
      <w:r w:rsidRPr="00AA2C7C">
        <w:lastRenderedPageBreak/>
        <w:t>Introduction</w:t>
      </w:r>
      <w:bookmarkEnd w:id="1"/>
      <w:bookmarkEnd w:id="2"/>
      <w:bookmarkEnd w:id="4"/>
      <w:proofErr w:type="spellEnd"/>
    </w:p>
    <w:p w:rsidR="00BA5233" w:rsidRDefault="00BA5233" w:rsidP="00F37E6B">
      <w:pPr>
        <w:pStyle w:val="Ttulo2"/>
      </w:pPr>
      <w:bookmarkStart w:id="5" w:name="_Toc477453761"/>
      <w:bookmarkStart w:id="6" w:name="_Toc477455036"/>
      <w:bookmarkStart w:id="7" w:name="_Toc486957365"/>
      <w:proofErr w:type="spellStart"/>
      <w:r>
        <w:t>Summary</w:t>
      </w:r>
      <w:bookmarkEnd w:id="5"/>
      <w:bookmarkEnd w:id="6"/>
      <w:bookmarkEnd w:id="7"/>
      <w:proofErr w:type="spellEnd"/>
    </w:p>
    <w:p w:rsidR="00BA5233" w:rsidRDefault="00BA5233">
      <w:pPr>
        <w:rPr>
          <w:lang w:val="en-US"/>
        </w:rPr>
      </w:pPr>
      <w:r w:rsidRPr="000964F6">
        <w:rPr>
          <w:lang w:val="en-US"/>
        </w:rPr>
        <w:t xml:space="preserve">The aim of this </w:t>
      </w:r>
      <w:r>
        <w:rPr>
          <w:lang w:val="en-US"/>
        </w:rPr>
        <w:t>p</w:t>
      </w:r>
      <w:r w:rsidRPr="000964F6">
        <w:rPr>
          <w:lang w:val="en-US"/>
        </w:rPr>
        <w:t xml:space="preserve">roject </w:t>
      </w:r>
      <w:r>
        <w:rPr>
          <w:lang w:val="en-US"/>
        </w:rPr>
        <w:t>is</w:t>
      </w:r>
      <w:r w:rsidRPr="000964F6">
        <w:rPr>
          <w:lang w:val="en-US"/>
        </w:rPr>
        <w:t xml:space="preserve"> to develop</w:t>
      </w:r>
      <w:r>
        <w:rPr>
          <w:lang w:val="en-US"/>
        </w:rPr>
        <w:t xml:space="preserve"> a vulnerability scanner for web applications that can, in an automated fashion and with minimal user input, scan a web application and generate a report detailing any </w:t>
      </w:r>
      <w:proofErr w:type="gramStart"/>
      <w:r>
        <w:rPr>
          <w:lang w:val="en-US"/>
        </w:rPr>
        <w:t>vulnerabilities</w:t>
      </w:r>
      <w:proofErr w:type="gramEnd"/>
      <w:r>
        <w:rPr>
          <w:lang w:val="en-US"/>
        </w:rPr>
        <w:t xml:space="preserve"> found along with general recommendations to mitigate them.</w:t>
      </w:r>
    </w:p>
    <w:p w:rsidR="00BA5233" w:rsidRPr="000964F6" w:rsidRDefault="00BA5233">
      <w:pPr>
        <w:rPr>
          <w:lang w:val="en-US"/>
        </w:rPr>
      </w:pPr>
      <w:r>
        <w:rPr>
          <w:lang w:val="en-US"/>
        </w:rPr>
        <w:t>The program will be as minimalistic and easy to use as possible, so that a person without any technical know-how might be able to run it.</w:t>
      </w:r>
    </w:p>
    <w:p w:rsidR="00BA5233" w:rsidRPr="00DD21DC" w:rsidRDefault="00BA5233">
      <w:pPr>
        <w:rPr>
          <w:lang w:val="en-US"/>
        </w:rPr>
      </w:pPr>
    </w:p>
    <w:p w:rsidR="00BA5233" w:rsidRDefault="00BA5233" w:rsidP="00F37E6B">
      <w:pPr>
        <w:pStyle w:val="Ttulo2"/>
      </w:pPr>
      <w:bookmarkStart w:id="8" w:name="_Toc477453762"/>
      <w:bookmarkStart w:id="9" w:name="_Toc477455037"/>
      <w:bookmarkStart w:id="10" w:name="_Toc486957366"/>
      <w:proofErr w:type="spellStart"/>
      <w:r>
        <w:t>Motivation</w:t>
      </w:r>
      <w:bookmarkEnd w:id="8"/>
      <w:bookmarkEnd w:id="9"/>
      <w:bookmarkEnd w:id="10"/>
      <w:proofErr w:type="spellEnd"/>
    </w:p>
    <w:p w:rsidR="00BA5233" w:rsidRDefault="00BA5233" w:rsidP="00F37E6B">
      <w:pPr>
        <w:rPr>
          <w:lang w:val="en-US"/>
        </w:rPr>
      </w:pPr>
      <w:r w:rsidRPr="000C6699">
        <w:rPr>
          <w:lang w:val="en-US"/>
        </w:rPr>
        <w:t>Penetration testing, or pen-testing, is a controlled attack on a system with the aim of finding vulnerabilities the way an attacker would, in order to neutralize them. While it is an effective method to find breaches, many companies forgo its use due to its high cost</w:t>
      </w:r>
      <w:r>
        <w:rPr>
          <w:lang w:val="en-US"/>
        </w:rPr>
        <w:t>, which might range from anything from $4,000 up to $20,000 (roughly from 3,500€ to 18,000€)</w:t>
      </w:r>
      <w:r>
        <w:rPr>
          <w:lang w:val="en-US"/>
        </w:rPr>
        <w:fldChar w:fldCharType="begin"/>
      </w:r>
      <w:r>
        <w:rPr>
          <w:lang w:val="en-US"/>
        </w:rPr>
        <w:instrText xml:space="preserve"> ADDIN ZOTERO_ITEM CSL_CITATION {"citationID":"iHFBy6lA","properties":{"formattedCitation":"[1]","plainCitation":"[1]"},"citationItems":[{"id":40,"uris":["http://zotero.org/users/local/p39YSkPy/items/3M6HXPPF"],"uri":["http://zotero.org/users/local/p39YSkPy/items/3M6HXPPF"],"itemData":{"id":40,"type":"webpage","title":"How Much Does a Pentest Cost?","container-title":"SecurityMetrics","abstract":"What is penetration testing? The most accurate way to know if you’re safe from a hacker is through live penetration testing, also called a pentest or ethical hack. As with any business service, the cost of a pen test varies quite a bit.","URL":"http://blog.securitymetrics.com/2015/04/penetration-test-cost.html","author":[{"family":"Glover","given":"Gary"}],"issued":{"date-parts":[["2015",4]]},"accessed":{"date-parts":[["2017",6,13]]}}}],"schema":"https://github.com/citation-style-language/schema/raw/master/csl-citation.json"} </w:instrText>
      </w:r>
      <w:r>
        <w:rPr>
          <w:lang w:val="en-US"/>
        </w:rPr>
        <w:fldChar w:fldCharType="separate"/>
      </w:r>
      <w:r w:rsidRPr="00767272">
        <w:rPr>
          <w:rFonts w:ascii="Calibri" w:hAnsi="Calibri"/>
          <w:lang w:val="en-US"/>
        </w:rPr>
        <w:t>[1]</w:t>
      </w:r>
      <w:r>
        <w:rPr>
          <w:lang w:val="en-US"/>
        </w:rPr>
        <w:fldChar w:fldCharType="end"/>
      </w:r>
      <w:r w:rsidRPr="000C6699">
        <w:rPr>
          <w:lang w:val="en-US"/>
        </w:rPr>
        <w:t>.</w:t>
      </w:r>
    </w:p>
    <w:p w:rsidR="00BA5233" w:rsidRDefault="00BA5233" w:rsidP="00F37E6B">
      <w:pPr>
        <w:rPr>
          <w:lang w:val="en-US"/>
        </w:rPr>
      </w:pPr>
      <w:r w:rsidRPr="000C6699">
        <w:rPr>
          <w:lang w:val="en-US"/>
        </w:rPr>
        <w:t>Studies state that nearly half of breaches exceeded $500,000</w:t>
      </w:r>
      <w:r>
        <w:rPr>
          <w:lang w:val="en-US"/>
        </w:rPr>
        <w:t xml:space="preserve"> (450,000€)</w:t>
      </w:r>
      <w:r w:rsidRPr="000C6699">
        <w:rPr>
          <w:lang w:val="en-US"/>
        </w:rPr>
        <w:t xml:space="preserve"> in losses in 2015. A survey sent to security professionals reveals that 24% of the respondents had experienced a data or system breach in the last year, and yet 8% of them never perform penetration testing</w:t>
      </w:r>
      <w:r>
        <w:rPr>
          <w:lang w:val="en-US"/>
        </w:rPr>
        <w:fldChar w:fldCharType="begin"/>
      </w:r>
      <w:r>
        <w:rPr>
          <w:lang w:val="en-US"/>
        </w:rPr>
        <w:instrText xml:space="preserve"> ADDIN ZOTERO_ITEM CSL_CITATION {"citationID":"a1gcm0qupm1","properties":{"formattedCitation":"[2]","plainCitation":"[2]"},"citationItems":[{"id":42,"uris":["http://zotero.org/users/local/p39YSkPy/items/ZINRS7JH"],"uri":["http://zotero.org/users/local/p39YSkPy/items/ZINRS7JH"],"itemData":{"id":42,"type":"webpage","title":"Web Applications Security Statistics Report 2015","container-title":"WhiteHat Security, Inc","URL":"https://info.whitehatsec.com/rs/whitehatsecurity/images/2015-Stats-Report.pdf","author":[{"family":"WhiteHat Security","given":""}],"issued":{"date-parts":[["2015"]]}}}],"schema":"https://github.com/citation-style-language/schema/raw/master/csl-citation.json"} </w:instrText>
      </w:r>
      <w:r>
        <w:rPr>
          <w:lang w:val="en-US"/>
        </w:rPr>
        <w:fldChar w:fldCharType="separate"/>
      </w:r>
      <w:r w:rsidRPr="00767272">
        <w:rPr>
          <w:rFonts w:ascii="Calibri" w:hAnsi="Calibri"/>
          <w:lang w:val="en-US"/>
        </w:rPr>
        <w:t>[2]</w:t>
      </w:r>
      <w:r>
        <w:rPr>
          <w:lang w:val="en-US"/>
        </w:rPr>
        <w:fldChar w:fldCharType="end"/>
      </w:r>
      <w:r w:rsidRPr="000C6699">
        <w:rPr>
          <w:lang w:val="en-US"/>
        </w:rPr>
        <w:t>.</w:t>
      </w:r>
    </w:p>
    <w:p w:rsidR="00BA5233" w:rsidRDefault="00BA5233" w:rsidP="00F37E6B">
      <w:pPr>
        <w:rPr>
          <w:lang w:val="en-US"/>
        </w:rPr>
      </w:pPr>
      <w:r>
        <w:rPr>
          <w:lang w:val="en-US"/>
        </w:rPr>
        <w:t>Thus, while penetration testing is certainly expensive, the losses incurred because of insecure web applications are far steeper. The relatively low budget spent in web application testing compared to other types of security practices might denote an insufficient awareness of the severity of breaches related to web applications.</w:t>
      </w:r>
    </w:p>
    <w:p w:rsidR="00BA5233" w:rsidRPr="000C6699" w:rsidRDefault="00BA5233" w:rsidP="00F37E6B">
      <w:pPr>
        <w:rPr>
          <w:lang w:val="en-US"/>
        </w:rPr>
      </w:pPr>
      <w:r>
        <w:rPr>
          <w:lang w:val="en-US"/>
        </w:rPr>
        <w:t>The purpose of this project is not so much to build an extensive high-end vulnerability scanner, but to raise awareness about the importance of proper security testing. If such a simple and inexpensive tool is able to detect vulnerabilities in a target web application, a skilled attacker with sophisticated tools might put it in jeopardy with much more ease.</w:t>
      </w:r>
    </w:p>
    <w:p w:rsidR="00BA5233" w:rsidRPr="000C6699" w:rsidRDefault="00BA5233">
      <w:pPr>
        <w:rPr>
          <w:lang w:val="en-US"/>
        </w:rPr>
      </w:pPr>
    </w:p>
    <w:p w:rsidR="00BA5233" w:rsidRDefault="00BA5233" w:rsidP="00F37E6B">
      <w:pPr>
        <w:pStyle w:val="Ttulo2"/>
      </w:pPr>
      <w:bookmarkStart w:id="11" w:name="_Toc477455038"/>
      <w:bookmarkStart w:id="12" w:name="_Toc486957367"/>
      <w:proofErr w:type="spellStart"/>
      <w:r>
        <w:t>Objectives</w:t>
      </w:r>
      <w:bookmarkEnd w:id="11"/>
      <w:bookmarkEnd w:id="12"/>
      <w:proofErr w:type="spellEnd"/>
    </w:p>
    <w:p w:rsidR="00BA5233" w:rsidRPr="00D75421" w:rsidRDefault="00BA5233" w:rsidP="00F37E6B">
      <w:pPr>
        <w:rPr>
          <w:lang w:val="en-US"/>
        </w:rPr>
      </w:pPr>
      <w:r w:rsidRPr="00D75421">
        <w:rPr>
          <w:lang w:val="en-US"/>
        </w:rPr>
        <w:t>This project will automate a simple security audit and generate a report, with the assistance of</w:t>
      </w:r>
      <w:r>
        <w:rPr>
          <w:lang w:val="en-US"/>
        </w:rPr>
        <w:t xml:space="preserve"> the OWASP ZAP vulnerability scanner</w:t>
      </w:r>
      <w:r w:rsidRPr="00D75421">
        <w:rPr>
          <w:lang w:val="en-US"/>
        </w:rPr>
        <w:t>. The device will try different attacks or payloads</w:t>
      </w:r>
      <w:r>
        <w:rPr>
          <w:lang w:val="en-US"/>
        </w:rPr>
        <w:t xml:space="preserve"> in an automated fashion</w:t>
      </w:r>
      <w:r w:rsidRPr="00D75421">
        <w:rPr>
          <w:lang w:val="en-US"/>
        </w:rPr>
        <w:t xml:space="preserve"> to search for vulnerabilities in a target web application. Web applications are susceptible to diverse kinds of attacks, such as XSS (cross-site scripting) or SQL injection, and this makes them common targets for attackers. The findings will be saved into a portable document format</w:t>
      </w:r>
      <w:r>
        <w:rPr>
          <w:lang w:val="en-US"/>
        </w:rPr>
        <w:t xml:space="preserve"> (pdf) for later analysis</w:t>
      </w:r>
      <w:r w:rsidRPr="00D75421">
        <w:rPr>
          <w:lang w:val="en-US"/>
        </w:rPr>
        <w:t>.</w:t>
      </w:r>
    </w:p>
    <w:p w:rsidR="00BA5233" w:rsidRDefault="00BA5233" w:rsidP="00F37E6B">
      <w:pPr>
        <w:rPr>
          <w:lang w:val="en-US"/>
        </w:rPr>
      </w:pPr>
      <w:r w:rsidRPr="00D75421">
        <w:rPr>
          <w:lang w:val="en-US"/>
        </w:rPr>
        <w:lastRenderedPageBreak/>
        <w:t>While the results might not be comparable to those obtained by a manual pen-testing from a professional, it should be able to find at least common vulnerabilities, and for a very low price. If such a simple, inexpensive tool is capable of compromising a system, then it should become immediately evident that any malicious attacker would also be able exploit those vulnerabilities, and such a system should be deemed insecure and unreliable.</w:t>
      </w:r>
    </w:p>
    <w:p w:rsidR="00BA5233" w:rsidRPr="00D75421" w:rsidRDefault="00BA5233" w:rsidP="00F37E6B">
      <w:pPr>
        <w:rPr>
          <w:lang w:val="en-US"/>
        </w:rPr>
      </w:pPr>
      <w:r>
        <w:rPr>
          <w:lang w:val="en-US"/>
        </w:rPr>
        <w:t>Along with the report, the program will offer a set of general recommendations to secure a typical SME infrastructure against the sort of attacks performed by the program, based on the kinds of vulnerabilities found in the target.</w:t>
      </w:r>
    </w:p>
    <w:p w:rsidR="00BA5233" w:rsidRPr="00D75421" w:rsidRDefault="00BA5233" w:rsidP="00F37E6B">
      <w:pPr>
        <w:rPr>
          <w:lang w:val="en-US"/>
        </w:rPr>
      </w:pPr>
      <w:r w:rsidRPr="00D75421">
        <w:rPr>
          <w:lang w:val="en-US"/>
        </w:rPr>
        <w:t xml:space="preserve">This sort of device is not intended to actually solve the issues found, but merely inform about them. As such, </w:t>
      </w:r>
      <w:r>
        <w:rPr>
          <w:lang w:val="en-US"/>
        </w:rPr>
        <w:t>it is</w:t>
      </w:r>
      <w:r w:rsidRPr="00D75421">
        <w:rPr>
          <w:lang w:val="en-US"/>
        </w:rPr>
        <w:t xml:space="preserve"> designed in such a way that any salesperson should be able to use it without requiring previous technical knowledge.</w:t>
      </w:r>
    </w:p>
    <w:p w:rsidR="00BA5233" w:rsidRPr="00D75421" w:rsidRDefault="00BA5233" w:rsidP="00F37E6B">
      <w:pPr>
        <w:rPr>
          <w:lang w:val="en-US"/>
        </w:rPr>
      </w:pPr>
      <w:r w:rsidRPr="00D75421">
        <w:rPr>
          <w:lang w:val="en-US"/>
        </w:rPr>
        <w:t>This sort of simple vulnerability scan could be used to encourage companies to enlist the services of a professional pen-tester that could remediate the found issues, as well as any other problems that an automated scan is unable to detect, in order to avoid financial damage or theft of sensitive data.</w:t>
      </w:r>
    </w:p>
    <w:p w:rsidR="00BA5233" w:rsidRPr="00D75421" w:rsidRDefault="00BA5233" w:rsidP="00F37E6B">
      <w:pPr>
        <w:rPr>
          <w:lang w:val="en-US"/>
        </w:rPr>
      </w:pPr>
    </w:p>
    <w:p w:rsidR="00BA5233" w:rsidRDefault="00BA5233" w:rsidP="003C4462">
      <w:pPr>
        <w:rPr>
          <w:lang w:val="en-US"/>
        </w:rPr>
        <w:sectPr w:rsidR="00BA5233" w:rsidSect="00A34722">
          <w:headerReference w:type="default" r:id="rId16"/>
          <w:type w:val="oddPage"/>
          <w:pgSz w:w="11906" w:h="16838"/>
          <w:pgMar w:top="1417" w:right="1701" w:bottom="1417" w:left="1701" w:header="708" w:footer="708" w:gutter="0"/>
          <w:cols w:space="708"/>
          <w:docGrid w:linePitch="360"/>
        </w:sectPr>
      </w:pPr>
    </w:p>
    <w:p w:rsidR="000353D6" w:rsidRPr="000353D6" w:rsidRDefault="000353D6" w:rsidP="00F37E6B">
      <w:pPr>
        <w:pStyle w:val="Ttulo1"/>
        <w:rPr>
          <w:lang w:val="en-US"/>
        </w:rPr>
        <w:sectPr w:rsidR="000353D6" w:rsidRPr="000353D6" w:rsidSect="003C4462">
          <w:type w:val="continuous"/>
          <w:pgSz w:w="11906" w:h="16838"/>
          <w:pgMar w:top="1417" w:right="1701" w:bottom="1417" w:left="1701" w:header="708" w:footer="708" w:gutter="0"/>
          <w:cols w:space="708"/>
          <w:docGrid w:linePitch="360"/>
        </w:sectPr>
      </w:pPr>
      <w:bookmarkStart w:id="13" w:name="_Toc477453764"/>
      <w:bookmarkStart w:id="14" w:name="_Toc477455039"/>
    </w:p>
    <w:p w:rsidR="00BA5233" w:rsidRDefault="00BA5233" w:rsidP="00F37E6B">
      <w:pPr>
        <w:pStyle w:val="Ttulo1"/>
      </w:pPr>
      <w:bookmarkStart w:id="15" w:name="_Toc486957368"/>
      <w:proofErr w:type="spellStart"/>
      <w:r>
        <w:lastRenderedPageBreak/>
        <w:t>An</w:t>
      </w:r>
      <w:bookmarkEnd w:id="13"/>
      <w:bookmarkEnd w:id="14"/>
      <w:r>
        <w:t>tecedents</w:t>
      </w:r>
      <w:bookmarkEnd w:id="15"/>
      <w:proofErr w:type="spellEnd"/>
    </w:p>
    <w:p w:rsidR="00BA5233" w:rsidRPr="00DD21DC" w:rsidRDefault="00BA5233" w:rsidP="00F37E6B">
      <w:pPr>
        <w:pStyle w:val="Ttulo2"/>
        <w:rPr>
          <w:lang w:val="en-US"/>
        </w:rPr>
      </w:pPr>
      <w:bookmarkStart w:id="16" w:name="_Toc486957369"/>
      <w:r w:rsidRPr="00DD21DC">
        <w:rPr>
          <w:lang w:val="en-US"/>
        </w:rPr>
        <w:t>Background</w:t>
      </w:r>
      <w:bookmarkEnd w:id="16"/>
    </w:p>
    <w:p w:rsidR="00BA5233" w:rsidRDefault="00BA5233" w:rsidP="00F37E6B">
      <w:pPr>
        <w:rPr>
          <w:lang w:val="en-US"/>
        </w:rPr>
      </w:pPr>
      <w:r>
        <w:rPr>
          <w:lang w:val="en-US"/>
        </w:rPr>
        <w:t>Computer security has always been a major concern in the field of technology. Humans first tried to purposely exploit vulnerabilities in networks back in the 60s, and then through the 70s, people would develop methods to make free phone calls by replicating the tone required to unlock the AT&amp;T’s phone network. Worms and viruses would first appear years later, created by modifying programs intended to help computers. In the coming decades, self-modifying viruses would be developed, and new methods for massive world-wide distribution would be conceived. Attacks would extend even to government and military computer systems</w:t>
      </w:r>
      <w:r>
        <w:rPr>
          <w:lang w:val="en-US"/>
        </w:rPr>
        <w:fldChar w:fldCharType="begin"/>
      </w:r>
      <w:r>
        <w:rPr>
          <w:lang w:val="en-US"/>
        </w:rPr>
        <w:instrText xml:space="preserve"> ADDIN ZOTERO_ITEM CSL_CITATION {"citationID":"k0MotcU0","properties":{"formattedCitation":"[3]","plainCitation":"[3]"},"citationItems":[{"id":32,"uris":["http://zotero.org/users/local/p39YSkPy/items/4KCD5GEH"],"uri":["http://zotero.org/users/local/p39YSkPy/items/4KCD5GEH"],"itemData":{"id":32,"type":"webpage","title":"Computer security threats: A brief history","container-title":"Dell","URL":"https://blog.dell.com/en-us/computer-security-threats-a-brief-history/","author":[{"family":"Brown","given":"Regan"}],"issued":{"date-parts":[["2014",8]]},"accessed":{"date-parts":[["2017",6,13]]}}}],"schema":"https://github.com/citation-style-language/schema/raw/master/csl-citation.json"} </w:instrText>
      </w:r>
      <w:r>
        <w:rPr>
          <w:lang w:val="en-US"/>
        </w:rPr>
        <w:fldChar w:fldCharType="separate"/>
      </w:r>
      <w:r w:rsidRPr="00767272">
        <w:rPr>
          <w:rFonts w:ascii="Calibri" w:hAnsi="Calibri"/>
          <w:lang w:val="en-US"/>
        </w:rPr>
        <w:t>[3]</w:t>
      </w:r>
      <w:r>
        <w:rPr>
          <w:lang w:val="en-US"/>
        </w:rPr>
        <w:fldChar w:fldCharType="end"/>
      </w:r>
      <w:r>
        <w:rPr>
          <w:lang w:val="en-US"/>
        </w:rPr>
        <w:fldChar w:fldCharType="begin"/>
      </w:r>
      <w:r>
        <w:rPr>
          <w:lang w:val="en-US"/>
        </w:rPr>
        <w:instrText xml:space="preserve"> ADDIN ZOTERO_ITEM CSL_CITATION {"citationID":"KTwh3hkp","properties":{"formattedCitation":"[4]","plainCitation":"[4]"},"citationItems":[{"id":34,"uris":["http://zotero.org/users/local/p39YSkPy/items/5J8RBD9D"],"uri":["http://zotero.org/users/local/p39YSkPy/items/5J8RBD9D"],"itemData":{"id":34,"type":"webpage","title":"Digital Dangers: A Brief History of Computer Security Threats","container-title":"Information Security Buzz","abstract":"A look at a brief history of computer security threats shows the evolution of cyber risks and hazards.","URL":"http://www.informationsecuritybuzz.com/articles/digital-dangers-brief-history-computer-security-threats/","shortTitle":"Digital Dangers","author":[{"family":"Delgado","given":"Rick"}],"issued":{"date-parts":[["2014",9]]},"accessed":{"date-parts":[["2017",6,13]]}}}],"schema":"https://github.com/citation-style-language/schema/raw/master/csl-citation.json"} </w:instrText>
      </w:r>
      <w:r>
        <w:rPr>
          <w:lang w:val="en-US"/>
        </w:rPr>
        <w:fldChar w:fldCharType="separate"/>
      </w:r>
      <w:r w:rsidRPr="00767272">
        <w:rPr>
          <w:rFonts w:ascii="Calibri" w:hAnsi="Calibri"/>
          <w:lang w:val="en-US"/>
        </w:rPr>
        <w:t>[4]</w:t>
      </w:r>
      <w:r>
        <w:rPr>
          <w:lang w:val="en-US"/>
        </w:rPr>
        <w:fldChar w:fldCharType="end"/>
      </w:r>
      <w:r>
        <w:rPr>
          <w:lang w:val="en-US"/>
        </w:rPr>
        <w:t>.</w:t>
      </w:r>
    </w:p>
    <w:p w:rsidR="00BA5233" w:rsidRDefault="00BA5233" w:rsidP="00F37E6B">
      <w:pPr>
        <w:rPr>
          <w:lang w:val="en-US"/>
        </w:rPr>
      </w:pPr>
      <w:r>
        <w:rPr>
          <w:lang w:val="en-US"/>
        </w:rPr>
        <w:t>In the mid-2000s, the quick growth of the Internet would only help increase the reach of virus infections thanks to emails and social media, and credit and debit cards would become some of the new targets for attacks</w:t>
      </w:r>
      <w:r>
        <w:rPr>
          <w:lang w:val="en-US"/>
        </w:rPr>
        <w:fldChar w:fldCharType="begin"/>
      </w:r>
      <w:r>
        <w:rPr>
          <w:lang w:val="en-US"/>
        </w:rPr>
        <w:instrText xml:space="preserve"> ADDIN ZOTERO_ITEM CSL_CITATION {"citationID":"affcl3uvob","properties":{"formattedCitation":"[5]","plainCitation":"[5]"},"citationItems":[{"id":36,"uris":["http://zotero.org/users/local/p39YSkPy/items/IVQ9RJK3"],"uri":["http://zotero.org/users/local/p39YSkPy/items/IVQ9RJK3"],"itemData":{"id":36,"type":"webpage","title":"Defining Moments in the History of Cyber-Security","container-title":"Infosecurity Magazine","abstract":"Defining Moments in the History of Cyber-Security and the Rise of Incident Response. Ted Julian identifies the milestone incidents from the past 25 years","URL":"https://www.infosecurity-magazine.com/opinions/the-history-of-cybersecurity/","author":[{"family":"Julian","given":"Ted"}],"issued":{"date-parts":[["2014",12]]},"accessed":{"date-parts":[["2017",6,13]]}}}],"schema":"https://github.com/citation-style-language/schema/raw/master/csl-citation.json"} </w:instrText>
      </w:r>
      <w:r>
        <w:rPr>
          <w:lang w:val="en-US"/>
        </w:rPr>
        <w:fldChar w:fldCharType="separate"/>
      </w:r>
      <w:r w:rsidRPr="00767272">
        <w:rPr>
          <w:rFonts w:ascii="Calibri" w:hAnsi="Calibri"/>
          <w:lang w:val="en-US"/>
        </w:rPr>
        <w:t>[5]</w:t>
      </w:r>
      <w:r>
        <w:rPr>
          <w:lang w:val="en-US"/>
        </w:rPr>
        <w:fldChar w:fldCharType="end"/>
      </w:r>
      <w:r>
        <w:rPr>
          <w:lang w:val="en-US"/>
        </w:rPr>
        <w:t>.</w:t>
      </w:r>
    </w:p>
    <w:p w:rsidR="00BA5233" w:rsidRDefault="00BA5233" w:rsidP="00F37E6B">
      <w:pPr>
        <w:rPr>
          <w:lang w:val="en-US"/>
        </w:rPr>
      </w:pPr>
      <w:r>
        <w:rPr>
          <w:lang w:val="en-US"/>
        </w:rPr>
        <w:t>Nowadays, with the advent of the Internet of Things and the growing globalization, the issue of computer security has only grown in importance</w:t>
      </w:r>
      <w:r>
        <w:rPr>
          <w:lang w:val="en-US"/>
        </w:rPr>
        <w:fldChar w:fldCharType="begin"/>
      </w:r>
      <w:r>
        <w:rPr>
          <w:lang w:val="en-US"/>
        </w:rPr>
        <w:instrText xml:space="preserve"> ADDIN ZOTERO_ITEM CSL_CITATION {"citationID":"a15ejvl1i3v","properties":{"formattedCitation":"[6]","plainCitation":"[6]"},"citationItems":[{"id":38,"uris":["http://zotero.org/users/local/p39YSkPy/items/CH26XMHZ"],"uri":["http://zotero.org/users/local/p39YSkPy/items/CH26XMHZ"],"itemData":{"id":38,"type":"webpage","title":"The Internet of Things: How Vulnerable Is It?","container-title":"The San Diego Union-Tribune","abstract":"There are an estimated 23 billion Internet-connected devices in homes and offices worldwide, and many have little or no security shield.","URL":"http://www.govtech.com/fs/The-Internet-of-Things-How-Vulnerable-Is-It.html","shortTitle":"The Internet of Things","author":[{"family":"Robbins","given":"Gaby"}],"issued":{"date-parts":[["2016",10]]},"accessed":{"date-parts":[["2017",6,13]]}}}],"schema":"https://github.com/citation-style-language/schema/raw/master/csl-citation.json"} </w:instrText>
      </w:r>
      <w:r>
        <w:rPr>
          <w:lang w:val="en-US"/>
        </w:rPr>
        <w:fldChar w:fldCharType="separate"/>
      </w:r>
      <w:r w:rsidRPr="00767272">
        <w:rPr>
          <w:rFonts w:ascii="Calibri" w:hAnsi="Calibri"/>
          <w:lang w:val="en-US"/>
        </w:rPr>
        <w:t>[6]</w:t>
      </w:r>
      <w:r>
        <w:rPr>
          <w:lang w:val="en-US"/>
        </w:rPr>
        <w:fldChar w:fldCharType="end"/>
      </w:r>
      <w:r>
        <w:rPr>
          <w:lang w:val="en-US"/>
        </w:rPr>
        <w:t>. Viruses, malware and many other varied threats and attacks can exploit vulnerabilities in a system, requiring appropriate defenses from users and companies in order to avoid information theft or financial harm. Web applications have become a prominent target for attacks due to the multiple vectors of attack that exist and the fact that they tend to hold sensitive or valuable information.</w:t>
      </w:r>
    </w:p>
    <w:p w:rsidR="00BA5233" w:rsidRDefault="00BA5233" w:rsidP="00F37E6B">
      <w:pPr>
        <w:rPr>
          <w:lang w:val="en-US"/>
        </w:rPr>
      </w:pPr>
      <w:r>
        <w:rPr>
          <w:lang w:val="en-US"/>
        </w:rPr>
        <w:t>The world has seen a 35% increase in total web application attacks in the first quarter of 2017 compared to 2016. As reference, the United States is both the most targeted country for web application attacks as well as their greater source. The United States accounted for roughly 34% of all web application attacks worldwide in the first quarter of 2017, up from 28% in the previous quarter. The list of most common sources for attacks after the United States consists of Netherlands, Brazil, China, Germany, France, United Kingdom, Russia, Ukraine, and Lithuania</w:t>
      </w:r>
      <w:r>
        <w:rPr>
          <w:lang w:val="en-US"/>
        </w:rPr>
        <w:fldChar w:fldCharType="begin"/>
      </w:r>
      <w:r>
        <w:rPr>
          <w:lang w:val="en-US"/>
        </w:rPr>
        <w:instrText xml:space="preserve"> ADDIN ZOTERO_ITEM CSL_CITATION {"citationID":"cwCuQqK3","properties":{"formattedCitation":"[7]","plainCitation":"[7]"},"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767272">
        <w:rPr>
          <w:rFonts w:ascii="Calibri" w:hAnsi="Calibri"/>
          <w:lang w:val="en-US"/>
        </w:rPr>
        <w:t>[7]</w:t>
      </w:r>
      <w:r>
        <w:rPr>
          <w:lang w:val="en-US"/>
        </w:rPr>
        <w:fldChar w:fldCharType="end"/>
      </w:r>
      <w:r>
        <w:rPr>
          <w:lang w:val="en-US"/>
        </w:rPr>
        <w:t>, as can be seen in the following figure:</w:t>
      </w:r>
    </w:p>
    <w:p w:rsidR="00BA5233" w:rsidRDefault="00BA5233" w:rsidP="00F37E6B">
      <w:pPr>
        <w:keepNext/>
        <w:jc w:val="center"/>
      </w:pPr>
      <w:r>
        <w:rPr>
          <w:noProof/>
        </w:rPr>
        <w:lastRenderedPageBreak/>
        <w:drawing>
          <wp:inline distT="0" distB="0" distL="0" distR="0" wp14:anchorId="6A414E74" wp14:editId="666BAFCD">
            <wp:extent cx="3314700" cy="56769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14700" cy="567690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7" w:name="_Toc486957387"/>
      <w:r w:rsidR="00D766F6">
        <w:rPr>
          <w:noProof/>
          <w:lang w:val="en-US"/>
        </w:rPr>
        <w:t>1</w:t>
      </w:r>
      <w:r>
        <w:rPr>
          <w:lang w:val="en-US"/>
        </w:rPr>
        <w:fldChar w:fldCharType="end"/>
      </w:r>
      <w:r w:rsidRPr="009D4130">
        <w:rPr>
          <w:lang w:val="en-US"/>
        </w:rPr>
        <w:t xml:space="preserve"> Global Web Application Attack Source Countries, Q1 2017</w:t>
      </w:r>
      <w:bookmarkEnd w:id="17"/>
    </w:p>
    <w:p w:rsidR="00BA5233" w:rsidRPr="009D4130" w:rsidRDefault="00BA5233" w:rsidP="00F37E6B">
      <w:pPr>
        <w:pStyle w:val="Epgrafe"/>
        <w:jc w:val="center"/>
        <w:rPr>
          <w:lang w:val="en-US"/>
        </w:rPr>
      </w:pPr>
      <w:r>
        <w:rPr>
          <w:lang w:val="en-US"/>
        </w:rPr>
        <w:t>[Source: Akamai’s State of the Internet Security Report]</w:t>
      </w:r>
    </w:p>
    <w:p w:rsidR="00BA5233" w:rsidRDefault="00BA5233" w:rsidP="00F37E6B">
      <w:pPr>
        <w:rPr>
          <w:lang w:val="en-US"/>
        </w:rPr>
      </w:pPr>
    </w:p>
    <w:p w:rsidR="00BA5233" w:rsidRDefault="00BA5233" w:rsidP="00F37E6B">
      <w:pPr>
        <w:rPr>
          <w:lang w:val="en-US"/>
        </w:rPr>
      </w:pPr>
      <w:r>
        <w:rPr>
          <w:lang w:val="en-US"/>
        </w:rPr>
        <w:t>The Netherlands is the top source for web application attacks in Eurasia, as well as the 2</w:t>
      </w:r>
      <w:r w:rsidRPr="00342849">
        <w:rPr>
          <w:vertAlign w:val="superscript"/>
          <w:lang w:val="en-US"/>
        </w:rPr>
        <w:t>nd</w:t>
      </w:r>
      <w:r>
        <w:rPr>
          <w:lang w:val="en-US"/>
        </w:rPr>
        <w:t xml:space="preserve"> worldwide, which is noteworthy given its relatively small population density. In comparison, the United States has nearly twenty times the population but is responsible only for roughly three times the number of attacks than the Netherlands.</w:t>
      </w:r>
    </w:p>
    <w:p w:rsidR="00BA5233" w:rsidRDefault="00BA5233" w:rsidP="00F37E6B">
      <w:pPr>
        <w:rPr>
          <w:lang w:val="en-US"/>
        </w:rPr>
      </w:pPr>
      <w:r>
        <w:rPr>
          <w:lang w:val="en-US"/>
        </w:rPr>
        <w:t>As for the targets of the attacks, the United States leads the list as commented above, followed by Brazil, United Kingdom, Japan, Germany, Spain, Australia, India, Netherlands, and Singapore:</w:t>
      </w:r>
    </w:p>
    <w:p w:rsidR="00BA5233" w:rsidRDefault="00BA5233" w:rsidP="00F37E6B">
      <w:pPr>
        <w:keepNext/>
        <w:jc w:val="center"/>
      </w:pPr>
      <w:r>
        <w:rPr>
          <w:noProof/>
        </w:rPr>
        <w:lastRenderedPageBreak/>
        <w:drawing>
          <wp:inline distT="0" distB="0" distL="0" distR="0" wp14:anchorId="4C442862" wp14:editId="6DCE1A6E">
            <wp:extent cx="5400675" cy="136207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1362075"/>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8" w:name="_Toc486957388"/>
      <w:r w:rsidR="00D766F6">
        <w:rPr>
          <w:noProof/>
          <w:lang w:val="en-US"/>
        </w:rPr>
        <w:t>2</w:t>
      </w:r>
      <w:r>
        <w:rPr>
          <w:lang w:val="en-US"/>
        </w:rPr>
        <w:fldChar w:fldCharType="end"/>
      </w:r>
      <w:r w:rsidRPr="00CD5EEA">
        <w:rPr>
          <w:lang w:val="en-US"/>
        </w:rPr>
        <w:t xml:space="preserve"> Top 10 Target Countries for Web Application Attacks, Q1 2017</w:t>
      </w:r>
      <w:bookmarkEnd w:id="18"/>
      <w:r>
        <w:rPr>
          <w:lang w:val="en-US"/>
        </w:rPr>
        <w:t xml:space="preserve"> </w:t>
      </w:r>
    </w:p>
    <w:p w:rsidR="00BA5233" w:rsidRDefault="00BA5233" w:rsidP="00F37E6B">
      <w:pPr>
        <w:pStyle w:val="Epgrafe"/>
        <w:jc w:val="center"/>
        <w:rPr>
          <w:lang w:val="en-US"/>
        </w:rPr>
      </w:pPr>
      <w:r>
        <w:rPr>
          <w:lang w:val="en-US"/>
        </w:rPr>
        <w:t>[Source: Akamai’s State of the Internet Security Report]</w:t>
      </w:r>
    </w:p>
    <w:p w:rsidR="00BA5233" w:rsidRDefault="00BA5233" w:rsidP="00F37E6B">
      <w:pPr>
        <w:rPr>
          <w:lang w:val="en-US"/>
        </w:rPr>
      </w:pPr>
    </w:p>
    <w:p w:rsidR="00BA5233" w:rsidRDefault="00BA5233" w:rsidP="00F37E6B">
      <w:pPr>
        <w:rPr>
          <w:lang w:val="en-US"/>
        </w:rPr>
      </w:pPr>
      <w:r>
        <w:rPr>
          <w:lang w:val="en-US"/>
        </w:rPr>
        <w:t>As can be seen in the graphic, the attacks targeting the United States account for a vast majority of all attacks (nearly 70%), with the United States receiving almost ten times the number of attacks of the country in second place (Brazil). Even then, the number of attacks targeting the United States is actually down 9% compared to the last quarter. Conversely, Brazil and the United Kingdom have seen an increase in attacks of a 46% and a 30% respectively compared to the last quarter.</w:t>
      </w:r>
    </w:p>
    <w:p w:rsidR="00BA5233" w:rsidRDefault="00BA5233" w:rsidP="00F37E6B">
      <w:pPr>
        <w:rPr>
          <w:lang w:val="en-US"/>
        </w:rPr>
      </w:pPr>
      <w:r>
        <w:rPr>
          <w:lang w:val="en-US"/>
        </w:rPr>
        <w:t>China and Canada, which appeared in this list in the last quarter, have been replaced by Spain and Singapore, both of which have been in this list in the past. These sudden swings may seem significant, but they are within the norms usually expected from such traffic.</w:t>
      </w:r>
    </w:p>
    <w:p w:rsidR="00BA5233" w:rsidRDefault="00BA5233" w:rsidP="00F37E6B">
      <w:pPr>
        <w:rPr>
          <w:lang w:val="en-US"/>
        </w:rPr>
      </w:pPr>
    </w:p>
    <w:p w:rsidR="00BA5233" w:rsidRDefault="00BA5233" w:rsidP="00F37E6B">
      <w:pPr>
        <w:pStyle w:val="Ttulo2"/>
        <w:rPr>
          <w:lang w:val="en-US"/>
        </w:rPr>
      </w:pPr>
      <w:bookmarkStart w:id="19" w:name="_Toc477447919"/>
      <w:bookmarkStart w:id="20" w:name="_Toc477453765"/>
      <w:bookmarkStart w:id="21" w:name="_Toc477455040"/>
      <w:bookmarkStart w:id="22" w:name="_Toc486957370"/>
      <w:r>
        <w:rPr>
          <w:lang w:val="en-US"/>
        </w:rPr>
        <w:t>Web Application Attacks</w:t>
      </w:r>
      <w:bookmarkEnd w:id="19"/>
      <w:bookmarkEnd w:id="20"/>
      <w:bookmarkEnd w:id="21"/>
      <w:bookmarkEnd w:id="22"/>
    </w:p>
    <w:p w:rsidR="00BA5233" w:rsidRDefault="00BA5233" w:rsidP="00F37E6B">
      <w:pPr>
        <w:rPr>
          <w:lang w:val="en-US"/>
        </w:rPr>
      </w:pPr>
      <w:r>
        <w:rPr>
          <w:lang w:val="en-US"/>
        </w:rPr>
        <w:t>Attacks are techniques used to exploit vulnerabilities in web applications.</w:t>
      </w:r>
      <w:r>
        <w:rPr>
          <w:rStyle w:val="Refdenotaalpie"/>
          <w:lang w:val="en-US"/>
        </w:rPr>
        <w:footnoteReference w:id="1"/>
      </w:r>
      <w:r>
        <w:rPr>
          <w:lang w:val="en-US"/>
        </w:rPr>
        <w:t xml:space="preserve"> There exist a wide number of different possible attacks, with varying risks and difficulties in execution. Certain attacks are more susceptible to being automated than others.</w:t>
      </w:r>
    </w:p>
    <w:p w:rsidR="00BA5233" w:rsidRDefault="00BA5233" w:rsidP="00F37E6B">
      <w:pPr>
        <w:rPr>
          <w:lang w:val="en-US"/>
        </w:rPr>
      </w:pPr>
      <w:r>
        <w:rPr>
          <w:lang w:val="en-US"/>
        </w:rPr>
        <w:t>According to the OWASP Top Ten Project</w:t>
      </w:r>
      <w:r>
        <w:rPr>
          <w:rStyle w:val="Refdenotaalpie"/>
          <w:lang w:val="en-US"/>
        </w:rPr>
        <w:footnoteReference w:id="2"/>
      </w:r>
      <w:r>
        <w:rPr>
          <w:lang w:val="en-US"/>
        </w:rPr>
        <w:t xml:space="preserve">, the greatest security risks as of 2013 are injection, broken authentication and session management, cross-site scripting, insecure direct object references, security misconfiguration, sensitive data exposure, missing function level access control, cross-site request forgery, using components with known vulnerabilities and </w:t>
      </w:r>
      <w:proofErr w:type="spellStart"/>
      <w:r>
        <w:rPr>
          <w:lang w:val="en-US"/>
        </w:rPr>
        <w:t>unvalidated</w:t>
      </w:r>
      <w:proofErr w:type="spellEnd"/>
      <w:r>
        <w:rPr>
          <w:lang w:val="en-US"/>
        </w:rPr>
        <w:t xml:space="preserve"> redirects and forwards.</w:t>
      </w:r>
      <w:r w:rsidR="00BF76A9">
        <w:rPr>
          <w:lang w:val="en-US"/>
        </w:rPr>
        <w:t xml:space="preserve"> A provisional list for late 2017 would remain mostly unchanged, adding insufficient attack protection and </w:t>
      </w:r>
      <w:proofErr w:type="spellStart"/>
      <w:r w:rsidR="00BF76A9">
        <w:rPr>
          <w:lang w:val="en-US"/>
        </w:rPr>
        <w:t>underprotected</w:t>
      </w:r>
      <w:proofErr w:type="spellEnd"/>
      <w:r w:rsidR="00BF76A9">
        <w:rPr>
          <w:lang w:val="en-US"/>
        </w:rPr>
        <w:t xml:space="preserve"> APIs</w:t>
      </w:r>
      <w:r w:rsidR="001C06ED">
        <w:rPr>
          <w:lang w:val="en-US"/>
        </w:rPr>
        <w:t xml:space="preserve"> to the lower end of the list while the top three positions remain unchanged</w:t>
      </w:r>
      <w:r w:rsidR="00BF76A9">
        <w:rPr>
          <w:lang w:val="en-US"/>
        </w:rPr>
        <w:t>.</w:t>
      </w:r>
    </w:p>
    <w:p w:rsidR="00BA5233" w:rsidRDefault="00BA5233" w:rsidP="00F37E6B">
      <w:pPr>
        <w:rPr>
          <w:lang w:val="en-US"/>
        </w:rPr>
      </w:pPr>
      <w:r>
        <w:rPr>
          <w:lang w:val="en-US"/>
        </w:rPr>
        <w:t>As reference, the web application attacks most frequently used during the first quarter of 2017 were SQL injection, local file inclusion, and cross-site scripting (XSS), followed by remote file inclusion and PHP injection</w:t>
      </w:r>
      <w:r>
        <w:rPr>
          <w:lang w:val="en-US"/>
        </w:rPr>
        <w:fldChar w:fldCharType="begin"/>
      </w:r>
      <w:r>
        <w:rPr>
          <w:lang w:val="en-US"/>
        </w:rPr>
        <w:instrText xml:space="preserve"> ADDIN ZOTERO_ITEM CSL_CITATION {"citationID":"a1or6odg9h0","properties":{"formattedCitation":"[7]","plainCitation":"[7]"},"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767272">
        <w:rPr>
          <w:rFonts w:ascii="Calibri" w:hAnsi="Calibri"/>
          <w:lang w:val="en-US"/>
        </w:rPr>
        <w:t>[7]</w:t>
      </w:r>
      <w:r>
        <w:rPr>
          <w:lang w:val="en-US"/>
        </w:rPr>
        <w:fldChar w:fldCharType="end"/>
      </w:r>
      <w:r>
        <w:rPr>
          <w:lang w:val="en-US"/>
        </w:rPr>
        <w:t>:</w:t>
      </w:r>
    </w:p>
    <w:p w:rsidR="00BA5233" w:rsidRDefault="00BA5233" w:rsidP="00F37E6B">
      <w:pPr>
        <w:keepNext/>
        <w:jc w:val="center"/>
      </w:pPr>
      <w:r>
        <w:rPr>
          <w:noProof/>
        </w:rPr>
        <w:lastRenderedPageBreak/>
        <w:drawing>
          <wp:inline distT="0" distB="0" distL="0" distR="0" wp14:anchorId="16D8DE35" wp14:editId="18D14E7B">
            <wp:extent cx="3248025" cy="25336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8025" cy="253365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23" w:name="_Toc486957389"/>
      <w:proofErr w:type="gramStart"/>
      <w:r w:rsidR="00D766F6">
        <w:rPr>
          <w:noProof/>
          <w:lang w:val="en-US"/>
        </w:rPr>
        <w:t>3</w:t>
      </w:r>
      <w:r>
        <w:rPr>
          <w:lang w:val="en-US"/>
        </w:rPr>
        <w:fldChar w:fldCharType="end"/>
      </w:r>
      <w:r w:rsidRPr="00E44939">
        <w:rPr>
          <w:lang w:val="en-US"/>
        </w:rPr>
        <w:t xml:space="preserve"> Web Application Attack Frequency</w:t>
      </w:r>
      <w:proofErr w:type="gramEnd"/>
      <w:r w:rsidRPr="00E44939">
        <w:rPr>
          <w:lang w:val="en-US"/>
        </w:rPr>
        <w:t>, Q1 2017</w:t>
      </w:r>
      <w:bookmarkEnd w:id="23"/>
    </w:p>
    <w:p w:rsidR="00BA5233" w:rsidRPr="00E44939" w:rsidRDefault="00BA5233" w:rsidP="00F37E6B">
      <w:pPr>
        <w:pStyle w:val="Epgrafe"/>
        <w:jc w:val="center"/>
        <w:rPr>
          <w:lang w:val="en-US"/>
        </w:rPr>
      </w:pPr>
      <w:r>
        <w:rPr>
          <w:lang w:val="en-US"/>
        </w:rPr>
        <w:t>[Source: Akamai’s State of the Internet Security Report]</w:t>
      </w:r>
    </w:p>
    <w:p w:rsidR="00BA5233" w:rsidRDefault="00BA5233" w:rsidP="00F37E6B">
      <w:pPr>
        <w:rPr>
          <w:lang w:val="en-US"/>
        </w:rPr>
      </w:pPr>
    </w:p>
    <w:p w:rsidR="00BA5233" w:rsidRDefault="00BA5233" w:rsidP="00F37E6B">
      <w:pPr>
        <w:rPr>
          <w:lang w:val="en-US"/>
        </w:rPr>
      </w:pPr>
      <w:r>
        <w:rPr>
          <w:lang w:val="en-US"/>
        </w:rPr>
        <w:t>The top three attack vectors have not changed from the last quarter. Their widespread use can be explained by the relative simplicity of their method (they are not as complex as other attack vectors) and their high efficiency. If a website does not actively protect against these vectors, more often than not it will be vulnerable to them.</w:t>
      </w:r>
    </w:p>
    <w:p w:rsidR="00BA5233" w:rsidRDefault="00BA5233" w:rsidP="00F37E6B">
      <w:pPr>
        <w:rPr>
          <w:lang w:val="en-US"/>
        </w:rPr>
      </w:pPr>
      <w:r>
        <w:rPr>
          <w:lang w:val="en-US"/>
        </w:rPr>
        <w:t>Some of the most common attacks will be briefly described in the following subsections for clarity, along with some other widespread attacks.</w:t>
      </w:r>
    </w:p>
    <w:p w:rsidR="00BA5233" w:rsidRPr="00656905" w:rsidRDefault="00BA5233" w:rsidP="00F37E6B">
      <w:pPr>
        <w:rPr>
          <w:lang w:val="en-US"/>
        </w:rPr>
      </w:pPr>
    </w:p>
    <w:p w:rsidR="00BA5233" w:rsidRPr="009F244A" w:rsidRDefault="00BA5233" w:rsidP="00F37E6B">
      <w:pPr>
        <w:pStyle w:val="Ttulo3"/>
        <w:rPr>
          <w:lang w:val="en-US"/>
        </w:rPr>
      </w:pPr>
      <w:bookmarkStart w:id="24" w:name="_Toc477447920"/>
      <w:r w:rsidRPr="009F244A">
        <w:rPr>
          <w:lang w:val="en-US"/>
        </w:rPr>
        <w:t>Injection</w:t>
      </w:r>
      <w:bookmarkEnd w:id="24"/>
    </w:p>
    <w:p w:rsidR="00BA5233" w:rsidRDefault="00BA5233" w:rsidP="00F37E6B">
      <w:pPr>
        <w:rPr>
          <w:lang w:val="en-US"/>
        </w:rPr>
      </w:pPr>
      <w:r>
        <w:rPr>
          <w:lang w:val="en-US"/>
        </w:rPr>
        <w:t xml:space="preserve">Code injection consists on sending untrusted data to an interpreter (SQL, OS, </w:t>
      </w:r>
      <w:proofErr w:type="gramStart"/>
      <w:r>
        <w:rPr>
          <w:lang w:val="en-US"/>
        </w:rPr>
        <w:t>LDAP</w:t>
      </w:r>
      <w:proofErr w:type="gramEnd"/>
      <w:r>
        <w:rPr>
          <w:lang w:val="en-US"/>
        </w:rPr>
        <w:t>) as part of a command or query. This might trick the interpreter into executing an arbitrary command in order to access or alter data without proper authorization.</w:t>
      </w:r>
    </w:p>
    <w:p w:rsidR="00BA5233" w:rsidRDefault="00BA5233" w:rsidP="00F37E6B">
      <w:pPr>
        <w:rPr>
          <w:lang w:val="en-US"/>
        </w:rPr>
      </w:pPr>
      <w:r>
        <w:rPr>
          <w:lang w:val="en-US"/>
        </w:rPr>
        <w:t>This method is easy to exploit and can make use of diverse interpreter queries (SQL, LDAP, XPath, NoSQL), OS commands, XML parsers, or SMTP headers among others, which makes it one of the most prevalent web application attacks. Some of the most common types of injection are:</w:t>
      </w:r>
    </w:p>
    <w:p w:rsidR="00BA5233" w:rsidRDefault="00BA5233" w:rsidP="00F37E6B">
      <w:pPr>
        <w:rPr>
          <w:lang w:val="en-US"/>
        </w:rPr>
      </w:pPr>
    </w:p>
    <w:p w:rsidR="00BA5233" w:rsidRPr="00852538" w:rsidRDefault="00BA5233" w:rsidP="00F37E6B">
      <w:pPr>
        <w:pStyle w:val="Subttulo"/>
        <w:rPr>
          <w:lang w:val="en-US"/>
        </w:rPr>
      </w:pPr>
      <w:r w:rsidRPr="00852538">
        <w:rPr>
          <w:lang w:val="en-US"/>
        </w:rPr>
        <w:t>-SQL Injection:</w:t>
      </w:r>
    </w:p>
    <w:p w:rsidR="00BA5233" w:rsidRPr="00852538" w:rsidRDefault="00BA5233" w:rsidP="00F37E6B">
      <w:pPr>
        <w:rPr>
          <w:lang w:val="en-US"/>
        </w:rPr>
      </w:pPr>
      <w:r>
        <w:rPr>
          <w:lang w:val="en-US"/>
        </w:rPr>
        <w:t xml:space="preserve">This injection attack abuses the input data entry process from the client to the application in order to insert or ‘inject’ SQL commands to dynamically construct a SQL query that will be executed by the target system. By executing SQL arbitrary commands, the attacker might tamper with the target database in multiple ways, such as reading, altering or deleting </w:t>
      </w:r>
      <w:r w:rsidRPr="00852538">
        <w:rPr>
          <w:lang w:val="en-US"/>
        </w:rPr>
        <w:t>sensitive data.</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Blind SQL Injection:</w:t>
      </w:r>
    </w:p>
    <w:p w:rsidR="00BA5233" w:rsidRPr="00852538" w:rsidRDefault="00BA5233" w:rsidP="00F37E6B">
      <w:pPr>
        <w:rPr>
          <w:lang w:val="en-US"/>
        </w:rPr>
      </w:pPr>
      <w:r w:rsidRPr="00852538">
        <w:rPr>
          <w:lang w:val="en-US"/>
        </w:rPr>
        <w:t>This attack is a specific type of SQL injection where the attacker asks true or false questions (Boolean queries) to the database, and then takes advantage of the application’s generic error messages to determine the answer. This method is used by attackers to retrieve information from web applications that don’t output data to the web page.</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XPath Injection / Blind XPath Injection:</w:t>
      </w:r>
    </w:p>
    <w:p w:rsidR="00BA5233" w:rsidRPr="00852538" w:rsidRDefault="00BA5233" w:rsidP="00F37E6B">
      <w:pPr>
        <w:rPr>
          <w:lang w:val="en-US"/>
        </w:rPr>
      </w:pPr>
      <w:r w:rsidRPr="00852538">
        <w:rPr>
          <w:lang w:val="en-US"/>
        </w:rPr>
        <w:t>The procedure for this attack is identical to that of an SQL injection, except that it’s used for web applications that request user-supplied information to construct an XPath query for XLM data. A blind variant that uses Boolean queries exists.</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Code Injection:</w:t>
      </w:r>
    </w:p>
    <w:p w:rsidR="00BA5233" w:rsidRPr="00852538" w:rsidRDefault="00BA5233" w:rsidP="00F37E6B">
      <w:pPr>
        <w:rPr>
          <w:lang w:val="en-US"/>
        </w:rPr>
      </w:pPr>
      <w:r w:rsidRPr="00852538">
        <w:rPr>
          <w:lang w:val="en-US"/>
        </w:rPr>
        <w:t>This attack injects code to be directly interpreted by the application, such as PHP code. It exploits a lack of proper input/output data validation.</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Command Injection:</w:t>
      </w:r>
    </w:p>
    <w:p w:rsidR="00BA5233" w:rsidRPr="00B46323" w:rsidRDefault="00BA5233" w:rsidP="00F37E6B">
      <w:pPr>
        <w:rPr>
          <w:lang w:val="en-US"/>
        </w:rPr>
      </w:pPr>
      <w:r w:rsidRPr="00852538">
        <w:rPr>
          <w:lang w:val="en-US"/>
        </w:rPr>
        <w:t>This attack is used to execute arbitrary commands</w:t>
      </w:r>
      <w:r>
        <w:rPr>
          <w:lang w:val="en-US"/>
        </w:rPr>
        <w:t xml:space="preserve"> on the host operating system, when a vulnerable application passes user-supplied data such as forms or cookies to a system shell.</w:t>
      </w:r>
    </w:p>
    <w:p w:rsidR="00BA5233" w:rsidRDefault="00BA5233" w:rsidP="00F37E6B">
      <w:pPr>
        <w:rPr>
          <w:lang w:val="en-US"/>
        </w:rPr>
      </w:pPr>
    </w:p>
    <w:p w:rsidR="00BA5233" w:rsidRPr="009F244A" w:rsidRDefault="00BA5233" w:rsidP="00F37E6B">
      <w:pPr>
        <w:pStyle w:val="Ttulo3"/>
        <w:rPr>
          <w:lang w:val="en-US"/>
        </w:rPr>
      </w:pPr>
      <w:bookmarkStart w:id="25" w:name="_Toc477447921"/>
      <w:r w:rsidRPr="009F244A">
        <w:rPr>
          <w:lang w:val="en-US"/>
        </w:rPr>
        <w:t>Broken Authentication and Session Management</w:t>
      </w:r>
      <w:bookmarkEnd w:id="25"/>
    </w:p>
    <w:p w:rsidR="00BA5233" w:rsidRDefault="00BA5233" w:rsidP="00F37E6B">
      <w:pPr>
        <w:rPr>
          <w:lang w:val="en-US"/>
        </w:rPr>
      </w:pPr>
      <w:r>
        <w:rPr>
          <w:lang w:val="en-US"/>
        </w:rPr>
        <w:t>Authentication and session management functions are often not implemented correctly, presenting flaws in areas such as logout, password management or timeouts. An attacker might abuse these leaks to access passwords, keys or session tokens, or impersonate users.</w:t>
      </w:r>
    </w:p>
    <w:p w:rsidR="00BA5233" w:rsidRPr="00C72DB8" w:rsidRDefault="00BA5233" w:rsidP="00F37E6B">
      <w:pPr>
        <w:rPr>
          <w:lang w:val="en-US"/>
        </w:rPr>
      </w:pPr>
    </w:p>
    <w:p w:rsidR="00BA5233" w:rsidRPr="009F244A" w:rsidRDefault="00BA5233" w:rsidP="00F37E6B">
      <w:pPr>
        <w:pStyle w:val="Ttulo3"/>
        <w:rPr>
          <w:lang w:val="en-US"/>
        </w:rPr>
      </w:pPr>
      <w:bookmarkStart w:id="26" w:name="_Toc477447922"/>
      <w:r w:rsidRPr="009F244A">
        <w:rPr>
          <w:lang w:val="en-US"/>
        </w:rPr>
        <w:t>Cross-Site Scripting (XSS)</w:t>
      </w:r>
      <w:bookmarkEnd w:id="26"/>
    </w:p>
    <w:p w:rsidR="00BA5233" w:rsidRDefault="00BA5233" w:rsidP="00F37E6B">
      <w:pPr>
        <w:rPr>
          <w:lang w:val="en-US"/>
        </w:rPr>
      </w:pPr>
      <w:r>
        <w:rPr>
          <w:lang w:val="en-US"/>
        </w:rPr>
        <w:t>This attack takes advantage of web applications where the output makes use of the user input without validating or encoding it. The attacker might then inject malicious scripts into a trusted web site to create a malicious URL, and use social engineering to trick a victim into visiting such an URL. The user’s browser will assume the script comes from a trusted source and will execute it. This might compromise any sensitive information retained by the browser, such as cookies or session tokens.</w:t>
      </w:r>
    </w:p>
    <w:p w:rsidR="00BA5233" w:rsidRDefault="00BA5233" w:rsidP="00F37E6B">
      <w:pPr>
        <w:rPr>
          <w:lang w:val="en-US"/>
        </w:rPr>
      </w:pPr>
    </w:p>
    <w:p w:rsidR="00BA5233" w:rsidRDefault="00BA5233" w:rsidP="00F37E6B">
      <w:pPr>
        <w:pStyle w:val="Subttulo"/>
        <w:rPr>
          <w:lang w:val="en-US"/>
        </w:rPr>
      </w:pPr>
      <w:r>
        <w:rPr>
          <w:lang w:val="en-US"/>
        </w:rPr>
        <w:t>-Stored XSS Attacks</w:t>
      </w:r>
    </w:p>
    <w:p w:rsidR="00BA5233" w:rsidRDefault="00BA5233" w:rsidP="00F37E6B">
      <w:pPr>
        <w:rPr>
          <w:lang w:val="en-US"/>
        </w:rPr>
      </w:pPr>
      <w:proofErr w:type="gramStart"/>
      <w:r>
        <w:rPr>
          <w:lang w:val="en-US"/>
        </w:rPr>
        <w:lastRenderedPageBreak/>
        <w:t>Also known as Persistent or Type-I XSS.</w:t>
      </w:r>
      <w:proofErr w:type="gramEnd"/>
      <w:r>
        <w:rPr>
          <w:lang w:val="en-US"/>
        </w:rPr>
        <w:t xml:space="preserve"> The script is injected directly into a database, message forum or similar, in a way that it is permanently stored on the target server. When a user requests the stored information, that user will also inadvertently retrieve the malicious script.</w:t>
      </w:r>
    </w:p>
    <w:p w:rsidR="00BA5233" w:rsidRDefault="00BA5233" w:rsidP="00F37E6B">
      <w:pPr>
        <w:rPr>
          <w:lang w:val="en-US"/>
        </w:rPr>
      </w:pPr>
    </w:p>
    <w:p w:rsidR="00BA5233" w:rsidRDefault="00BA5233" w:rsidP="00F37E6B">
      <w:pPr>
        <w:pStyle w:val="Subttulo"/>
        <w:rPr>
          <w:lang w:val="en-US"/>
        </w:rPr>
      </w:pPr>
      <w:r>
        <w:rPr>
          <w:lang w:val="en-US"/>
        </w:rPr>
        <w:t>-Reflected XSS Attacks</w:t>
      </w:r>
    </w:p>
    <w:p w:rsidR="00BA5233" w:rsidRPr="008501A6" w:rsidRDefault="00BA5233" w:rsidP="00F37E6B">
      <w:pPr>
        <w:rPr>
          <w:lang w:val="en-US"/>
        </w:rPr>
      </w:pPr>
      <w:proofErr w:type="gramStart"/>
      <w:r>
        <w:rPr>
          <w:lang w:val="en-US"/>
        </w:rPr>
        <w:t>Also known as Non-Persistent or Type-II XSS.</w:t>
      </w:r>
      <w:proofErr w:type="gramEnd"/>
      <w:r>
        <w:rPr>
          <w:lang w:val="en-US"/>
        </w:rPr>
        <w:t xml:space="preserve"> The script is sent to the server as part of the input of a request. A vulnerable server might then include the script in the output, such as in an error message or search result. Social engineering is </w:t>
      </w:r>
      <w:r w:rsidR="008411DA">
        <w:rPr>
          <w:lang w:val="en-US"/>
        </w:rPr>
        <w:t xml:space="preserve">then </w:t>
      </w:r>
      <w:r>
        <w:rPr>
          <w:lang w:val="en-US"/>
        </w:rPr>
        <w:t>used to lure the victims into clicking a link or submitting a specific form in such a way that the injected script is reflected back to them as an output.</w:t>
      </w:r>
    </w:p>
    <w:p w:rsidR="00BA5233" w:rsidRDefault="00BA5233" w:rsidP="00F37E6B">
      <w:pPr>
        <w:rPr>
          <w:lang w:val="en-US"/>
        </w:rPr>
      </w:pPr>
    </w:p>
    <w:p w:rsidR="00BA5233" w:rsidRPr="009F244A" w:rsidRDefault="00BA5233" w:rsidP="00F37E6B">
      <w:pPr>
        <w:pStyle w:val="Ttulo3"/>
        <w:rPr>
          <w:lang w:val="en-US"/>
        </w:rPr>
      </w:pPr>
      <w:bookmarkStart w:id="27" w:name="_Toc477447923"/>
      <w:r w:rsidRPr="009F244A">
        <w:rPr>
          <w:lang w:val="en-US"/>
        </w:rPr>
        <w:t>Insecure Direct Object References</w:t>
      </w:r>
      <w:bookmarkEnd w:id="27"/>
    </w:p>
    <w:p w:rsidR="00BA5233" w:rsidRDefault="00BA5233" w:rsidP="00F37E6B">
      <w:pPr>
        <w:rPr>
          <w:lang w:val="en-US"/>
        </w:rPr>
      </w:pPr>
      <w:r>
        <w:rPr>
          <w:lang w:val="en-US"/>
        </w:rPr>
        <w:t>A direct object reference refers to the process of exposing an internal implementation object, such as a file or database key. If incorrectly implemented, any attacker might access unauthorized data by manipulating those references. For instance, without proper access control check, an attacker might access any account by modifying the ‘account’ parameter in their browser’s address.</w:t>
      </w:r>
    </w:p>
    <w:p w:rsidR="00BA5233" w:rsidRDefault="00BA5233" w:rsidP="00F37E6B">
      <w:pPr>
        <w:rPr>
          <w:lang w:val="en-US"/>
        </w:rPr>
      </w:pPr>
    </w:p>
    <w:p w:rsidR="00BA5233" w:rsidRPr="009F244A" w:rsidRDefault="00BA5233" w:rsidP="00F37E6B">
      <w:pPr>
        <w:pStyle w:val="Ttulo3"/>
        <w:rPr>
          <w:lang w:val="en-US"/>
        </w:rPr>
      </w:pPr>
      <w:bookmarkStart w:id="28" w:name="_Toc477447924"/>
      <w:r w:rsidRPr="009F244A">
        <w:rPr>
          <w:lang w:val="en-US"/>
        </w:rPr>
        <w:t>Cross-Site Request Forgery (CSRF)</w:t>
      </w:r>
      <w:bookmarkEnd w:id="28"/>
    </w:p>
    <w:p w:rsidR="00BA5233" w:rsidRDefault="00BA5233" w:rsidP="00F37E6B">
      <w:pPr>
        <w:rPr>
          <w:lang w:val="en-US"/>
        </w:rPr>
      </w:pPr>
      <w:r>
        <w:rPr>
          <w:lang w:val="en-US"/>
        </w:rPr>
        <w:t>This attack requires the user to be authenticated. Then, making use of social engineering such as sending a link or abusing image tags, the attacker might trick the user into executing an unintended action. Once authenticated, the web application has no way to differentiate between a genuine request and a forged one. While this might not be used to steal data, since the attacker doesn’t see the response to the forged request, it might force the victim to execute actions such as transferring funds or deleting an account.</w:t>
      </w:r>
    </w:p>
    <w:p w:rsidR="00BA5233" w:rsidRDefault="00BA5233" w:rsidP="00F37E6B">
      <w:pPr>
        <w:rPr>
          <w:lang w:val="en-US"/>
        </w:rPr>
      </w:pPr>
    </w:p>
    <w:p w:rsidR="00BA5233" w:rsidRPr="009F244A" w:rsidRDefault="00BA5233" w:rsidP="00F37E6B">
      <w:pPr>
        <w:pStyle w:val="Ttulo3"/>
        <w:rPr>
          <w:lang w:val="en-US"/>
        </w:rPr>
      </w:pPr>
      <w:bookmarkStart w:id="29" w:name="_Toc477447925"/>
      <w:r w:rsidRPr="009F244A">
        <w:rPr>
          <w:lang w:val="en-US"/>
        </w:rPr>
        <w:t>Clickjacking</w:t>
      </w:r>
      <w:bookmarkEnd w:id="29"/>
    </w:p>
    <w:p w:rsidR="00BA5233" w:rsidRPr="00A8734C" w:rsidRDefault="00BA5233" w:rsidP="00F37E6B">
      <w:pPr>
        <w:rPr>
          <w:lang w:val="en-US"/>
        </w:rPr>
      </w:pPr>
      <w:r>
        <w:rPr>
          <w:lang w:val="en-US"/>
        </w:rPr>
        <w:t>Multiple transparent or opaque layers are used to trick the user into unintentionally clicking on a button or link, which might redirect them to a malicious site or force them to execute an undesired action.</w:t>
      </w:r>
    </w:p>
    <w:p w:rsidR="00BA5233" w:rsidRDefault="00BA5233" w:rsidP="00F37E6B">
      <w:pPr>
        <w:rPr>
          <w:lang w:val="en-US"/>
        </w:rPr>
      </w:pPr>
    </w:p>
    <w:p w:rsidR="00BA5233" w:rsidRPr="009F244A" w:rsidRDefault="00BA5233" w:rsidP="00F37E6B">
      <w:pPr>
        <w:pStyle w:val="Ttulo3"/>
        <w:rPr>
          <w:lang w:val="en-US"/>
        </w:rPr>
      </w:pPr>
      <w:bookmarkStart w:id="30" w:name="_Toc477447926"/>
      <w:r w:rsidRPr="009F244A">
        <w:rPr>
          <w:lang w:val="en-US"/>
        </w:rPr>
        <w:t>Denial of Service (</w:t>
      </w:r>
      <w:proofErr w:type="spellStart"/>
      <w:r w:rsidRPr="009F244A">
        <w:rPr>
          <w:lang w:val="en-US"/>
        </w:rPr>
        <w:t>DoS</w:t>
      </w:r>
      <w:proofErr w:type="spellEnd"/>
      <w:r w:rsidRPr="009F244A">
        <w:rPr>
          <w:lang w:val="en-US"/>
        </w:rPr>
        <w:t>)</w:t>
      </w:r>
      <w:bookmarkEnd w:id="30"/>
    </w:p>
    <w:p w:rsidR="00BA5233" w:rsidRPr="00E02AD0" w:rsidRDefault="00BA5233" w:rsidP="00F37E6B">
      <w:pPr>
        <w:rPr>
          <w:lang w:val="en-US"/>
        </w:rPr>
      </w:pPr>
      <w:r>
        <w:rPr>
          <w:lang w:val="en-US"/>
        </w:rPr>
        <w:t>The attacker floods the target system with a large number of requests, making it unavailable for legitimate users. Alternatively, the attacker may instead exploit a programming vulnerability to achieve the same effect.</w:t>
      </w:r>
    </w:p>
    <w:p w:rsidR="00BA5233" w:rsidRDefault="00BA5233" w:rsidP="00F37E6B">
      <w:pPr>
        <w:rPr>
          <w:lang w:val="en-US"/>
        </w:rPr>
      </w:pPr>
    </w:p>
    <w:p w:rsidR="00BA5233" w:rsidRPr="009F244A" w:rsidRDefault="00BA5233" w:rsidP="00F37E6B">
      <w:pPr>
        <w:pStyle w:val="Ttulo3"/>
        <w:rPr>
          <w:lang w:val="en-US"/>
        </w:rPr>
      </w:pPr>
      <w:bookmarkStart w:id="31" w:name="_Toc477447927"/>
      <w:r w:rsidRPr="009F244A">
        <w:rPr>
          <w:lang w:val="en-US"/>
        </w:rPr>
        <w:lastRenderedPageBreak/>
        <w:t>Man-in-the-middle</w:t>
      </w:r>
      <w:bookmarkEnd w:id="31"/>
    </w:p>
    <w:p w:rsidR="00BA5233" w:rsidRPr="00DB4EC3" w:rsidRDefault="00BA5233" w:rsidP="00F37E6B">
      <w:pPr>
        <w:rPr>
          <w:lang w:val="en-US"/>
        </w:rPr>
      </w:pPr>
      <w:r>
        <w:rPr>
          <w:lang w:val="en-US"/>
        </w:rPr>
        <w:t>The attacker intercepts a communication between two systems. For instance, http transactions normally involve a TCP connection between client and server, but an attacker could split that connection into two (client-attacker and attacker-server), allowing the attacker to read or modify the exchanged data.</w:t>
      </w:r>
    </w:p>
    <w:p w:rsidR="00BA5233" w:rsidRDefault="00BA5233" w:rsidP="00F37E6B">
      <w:pPr>
        <w:rPr>
          <w:lang w:val="en-US"/>
        </w:rPr>
      </w:pPr>
    </w:p>
    <w:p w:rsidR="00BA5233" w:rsidRPr="009F244A" w:rsidRDefault="00BA5233" w:rsidP="00F37E6B">
      <w:pPr>
        <w:pStyle w:val="Ttulo3"/>
        <w:rPr>
          <w:lang w:val="en-US"/>
        </w:rPr>
      </w:pPr>
      <w:bookmarkStart w:id="32" w:name="_Toc477447928"/>
      <w:r w:rsidRPr="009F244A">
        <w:rPr>
          <w:lang w:val="en-US"/>
        </w:rPr>
        <w:t>Man-in-the-browser</w:t>
      </w:r>
      <w:bookmarkEnd w:id="32"/>
    </w:p>
    <w:p w:rsidR="00BA5233" w:rsidRPr="00DF4B58" w:rsidRDefault="00BA5233" w:rsidP="00F37E6B">
      <w:pPr>
        <w:rPr>
          <w:lang w:val="en-US"/>
        </w:rPr>
      </w:pPr>
      <w:r>
        <w:rPr>
          <w:lang w:val="en-US"/>
        </w:rPr>
        <w:t xml:space="preserve">This attack follows the same approach as the man-in-the-middle attack, but it makes use of a Trojan </w:t>
      </w:r>
      <w:proofErr w:type="gramStart"/>
      <w:r>
        <w:rPr>
          <w:lang w:val="en-US"/>
        </w:rPr>
        <w:t>Horse</w:t>
      </w:r>
      <w:proofErr w:type="gramEnd"/>
      <w:r>
        <w:rPr>
          <w:lang w:val="en-US"/>
        </w:rPr>
        <w:t xml:space="preserve"> as an interceptor between the browser and its security mechanisms. It bypasses authentication factors.</w:t>
      </w:r>
    </w:p>
    <w:p w:rsidR="00BA5233" w:rsidRDefault="00BA5233" w:rsidP="00F37E6B">
      <w:pPr>
        <w:rPr>
          <w:lang w:val="en-US"/>
        </w:rPr>
      </w:pPr>
    </w:p>
    <w:p w:rsidR="00BA5233" w:rsidRPr="009F244A" w:rsidRDefault="00BA5233" w:rsidP="00F37E6B">
      <w:pPr>
        <w:pStyle w:val="Ttulo3"/>
        <w:rPr>
          <w:lang w:val="en-US"/>
        </w:rPr>
      </w:pPr>
      <w:bookmarkStart w:id="33" w:name="_Toc477447929"/>
      <w:r w:rsidRPr="009F244A">
        <w:rPr>
          <w:lang w:val="en-US"/>
        </w:rPr>
        <w:t>Brute Force Attack</w:t>
      </w:r>
      <w:bookmarkEnd w:id="33"/>
    </w:p>
    <w:p w:rsidR="00BA5233" w:rsidRDefault="00BA5233" w:rsidP="00F37E6B">
      <w:pPr>
        <w:rPr>
          <w:lang w:val="en-US"/>
        </w:rPr>
      </w:pPr>
      <w:r>
        <w:rPr>
          <w:lang w:val="en-US"/>
        </w:rPr>
        <w:t>The attacker makes requests to a server testing every possible value of a parameter, analyzing the responses until a successful value is found. While the attacker might try every possible combination, it’s common to instead try for specific sets of values such as a dictionary attack or rainbow tables.</w:t>
      </w:r>
    </w:p>
    <w:p w:rsidR="00BA5233" w:rsidRDefault="00BA5233" w:rsidP="00F37E6B">
      <w:pPr>
        <w:rPr>
          <w:lang w:val="en-US"/>
        </w:rPr>
      </w:pPr>
    </w:p>
    <w:p w:rsidR="00BA5233" w:rsidRPr="00712DC0" w:rsidRDefault="00BA5233" w:rsidP="00F37E6B">
      <w:pPr>
        <w:pStyle w:val="Ttulo3"/>
        <w:rPr>
          <w:lang w:val="en-US"/>
        </w:rPr>
      </w:pPr>
      <w:bookmarkStart w:id="34" w:name="_Toc477447930"/>
      <w:r w:rsidRPr="00712DC0">
        <w:rPr>
          <w:lang w:val="en-US"/>
        </w:rPr>
        <w:t>Social Engineering</w:t>
      </w:r>
      <w:bookmarkEnd w:id="34"/>
    </w:p>
    <w:p w:rsidR="00BA5233" w:rsidRDefault="00BA5233" w:rsidP="00F37E6B">
      <w:pPr>
        <w:rPr>
          <w:lang w:val="en-US"/>
        </w:rPr>
      </w:pPr>
      <w:r>
        <w:rPr>
          <w:lang w:val="en-US"/>
        </w:rPr>
        <w:t>Social engineering refers to the practice of taking advantage of human psychology in order to access confidential information, instead of exploiting flaws in software</w:t>
      </w:r>
      <w:r>
        <w:rPr>
          <w:lang w:val="en-US"/>
        </w:rPr>
        <w:fldChar w:fldCharType="begin"/>
      </w:r>
      <w:r>
        <w:rPr>
          <w:lang w:val="en-US"/>
        </w:rPr>
        <w:instrText xml:space="preserve"> ADDIN ZOTERO_ITEM CSL_CITATION {"citationID":"HSnUdYA2","properties":{"formattedCitation":"[8]","plainCitation":"[8]"},"citationItems":[{"id":18,"uris":["http://zotero.org/users/local/p39YSkPy/items/ME6UICTC"],"uri":["http://zotero.org/users/local/p39YSkPy/items/ME6UICTC"],"itemData":{"id":18,"type":"webpage","title":"What is social engineering?","container-title":"SearchSecurity","abstract":"In security, social engineering is a broad term used to describe an information technology attack that relies heavily on human interaction and often involves tricking other people to break normal security procedures.","URL":"http://searchsecurity.techtarget.com/definition/social-engineering","shortTitle":"What is social engineering?","author":[{"family":"Rouse","given":"Margaret"}],"issued":{"date-parts":[["2016",2]]},"accessed":{"date-parts":[["2017",4,5]]}}}],"schema":"https://github.com/citation-style-language/schema/raw/master/csl-citation.json"} </w:instrText>
      </w:r>
      <w:r>
        <w:rPr>
          <w:lang w:val="en-US"/>
        </w:rPr>
        <w:fldChar w:fldCharType="separate"/>
      </w:r>
      <w:r w:rsidRPr="00D633D0">
        <w:rPr>
          <w:rFonts w:ascii="Calibri" w:hAnsi="Calibri"/>
          <w:lang w:val="en-US"/>
        </w:rPr>
        <w:t>[8]</w:t>
      </w:r>
      <w:r>
        <w:rPr>
          <w:lang w:val="en-US"/>
        </w:rPr>
        <w:fldChar w:fldCharType="end"/>
      </w:r>
      <w:r>
        <w:rPr>
          <w:lang w:val="en-US"/>
        </w:rPr>
        <w:t>. It could be divided into multiple categories:</w:t>
      </w:r>
    </w:p>
    <w:p w:rsidR="00BA5233" w:rsidRDefault="00BA5233" w:rsidP="00F37E6B">
      <w:pPr>
        <w:rPr>
          <w:lang w:val="en-US"/>
        </w:rPr>
      </w:pPr>
    </w:p>
    <w:p w:rsidR="00BA5233" w:rsidRDefault="00BA5233" w:rsidP="00F37E6B">
      <w:pPr>
        <w:pStyle w:val="Subttulo"/>
        <w:rPr>
          <w:lang w:val="en-US"/>
        </w:rPr>
      </w:pPr>
      <w:r>
        <w:rPr>
          <w:lang w:val="en-US"/>
        </w:rPr>
        <w:t>-Baiting:</w:t>
      </w:r>
    </w:p>
    <w:p w:rsidR="00BA5233" w:rsidRDefault="00BA5233" w:rsidP="00F37E6B">
      <w:pPr>
        <w:rPr>
          <w:lang w:val="en-US"/>
        </w:rPr>
      </w:pPr>
      <w:r>
        <w:rPr>
          <w:lang w:val="en-US"/>
        </w:rPr>
        <w:t>The attacker leaves a malware-infected physical device such as a USB flash drive in a place where the victim is likely to find it, usually with a curiosity-inciting label. The unsuspecting victim might pick up the device and plug it into their computer, installing the malware.</w:t>
      </w:r>
    </w:p>
    <w:p w:rsidR="00BA5233" w:rsidRDefault="00BA5233" w:rsidP="00F37E6B">
      <w:pPr>
        <w:rPr>
          <w:lang w:val="en-US"/>
        </w:rPr>
      </w:pPr>
    </w:p>
    <w:p w:rsidR="00BA5233" w:rsidRDefault="00BA5233" w:rsidP="00F37E6B">
      <w:pPr>
        <w:pStyle w:val="Subttulo"/>
        <w:rPr>
          <w:lang w:val="en-US"/>
        </w:rPr>
      </w:pPr>
      <w:r>
        <w:rPr>
          <w:lang w:val="en-US"/>
        </w:rPr>
        <w:t>-Phishing:</w:t>
      </w:r>
    </w:p>
    <w:p w:rsidR="00BA5233" w:rsidRDefault="00BA5233" w:rsidP="00F37E6B">
      <w:pPr>
        <w:rPr>
          <w:lang w:val="en-US"/>
        </w:rPr>
      </w:pPr>
      <w:r>
        <w:rPr>
          <w:lang w:val="en-US"/>
        </w:rPr>
        <w:t>The attacker impersonates a reputed source and sends an email to the victim, trying to trick the recipient into sharing personal or confidential information, or clicking a malicious link. When the target is a specific individual or organization, it receives the name of ‘spear phishing’.</w:t>
      </w:r>
    </w:p>
    <w:p w:rsidR="00BA5233" w:rsidRDefault="00BA5233" w:rsidP="00F37E6B">
      <w:pPr>
        <w:rPr>
          <w:lang w:val="en-US"/>
        </w:rPr>
      </w:pPr>
    </w:p>
    <w:p w:rsidR="00BA5233" w:rsidRDefault="00BA5233" w:rsidP="00F37E6B">
      <w:pPr>
        <w:pStyle w:val="Subttulo"/>
        <w:rPr>
          <w:lang w:val="en-US"/>
        </w:rPr>
      </w:pPr>
      <w:r>
        <w:rPr>
          <w:lang w:val="en-US"/>
        </w:rPr>
        <w:t>-Pretexting:</w:t>
      </w:r>
    </w:p>
    <w:p w:rsidR="00BA5233" w:rsidRDefault="00BA5233" w:rsidP="00F37E6B">
      <w:pPr>
        <w:rPr>
          <w:lang w:val="en-US"/>
        </w:rPr>
      </w:pPr>
      <w:r>
        <w:rPr>
          <w:lang w:val="en-US"/>
        </w:rPr>
        <w:lastRenderedPageBreak/>
        <w:t>The attacker will make use of a pretext (an invented scenario or elaborate lie) to manipulate the victim into divulging confidential information, such as a scammer pretending to need certain information pertaining to their target in order to confirm their identity.</w:t>
      </w:r>
    </w:p>
    <w:p w:rsidR="00BA5233" w:rsidRDefault="00BA5233" w:rsidP="00F37E6B">
      <w:pPr>
        <w:rPr>
          <w:lang w:val="en-US"/>
        </w:rPr>
      </w:pPr>
    </w:p>
    <w:p w:rsidR="00BA5233" w:rsidRDefault="00BA5233" w:rsidP="00F37E6B">
      <w:pPr>
        <w:pStyle w:val="Subttulo"/>
        <w:rPr>
          <w:lang w:val="en-US"/>
        </w:rPr>
      </w:pPr>
      <w:r>
        <w:rPr>
          <w:lang w:val="en-US"/>
        </w:rPr>
        <w:t>-Scareware:</w:t>
      </w:r>
    </w:p>
    <w:p w:rsidR="00BA5233" w:rsidRPr="003476B9" w:rsidRDefault="00BA5233" w:rsidP="00F37E6B">
      <w:pPr>
        <w:rPr>
          <w:lang w:val="en-US"/>
        </w:rPr>
      </w:pPr>
      <w:r>
        <w:rPr>
          <w:lang w:val="en-US"/>
        </w:rPr>
        <w:t xml:space="preserve">Scareware is a type of malware that attempts to trick victims into downloading malicious software. Scareware might disguise itself as system messages coming from an antivirus or firewall application, and falsely inform about a number of inexistent problems, suggesting purchasing or downloading actual malicious software to fix the </w:t>
      </w:r>
      <w:r w:rsidR="0036228C">
        <w:rPr>
          <w:lang w:val="en-US"/>
        </w:rPr>
        <w:t xml:space="preserve">supposed </w:t>
      </w:r>
      <w:r>
        <w:rPr>
          <w:lang w:val="en-US"/>
        </w:rPr>
        <w:t>problems.</w:t>
      </w:r>
    </w:p>
    <w:p w:rsidR="00BA5233" w:rsidRDefault="00BA5233" w:rsidP="00F37E6B">
      <w:pPr>
        <w:rPr>
          <w:lang w:val="en-US"/>
        </w:rPr>
      </w:pPr>
    </w:p>
    <w:p w:rsidR="00BA5233" w:rsidRDefault="00BA5233" w:rsidP="00F37E6B">
      <w:pPr>
        <w:pStyle w:val="Ttulo2"/>
        <w:rPr>
          <w:lang w:val="en-US"/>
        </w:rPr>
      </w:pPr>
      <w:bookmarkStart w:id="35" w:name="_Toc477447931"/>
      <w:bookmarkStart w:id="36" w:name="_Toc486957371"/>
      <w:r>
        <w:rPr>
          <w:lang w:val="en-US"/>
        </w:rPr>
        <w:t>Attack Prevention</w:t>
      </w:r>
      <w:bookmarkEnd w:id="35"/>
      <w:bookmarkEnd w:id="36"/>
    </w:p>
    <w:p w:rsidR="00BA5233" w:rsidRPr="009F244A" w:rsidRDefault="00BA5233" w:rsidP="00F37E6B">
      <w:pPr>
        <w:pStyle w:val="Ttulo3"/>
        <w:rPr>
          <w:lang w:val="en-US"/>
        </w:rPr>
      </w:pPr>
      <w:bookmarkStart w:id="37" w:name="_Toc477447932"/>
      <w:r w:rsidRPr="009F244A">
        <w:rPr>
          <w:lang w:val="en-US"/>
        </w:rPr>
        <w:t>Injection</w:t>
      </w:r>
      <w:bookmarkEnd w:id="37"/>
    </w:p>
    <w:p w:rsidR="00BA5233" w:rsidRDefault="00BA5233" w:rsidP="00F37E6B">
      <w:pPr>
        <w:rPr>
          <w:lang w:val="en-US"/>
        </w:rPr>
      </w:pPr>
      <w:r>
        <w:rPr>
          <w:lang w:val="en-US"/>
        </w:rPr>
        <w:t>Preventing injection attacks requires the interpreter to be able to make a distinction between untrusted data and actual commands and queries, which can be achieved by one of many ways.</w:t>
      </w:r>
    </w:p>
    <w:p w:rsidR="00BA5233" w:rsidRDefault="00BA5233" w:rsidP="00F37E6B">
      <w:pPr>
        <w:rPr>
          <w:lang w:val="en-US"/>
        </w:rPr>
      </w:pPr>
      <w:r>
        <w:rPr>
          <w:lang w:val="en-US"/>
        </w:rPr>
        <w:t>The most obvious solution would be to forgo use of the interpreter altogether and instead use a safe API (Application Programming Interface), or at least an API that provides a parameterized interface.</w:t>
      </w:r>
    </w:p>
    <w:p w:rsidR="00BA5233" w:rsidRDefault="00BA5233" w:rsidP="00F37E6B">
      <w:pPr>
        <w:rPr>
          <w:lang w:val="en-US"/>
        </w:rPr>
      </w:pPr>
      <w:r>
        <w:rPr>
          <w:lang w:val="en-US"/>
        </w:rPr>
        <w:t>If APIs can’t be used for this purpose, injection can be prevented using an interpreter and making careful use of escaping routines. Injection attacks will usually involve injecting special characters that are normally not found in legitimate queries (such as ‘&lt;’ or ‘&gt;’), so checking for these special characters might help differentiate between an actual user query and a potential script from an attacker. By escaping these special characters (using the escape syntax for that particular interpreter) or sanitizing the input, it should be possible to block those kinds of attacks.</w:t>
      </w:r>
    </w:p>
    <w:p w:rsidR="00BA5233" w:rsidRPr="00B46323" w:rsidRDefault="00BA5233" w:rsidP="00F37E6B">
      <w:pPr>
        <w:rPr>
          <w:lang w:val="en-US"/>
        </w:rPr>
      </w:pPr>
      <w:r>
        <w:rPr>
          <w:lang w:val="en-US"/>
        </w:rPr>
        <w:t>Another possibility is white list validation, which only takes in data structured in a particular way, such as properly formatted dates or e-mail addresses, and disregards the rest of the input.</w:t>
      </w:r>
    </w:p>
    <w:p w:rsidR="00BA5233" w:rsidRDefault="00BA5233" w:rsidP="00F37E6B">
      <w:pPr>
        <w:rPr>
          <w:lang w:val="en-US"/>
        </w:rPr>
      </w:pPr>
    </w:p>
    <w:p w:rsidR="00BA5233" w:rsidRPr="009F244A" w:rsidRDefault="00BA5233" w:rsidP="00F37E6B">
      <w:pPr>
        <w:pStyle w:val="Ttulo3"/>
        <w:rPr>
          <w:lang w:val="en-US"/>
        </w:rPr>
      </w:pPr>
      <w:bookmarkStart w:id="38" w:name="_Toc477447933"/>
      <w:r w:rsidRPr="009F244A">
        <w:rPr>
          <w:lang w:val="en-US"/>
        </w:rPr>
        <w:t>Broken Authentication and Session Management</w:t>
      </w:r>
      <w:bookmarkEnd w:id="38"/>
    </w:p>
    <w:p w:rsidR="00BA5233" w:rsidRDefault="00BA5233" w:rsidP="00F37E6B">
      <w:pPr>
        <w:rPr>
          <w:lang w:val="en-US"/>
        </w:rPr>
      </w:pPr>
      <w:r>
        <w:rPr>
          <w:lang w:val="en-US"/>
        </w:rPr>
        <w:t>The most important advice for an organization is to make sure that their developers have a single set of strong authentication and session management controls. It’s also important to prevent XSS flaws that could be abused to steal session IDs.</w:t>
      </w:r>
    </w:p>
    <w:p w:rsidR="00BA5233" w:rsidRDefault="00BA5233" w:rsidP="00F37E6B">
      <w:pPr>
        <w:rPr>
          <w:lang w:val="en-US"/>
        </w:rPr>
      </w:pPr>
      <w:r>
        <w:rPr>
          <w:lang w:val="en-US"/>
        </w:rPr>
        <w:t>Authentication credentials should always be hashed or encrypted when stored, and should not be sent over unencrypted connections. Special care must be taken with account management functions such as password recovery, for they could be abused to guess or overwrite credentials.</w:t>
      </w:r>
    </w:p>
    <w:p w:rsidR="00BA5233" w:rsidRDefault="00BA5233" w:rsidP="00F37E6B">
      <w:pPr>
        <w:rPr>
          <w:lang w:val="en-US"/>
        </w:rPr>
      </w:pPr>
      <w:r>
        <w:rPr>
          <w:lang w:val="en-US"/>
        </w:rPr>
        <w:lastRenderedPageBreak/>
        <w:t>Session IDs are especially vulnerable. They shouldn’t appear in the URL, they should timeout, and they should be rotated after a successful login.</w:t>
      </w:r>
      <w:r w:rsidRPr="00647530">
        <w:rPr>
          <w:lang w:val="en-US"/>
        </w:rPr>
        <w:t xml:space="preserve"> </w:t>
      </w:r>
      <w:r>
        <w:rPr>
          <w:lang w:val="en-US"/>
        </w:rPr>
        <w:t>Also, it’s important that any used authentication tokens are properly invalidated during logout.</w:t>
      </w:r>
    </w:p>
    <w:p w:rsidR="00BA5233" w:rsidRPr="00C72DB8" w:rsidRDefault="00BA5233" w:rsidP="00F37E6B">
      <w:pPr>
        <w:rPr>
          <w:lang w:val="en-US"/>
        </w:rPr>
      </w:pPr>
    </w:p>
    <w:p w:rsidR="00BA5233" w:rsidRPr="009F244A" w:rsidRDefault="00BA5233" w:rsidP="00F37E6B">
      <w:pPr>
        <w:pStyle w:val="Ttulo3"/>
        <w:rPr>
          <w:lang w:val="en-US"/>
        </w:rPr>
      </w:pPr>
      <w:bookmarkStart w:id="39" w:name="_Toc477447934"/>
      <w:r w:rsidRPr="009F244A">
        <w:rPr>
          <w:lang w:val="en-US"/>
        </w:rPr>
        <w:t>Cross-Site Scripting (XSS)</w:t>
      </w:r>
      <w:bookmarkEnd w:id="39"/>
    </w:p>
    <w:p w:rsidR="00BA5233" w:rsidRDefault="00BA5233" w:rsidP="00F37E6B">
      <w:pPr>
        <w:rPr>
          <w:lang w:val="en-US"/>
        </w:rPr>
      </w:pPr>
      <w:r>
        <w:rPr>
          <w:lang w:val="en-US"/>
        </w:rPr>
        <w:t>Preventing cross-site scripting requires separating legitimate browser content from untrusted data. The simplest method, effective against both reflected and stored XSS, is to filter data according to its HTML context (body, attribute, URL) and escape any data deemed untrusted.</w:t>
      </w:r>
    </w:p>
    <w:p w:rsidR="00BA5233" w:rsidRDefault="00BA5233" w:rsidP="00F37E6B">
      <w:pPr>
        <w:rPr>
          <w:lang w:val="en-US"/>
        </w:rPr>
      </w:pPr>
      <w:r>
        <w:rPr>
          <w:lang w:val="en-US"/>
        </w:rPr>
        <w:t>Similar to injection, white list server-side input validation can also be used, allowing only data that follows a specific format, such as length ranges or valid characters, and disregards everything else.</w:t>
      </w:r>
    </w:p>
    <w:p w:rsidR="00BA5233" w:rsidRDefault="00BA5233" w:rsidP="00F37E6B">
      <w:pPr>
        <w:rPr>
          <w:lang w:val="en-US"/>
        </w:rPr>
      </w:pPr>
      <w:r>
        <w:rPr>
          <w:lang w:val="en-US"/>
        </w:rPr>
        <w:t>Content Security Policy (CSP) can be used to restrict from which location and what type of resources is the client browser allowed to load, so it could be used to defend against XSS across an entire webpage.</w:t>
      </w:r>
    </w:p>
    <w:p w:rsidR="00BA5233" w:rsidRDefault="00BA5233" w:rsidP="00F37E6B">
      <w:pPr>
        <w:rPr>
          <w:lang w:val="en-US"/>
        </w:rPr>
      </w:pPr>
    </w:p>
    <w:p w:rsidR="00BA5233" w:rsidRPr="009F244A" w:rsidRDefault="00BA5233" w:rsidP="00F37E6B">
      <w:pPr>
        <w:pStyle w:val="Ttulo3"/>
        <w:rPr>
          <w:lang w:val="en-US"/>
        </w:rPr>
      </w:pPr>
      <w:bookmarkStart w:id="40" w:name="_Toc477447935"/>
      <w:r w:rsidRPr="009F244A">
        <w:rPr>
          <w:lang w:val="en-US"/>
        </w:rPr>
        <w:t>Insecure Direct Object References</w:t>
      </w:r>
      <w:bookmarkEnd w:id="40"/>
    </w:p>
    <w:p w:rsidR="00BA5233" w:rsidRDefault="00BA5233" w:rsidP="00F37E6B">
      <w:pPr>
        <w:rPr>
          <w:lang w:val="en-US"/>
        </w:rPr>
      </w:pPr>
      <w:r>
        <w:rPr>
          <w:lang w:val="en-US"/>
        </w:rPr>
        <w:t>The simplest defense against insecure direct object references is to establish an appropriate check access control. Whenever an object or service is requested, the application should perform an access control check to confirm whether the user is authorized for the requested object.</w:t>
      </w:r>
    </w:p>
    <w:p w:rsidR="00BA5233" w:rsidRDefault="00BA5233" w:rsidP="00F37E6B">
      <w:pPr>
        <w:rPr>
          <w:lang w:val="en-US"/>
        </w:rPr>
      </w:pPr>
      <w:r>
        <w:rPr>
          <w:lang w:val="en-US"/>
        </w:rPr>
        <w:t>Another method is to use an indirect reference map, which would be used for mapping from a set of internal object references to a set of indirect references. This way, the user would only have access to these per-user specific indirect references, which would be sent to the database to retrieve the actual request (the internal object reference), such as a filename or database key.</w:t>
      </w:r>
    </w:p>
    <w:p w:rsidR="00BA5233" w:rsidRDefault="00BA5233" w:rsidP="00F37E6B">
      <w:pPr>
        <w:rPr>
          <w:lang w:val="en-US"/>
        </w:rPr>
      </w:pPr>
    </w:p>
    <w:p w:rsidR="00BA5233" w:rsidRPr="009F244A" w:rsidRDefault="00BA5233" w:rsidP="00F37E6B">
      <w:pPr>
        <w:pStyle w:val="Ttulo3"/>
        <w:rPr>
          <w:lang w:val="en-US"/>
        </w:rPr>
      </w:pPr>
      <w:bookmarkStart w:id="41" w:name="_Toc477447936"/>
      <w:r w:rsidRPr="009F244A">
        <w:rPr>
          <w:lang w:val="en-US"/>
        </w:rPr>
        <w:t>Cross-Site Request Forgery (CSRF)</w:t>
      </w:r>
      <w:bookmarkEnd w:id="41"/>
    </w:p>
    <w:p w:rsidR="00BA5233" w:rsidRDefault="00BA5233" w:rsidP="00F37E6B">
      <w:pPr>
        <w:rPr>
          <w:lang w:val="en-US"/>
        </w:rPr>
      </w:pPr>
      <w:r>
        <w:rPr>
          <w:lang w:val="en-US"/>
        </w:rPr>
        <w:t>The most effective way to protect against CSRF is to include an unpredictable token in each HTTP request, so that the attacker would be unable to execute a CSRF without knowledge of this token. This token should be unique per session and should preferably be included in a hidden field, so that it is sent in the body of the HTTP request and not in the URL.</w:t>
      </w:r>
    </w:p>
    <w:p w:rsidR="00BA5233" w:rsidRPr="00E252AC" w:rsidRDefault="00BA5233" w:rsidP="00F37E6B">
      <w:pPr>
        <w:rPr>
          <w:lang w:val="en-US"/>
        </w:rPr>
      </w:pPr>
      <w:r>
        <w:rPr>
          <w:lang w:val="en-US"/>
        </w:rPr>
        <w:t xml:space="preserve">Another solution is to require the user to confirm all their transactions. This can be achieved by asking them to </w:t>
      </w:r>
      <w:proofErr w:type="spellStart"/>
      <w:r w:rsidRPr="00906883">
        <w:rPr>
          <w:lang w:val="en-US"/>
        </w:rPr>
        <w:t>reauthenticate</w:t>
      </w:r>
      <w:proofErr w:type="spellEnd"/>
      <w:r>
        <w:rPr>
          <w:lang w:val="en-US"/>
        </w:rPr>
        <w:t xml:space="preserve"> or requesting proof that they are an actual user (such as by a CAPTCHA).</w:t>
      </w:r>
    </w:p>
    <w:p w:rsidR="00BA5233" w:rsidRDefault="00BA5233" w:rsidP="00F37E6B">
      <w:pPr>
        <w:rPr>
          <w:lang w:val="en-US"/>
        </w:rPr>
      </w:pPr>
    </w:p>
    <w:p w:rsidR="00BA5233" w:rsidRDefault="00BA5233" w:rsidP="00F37E6B">
      <w:pPr>
        <w:pStyle w:val="Ttulo2"/>
        <w:rPr>
          <w:lang w:val="en-US"/>
        </w:rPr>
      </w:pPr>
      <w:bookmarkStart w:id="42" w:name="_Toc477447937"/>
      <w:bookmarkStart w:id="43" w:name="_Toc477455041"/>
      <w:bookmarkStart w:id="44" w:name="_Toc486957372"/>
      <w:r>
        <w:rPr>
          <w:lang w:val="en-US"/>
        </w:rPr>
        <w:lastRenderedPageBreak/>
        <w:t>Manual Testing</w:t>
      </w:r>
      <w:bookmarkEnd w:id="42"/>
      <w:bookmarkEnd w:id="43"/>
      <w:bookmarkEnd w:id="44"/>
    </w:p>
    <w:p w:rsidR="00BA5233" w:rsidRPr="00714983" w:rsidRDefault="00BA5233" w:rsidP="00F37E6B">
      <w:pPr>
        <w:pStyle w:val="Ttulo3"/>
        <w:rPr>
          <w:lang w:val="en-US"/>
        </w:rPr>
      </w:pPr>
      <w:bookmarkStart w:id="45" w:name="_Toc477447938"/>
      <w:r w:rsidRPr="00714983">
        <w:rPr>
          <w:lang w:val="en-US"/>
        </w:rPr>
        <w:t>Introduction</w:t>
      </w:r>
      <w:bookmarkEnd w:id="45"/>
    </w:p>
    <w:p w:rsidR="00BA5233" w:rsidRDefault="00BA5233" w:rsidP="00F37E6B">
      <w:pPr>
        <w:rPr>
          <w:lang w:val="en-US"/>
        </w:rPr>
      </w:pPr>
      <w:r>
        <w:rPr>
          <w:lang w:val="en-US"/>
        </w:rPr>
        <w:t>Before the testing process can be automated, it is necessary to have an understanding of how to manually uncover vulnerabilities. In order to achieve this, a few basic testing examples will be described. They will all be carried out without the assistance of pen-testing tools, using a purposely vulnerable web server.</w:t>
      </w:r>
    </w:p>
    <w:p w:rsidR="00BA5233" w:rsidRDefault="00BA5233" w:rsidP="00F37E6B">
      <w:pPr>
        <w:rPr>
          <w:lang w:val="en-US"/>
        </w:rPr>
      </w:pPr>
      <w:r>
        <w:rPr>
          <w:lang w:val="en-US"/>
        </w:rPr>
        <w:t xml:space="preserve">For the purposes of these examples, a virtual machine hosting an Ubuntu 16.04 system will be used, but the basic procedure is applicable to other systems. The used vulnerable web server will be OWASP </w:t>
      </w:r>
      <w:proofErr w:type="spellStart"/>
      <w:r>
        <w:rPr>
          <w:lang w:val="en-US"/>
        </w:rPr>
        <w:t>Mutillidae</w:t>
      </w:r>
      <w:proofErr w:type="spellEnd"/>
      <w:r>
        <w:rPr>
          <w:lang w:val="en-US"/>
        </w:rPr>
        <w:t xml:space="preserve"> 2.6.43.</w:t>
      </w:r>
      <w:r>
        <w:rPr>
          <w:rStyle w:val="Refdenotaalpie"/>
          <w:lang w:val="en-US"/>
        </w:rPr>
        <w:footnoteReference w:id="3"/>
      </w:r>
      <w:r>
        <w:rPr>
          <w:lang w:val="en-US"/>
        </w:rPr>
        <w:t xml:space="preserve"> It should be noted that the vulnerabilities found within this server are genuine, and should never be deployed outside a virtual machine.</w:t>
      </w:r>
    </w:p>
    <w:p w:rsidR="00BA5233" w:rsidRDefault="00BA5233" w:rsidP="00F37E6B">
      <w:pPr>
        <w:rPr>
          <w:lang w:val="en-US"/>
        </w:rPr>
      </w:pPr>
    </w:p>
    <w:p w:rsidR="00BA5233" w:rsidRPr="00AF2240" w:rsidRDefault="00BA5233" w:rsidP="00F37E6B">
      <w:pPr>
        <w:pStyle w:val="Ttulo3"/>
        <w:rPr>
          <w:lang w:val="en-US"/>
        </w:rPr>
      </w:pPr>
      <w:bookmarkStart w:id="46" w:name="_Toc477447939"/>
      <w:r>
        <w:rPr>
          <w:lang w:val="en-US"/>
        </w:rPr>
        <w:t>Injection</w:t>
      </w:r>
      <w:bookmarkEnd w:id="46"/>
    </w:p>
    <w:p w:rsidR="00BA5233" w:rsidRDefault="00BA5233" w:rsidP="00F37E6B">
      <w:pPr>
        <w:rPr>
          <w:lang w:val="en-US"/>
        </w:rPr>
      </w:pPr>
      <w:r>
        <w:rPr>
          <w:lang w:val="en-US"/>
        </w:rPr>
        <w:t>An injection attack requires a field that accepts input data, and manipulating it in order to create an arbitrary query or command. The syntax will change depending on the interpreter. Error messages can help find what type of database the application uses, since many developers allow their applications to display error messages by default.</w:t>
      </w:r>
    </w:p>
    <w:p w:rsidR="00BA5233" w:rsidRPr="004B390C" w:rsidRDefault="00BA5233" w:rsidP="00F37E6B">
      <w:pPr>
        <w:rPr>
          <w:lang w:val="en-US"/>
        </w:rPr>
      </w:pPr>
      <w:r>
        <w:rPr>
          <w:lang w:val="en-US"/>
        </w:rPr>
        <w:t>For example, let’s assume the server stores credentials in a MySQL table with this format:</w:t>
      </w:r>
    </w:p>
    <w:tbl>
      <w:tblPr>
        <w:tblStyle w:val="Tablaconcuadrcula"/>
        <w:tblW w:w="0" w:type="auto"/>
        <w:jc w:val="center"/>
        <w:tblLook w:val="04A0" w:firstRow="1" w:lastRow="0" w:firstColumn="1" w:lastColumn="0" w:noHBand="0" w:noVBand="1"/>
      </w:tblPr>
      <w:tblGrid>
        <w:gridCol w:w="534"/>
        <w:gridCol w:w="4055"/>
        <w:gridCol w:w="4055"/>
      </w:tblGrid>
      <w:tr w:rsidR="00BA5233" w:rsidTr="00F37E6B">
        <w:trPr>
          <w:jc w:val="center"/>
        </w:trPr>
        <w:tc>
          <w:tcPr>
            <w:tcW w:w="534" w:type="dxa"/>
            <w:vAlign w:val="center"/>
          </w:tcPr>
          <w:p w:rsidR="00BA5233" w:rsidRPr="007800C2" w:rsidRDefault="00BA5233" w:rsidP="00F37E6B">
            <w:pPr>
              <w:jc w:val="center"/>
              <w:rPr>
                <w:b/>
                <w:lang w:val="en-US"/>
              </w:rPr>
            </w:pPr>
          </w:p>
        </w:tc>
        <w:tc>
          <w:tcPr>
            <w:tcW w:w="4055" w:type="dxa"/>
            <w:vAlign w:val="center"/>
          </w:tcPr>
          <w:p w:rsidR="00BA5233" w:rsidRPr="007800C2" w:rsidRDefault="00BA5233" w:rsidP="00F37E6B">
            <w:pPr>
              <w:jc w:val="center"/>
              <w:rPr>
                <w:b/>
                <w:lang w:val="en-US"/>
              </w:rPr>
            </w:pPr>
            <w:r w:rsidRPr="007800C2">
              <w:rPr>
                <w:b/>
                <w:lang w:val="en-US"/>
              </w:rPr>
              <w:t>Username</w:t>
            </w:r>
          </w:p>
        </w:tc>
        <w:tc>
          <w:tcPr>
            <w:tcW w:w="4055" w:type="dxa"/>
            <w:vAlign w:val="center"/>
          </w:tcPr>
          <w:p w:rsidR="00BA5233" w:rsidRPr="007800C2" w:rsidRDefault="00BA5233" w:rsidP="00F37E6B">
            <w:pPr>
              <w:jc w:val="center"/>
              <w:rPr>
                <w:b/>
                <w:lang w:val="en-US"/>
              </w:rPr>
            </w:pPr>
            <w:r w:rsidRPr="007800C2">
              <w:rPr>
                <w:b/>
                <w:lang w:val="en-US"/>
              </w:rPr>
              <w:t>Password</w:t>
            </w:r>
          </w:p>
        </w:tc>
      </w:tr>
      <w:tr w:rsidR="00BA5233" w:rsidTr="00F37E6B">
        <w:trPr>
          <w:jc w:val="center"/>
        </w:trPr>
        <w:tc>
          <w:tcPr>
            <w:tcW w:w="534" w:type="dxa"/>
            <w:vAlign w:val="center"/>
          </w:tcPr>
          <w:p w:rsidR="00BA5233" w:rsidRPr="007800C2" w:rsidRDefault="00BA5233" w:rsidP="00F37E6B">
            <w:pPr>
              <w:jc w:val="center"/>
              <w:rPr>
                <w:b/>
                <w:lang w:val="en-US"/>
              </w:rPr>
            </w:pPr>
            <w:r w:rsidRPr="007800C2">
              <w:rPr>
                <w:b/>
                <w:lang w:val="en-US"/>
              </w:rPr>
              <w:t>1</w:t>
            </w:r>
          </w:p>
        </w:tc>
        <w:tc>
          <w:tcPr>
            <w:tcW w:w="4055" w:type="dxa"/>
            <w:vAlign w:val="center"/>
          </w:tcPr>
          <w:p w:rsidR="00BA5233" w:rsidRDefault="00BA5233" w:rsidP="00F37E6B">
            <w:pPr>
              <w:jc w:val="center"/>
              <w:rPr>
                <w:lang w:val="en-US"/>
              </w:rPr>
            </w:pPr>
            <w:r>
              <w:rPr>
                <w:lang w:val="en-US"/>
              </w:rPr>
              <w:t>User1</w:t>
            </w:r>
          </w:p>
        </w:tc>
        <w:tc>
          <w:tcPr>
            <w:tcW w:w="4055" w:type="dxa"/>
            <w:vAlign w:val="center"/>
          </w:tcPr>
          <w:p w:rsidR="00BA5233" w:rsidRDefault="00BA5233" w:rsidP="00F37E6B">
            <w:pPr>
              <w:jc w:val="center"/>
              <w:rPr>
                <w:lang w:val="en-US"/>
              </w:rPr>
            </w:pPr>
            <w:r>
              <w:rPr>
                <w:lang w:val="en-US"/>
              </w:rPr>
              <w:t>Pass1</w:t>
            </w:r>
          </w:p>
        </w:tc>
      </w:tr>
      <w:tr w:rsidR="00BA5233" w:rsidTr="00F37E6B">
        <w:trPr>
          <w:jc w:val="center"/>
        </w:trPr>
        <w:tc>
          <w:tcPr>
            <w:tcW w:w="534" w:type="dxa"/>
            <w:vAlign w:val="center"/>
          </w:tcPr>
          <w:p w:rsidR="00BA5233" w:rsidRPr="007800C2" w:rsidRDefault="00BA5233" w:rsidP="00F37E6B">
            <w:pPr>
              <w:jc w:val="center"/>
              <w:rPr>
                <w:b/>
                <w:lang w:val="en-US"/>
              </w:rPr>
            </w:pPr>
            <w:r w:rsidRPr="007800C2">
              <w:rPr>
                <w:b/>
                <w:lang w:val="en-US"/>
              </w:rPr>
              <w:t>2</w:t>
            </w:r>
          </w:p>
        </w:tc>
        <w:tc>
          <w:tcPr>
            <w:tcW w:w="4055" w:type="dxa"/>
            <w:vAlign w:val="center"/>
          </w:tcPr>
          <w:p w:rsidR="00BA5233" w:rsidRDefault="00BA5233" w:rsidP="00F37E6B">
            <w:pPr>
              <w:jc w:val="center"/>
              <w:rPr>
                <w:lang w:val="en-US"/>
              </w:rPr>
            </w:pPr>
            <w:r>
              <w:rPr>
                <w:lang w:val="en-US"/>
              </w:rPr>
              <w:t>User2</w:t>
            </w:r>
          </w:p>
        </w:tc>
        <w:tc>
          <w:tcPr>
            <w:tcW w:w="4055" w:type="dxa"/>
            <w:vAlign w:val="center"/>
          </w:tcPr>
          <w:p w:rsidR="00BA5233" w:rsidRDefault="00BA5233" w:rsidP="00F37E6B">
            <w:pPr>
              <w:jc w:val="center"/>
              <w:rPr>
                <w:lang w:val="en-US"/>
              </w:rPr>
            </w:pPr>
            <w:r>
              <w:rPr>
                <w:lang w:val="en-US"/>
              </w:rPr>
              <w:t>Pass2</w:t>
            </w:r>
          </w:p>
        </w:tc>
      </w:tr>
      <w:tr w:rsidR="00BA5233" w:rsidTr="00F37E6B">
        <w:trPr>
          <w:jc w:val="center"/>
        </w:trPr>
        <w:tc>
          <w:tcPr>
            <w:tcW w:w="534" w:type="dxa"/>
            <w:vAlign w:val="center"/>
          </w:tcPr>
          <w:p w:rsidR="00BA5233" w:rsidRPr="007800C2" w:rsidRDefault="00BA5233" w:rsidP="00F37E6B">
            <w:pPr>
              <w:jc w:val="center"/>
              <w:rPr>
                <w:b/>
                <w:lang w:val="en-US"/>
              </w:rPr>
            </w:pPr>
            <w:r>
              <w:rPr>
                <w:b/>
                <w:lang w:val="en-US"/>
              </w:rPr>
              <w:t>3</w:t>
            </w:r>
          </w:p>
        </w:tc>
        <w:tc>
          <w:tcPr>
            <w:tcW w:w="4055" w:type="dxa"/>
            <w:vAlign w:val="center"/>
          </w:tcPr>
          <w:p w:rsidR="00BA5233" w:rsidRDefault="00BA5233" w:rsidP="00F37E6B">
            <w:pPr>
              <w:jc w:val="center"/>
              <w:rPr>
                <w:lang w:val="en-US"/>
              </w:rPr>
            </w:pPr>
            <w:r>
              <w:rPr>
                <w:lang w:val="en-US"/>
              </w:rPr>
              <w:t>User3</w:t>
            </w:r>
          </w:p>
        </w:tc>
        <w:tc>
          <w:tcPr>
            <w:tcW w:w="4055" w:type="dxa"/>
            <w:vAlign w:val="center"/>
          </w:tcPr>
          <w:p w:rsidR="00BA5233" w:rsidRDefault="00BA5233" w:rsidP="00F37E6B">
            <w:pPr>
              <w:keepNext/>
              <w:jc w:val="center"/>
              <w:rPr>
                <w:lang w:val="en-US"/>
              </w:rPr>
            </w:pPr>
            <w:r>
              <w:rPr>
                <w:lang w:val="en-US"/>
              </w:rPr>
              <w:t>Pass3</w:t>
            </w:r>
          </w:p>
        </w:tc>
      </w:tr>
    </w:tbl>
    <w:p w:rsidR="00BA5233" w:rsidRDefault="00BA5233" w:rsidP="00F37E6B">
      <w:pPr>
        <w:rPr>
          <w:lang w:val="en-US"/>
        </w:rPr>
      </w:pPr>
      <w:r>
        <w:rPr>
          <w:lang w:val="en-US"/>
        </w:rPr>
        <w:t>The table might contain any number of additional columns, and the passwords might or might not be encrypted or hashed. In order to retrieve information, the server will use MySQL queries to access the required information. For instance, inputting the username “admin” and the password “</w:t>
      </w:r>
      <w:proofErr w:type="spellStart"/>
      <w:r>
        <w:rPr>
          <w:lang w:val="en-US"/>
        </w:rPr>
        <w:t>adminpass</w:t>
      </w:r>
      <w:proofErr w:type="spellEnd"/>
      <w:r>
        <w:rPr>
          <w:lang w:val="en-US"/>
        </w:rPr>
        <w:t>” might construct a query such as:</w:t>
      </w:r>
    </w:p>
    <w:p w:rsidR="00BA5233" w:rsidRPr="00522C22" w:rsidRDefault="00BA5233" w:rsidP="00F37E6B">
      <w:pPr>
        <w:rPr>
          <w:lang w:val="en-US"/>
        </w:rPr>
      </w:pPr>
      <w:r>
        <w:t>﻿</w:t>
      </w: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AND</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password</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pass'</w:t>
      </w:r>
    </w:p>
    <w:p w:rsidR="00BA5233" w:rsidRDefault="00BA5233" w:rsidP="00F37E6B">
      <w:pPr>
        <w:rPr>
          <w:lang w:val="en-US"/>
        </w:rPr>
      </w:pPr>
      <w:r>
        <w:rPr>
          <w:lang w:val="en-US"/>
        </w:rPr>
        <w:t>This will search through the ‘accounts’ table in the database for any row where both the username and the password correspond to the inputted data. The query is thus dynamically constructed, taking user input and sending it to the function as arguments. If the input is not sanitized, it’s possible to abuse this to force the server to execute an arbitrary query. An example of this might be a login page.</w:t>
      </w:r>
    </w:p>
    <w:p w:rsidR="00BA5233" w:rsidRDefault="00BA5233" w:rsidP="00F37E6B">
      <w:pPr>
        <w:keepNext/>
        <w:jc w:val="center"/>
      </w:pPr>
      <w:r>
        <w:rPr>
          <w:noProof/>
        </w:rPr>
        <w:lastRenderedPageBreak/>
        <w:drawing>
          <wp:inline distT="0" distB="0" distL="0" distR="0" wp14:anchorId="30BC7324" wp14:editId="4899F73B">
            <wp:extent cx="2590800" cy="131839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44444" t="57075" r="25750" b="11859"/>
                    <a:stretch/>
                  </pic:blipFill>
                  <pic:spPr bwMode="auto">
                    <a:xfrm>
                      <a:off x="0" y="0"/>
                      <a:ext cx="2590496" cy="1318240"/>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47" w:name="_Toc477445712"/>
      <w:bookmarkStart w:id="48" w:name="_Toc477446434"/>
      <w:bookmarkStart w:id="49" w:name="_Toc477448115"/>
      <w:bookmarkStart w:id="50" w:name="_Toc477448254"/>
      <w:bookmarkStart w:id="51" w:name="_Toc486957390"/>
      <w:r w:rsidR="00D766F6">
        <w:rPr>
          <w:noProof/>
          <w:lang w:val="en-US"/>
        </w:rPr>
        <w:t>4</w:t>
      </w:r>
      <w:r>
        <w:rPr>
          <w:lang w:val="en-US"/>
        </w:rPr>
        <w:fldChar w:fldCharType="end"/>
      </w:r>
      <w:r w:rsidRPr="003C42D1">
        <w:rPr>
          <w:noProof/>
          <w:lang w:val="en-US"/>
        </w:rPr>
        <w:t xml:space="preserve"> Standard Login Form</w:t>
      </w:r>
      <w:bookmarkEnd w:id="47"/>
      <w:bookmarkEnd w:id="48"/>
      <w:bookmarkEnd w:id="49"/>
      <w:bookmarkEnd w:id="50"/>
      <w:bookmarkEnd w:id="51"/>
    </w:p>
    <w:p w:rsidR="00BA5233" w:rsidRDefault="00BA5233" w:rsidP="00F37E6B">
      <w:pPr>
        <w:rPr>
          <w:lang w:val="en-US"/>
        </w:rPr>
      </w:pPr>
      <w:r>
        <w:rPr>
          <w:lang w:val="en-US"/>
        </w:rPr>
        <w:t>For instance, let’s assume that an attacker wants to log in as ‘admin’ without knowing the password. Since the input is passed on as arguments to the MySQL query, this would allow the attacker to modify the query. Knowing that comments in MySQL are inserted with a double hyphen (--) followed by a space, the attacker might input this in the username field:</w:t>
      </w:r>
    </w:p>
    <w:p w:rsidR="00BA5233" w:rsidRDefault="00BA5233" w:rsidP="00F37E6B">
      <w:pPr>
        <w:keepNext/>
        <w:jc w:val="center"/>
      </w:pPr>
      <w:r>
        <w:rPr>
          <w:noProof/>
        </w:rPr>
        <w:drawing>
          <wp:inline distT="0" distB="0" distL="0" distR="0" wp14:anchorId="55AE7364" wp14:editId="208D9ED1">
            <wp:extent cx="2762250" cy="143357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44974" t="48767" r="27160" b="21612"/>
                    <a:stretch/>
                  </pic:blipFill>
                  <pic:spPr bwMode="auto">
                    <a:xfrm>
                      <a:off x="0" y="0"/>
                      <a:ext cx="2762939" cy="1433931"/>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52" w:name="_Toc477445713"/>
      <w:bookmarkStart w:id="53" w:name="_Toc477446435"/>
      <w:bookmarkStart w:id="54" w:name="_Toc477448116"/>
      <w:bookmarkStart w:id="55" w:name="_Toc477448255"/>
      <w:bookmarkStart w:id="56" w:name="_Toc486957391"/>
      <w:r w:rsidR="00D766F6">
        <w:rPr>
          <w:noProof/>
          <w:lang w:val="en-US"/>
        </w:rPr>
        <w:t>5</w:t>
      </w:r>
      <w:r>
        <w:rPr>
          <w:lang w:val="en-US"/>
        </w:rPr>
        <w:fldChar w:fldCharType="end"/>
      </w:r>
      <w:r w:rsidRPr="003C42D1">
        <w:rPr>
          <w:lang w:val="en-US"/>
        </w:rPr>
        <w:t xml:space="preserve"> Bypassing a Login Form</w:t>
      </w:r>
      <w:bookmarkEnd w:id="52"/>
      <w:bookmarkEnd w:id="53"/>
      <w:bookmarkEnd w:id="54"/>
      <w:bookmarkEnd w:id="55"/>
      <w:bookmarkEnd w:id="56"/>
    </w:p>
    <w:p w:rsidR="00BA5233" w:rsidRDefault="00BA5233" w:rsidP="00F37E6B">
      <w:pPr>
        <w:rPr>
          <w:lang w:val="en-US"/>
        </w:rPr>
      </w:pPr>
      <w:r>
        <w:rPr>
          <w:lang w:val="en-US"/>
        </w:rPr>
        <w:t>This will construct the following query:</w:t>
      </w:r>
    </w:p>
    <w:p w:rsidR="00BA5233" w:rsidRDefault="00BA5233" w:rsidP="00F37E6B">
      <w:pPr>
        <w:rPr>
          <w:lang w:val="en-US"/>
        </w:rPr>
      </w:pP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w:t>
      </w:r>
      <w:r w:rsidRPr="00522C22">
        <w:rPr>
          <w:rFonts w:ascii="Courier New" w:hAnsi="Courier New" w:cs="Courier New"/>
          <w:i/>
          <w:iCs/>
          <w:color w:val="008000"/>
          <w:sz w:val="20"/>
          <w:szCs w:val="20"/>
          <w:lang w:val="en-US"/>
        </w:rPr>
        <w:t>-- ' AND password=''</w:t>
      </w:r>
      <w:r w:rsidRPr="00522C22">
        <w:rPr>
          <w:rFonts w:ascii="Courier New" w:hAnsi="Courier New" w:cs="Courier New"/>
          <w:sz w:val="20"/>
          <w:szCs w:val="20"/>
          <w:lang w:val="en-US"/>
        </w:rPr>
        <w:t xml:space="preserve"> </w:t>
      </w:r>
      <w:r>
        <w:rPr>
          <w:lang w:val="en-US"/>
        </w:rPr>
        <w:t>Since everything behind the double hyphen is commented out, this query is equivalent to:</w:t>
      </w:r>
    </w:p>
    <w:p w:rsidR="00BA5233" w:rsidRPr="00522C22" w:rsidRDefault="00BA5233" w:rsidP="00F37E6B">
      <w:pPr>
        <w:rPr>
          <w:rFonts w:ascii="Courier New" w:hAnsi="Courier New" w:cs="Courier New"/>
          <w:sz w:val="20"/>
          <w:szCs w:val="20"/>
          <w:lang w:val="en-US"/>
        </w:rPr>
      </w:pP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xml:space="preserve"> </w:t>
      </w:r>
    </w:p>
    <w:p w:rsidR="00BA5233" w:rsidRDefault="00BA5233" w:rsidP="00F37E6B">
      <w:pPr>
        <w:rPr>
          <w:lang w:val="en-US"/>
        </w:rPr>
      </w:pPr>
      <w:r>
        <w:rPr>
          <w:lang w:val="en-US"/>
        </w:rPr>
        <w:t>This query will return the row with the username ‘admin’, regardless of the password, allowing an attacker to bypass authentication.</w:t>
      </w:r>
    </w:p>
    <w:p w:rsidR="00BA5233" w:rsidRDefault="00BA5233" w:rsidP="00F37E6B">
      <w:pPr>
        <w:keepNext/>
        <w:jc w:val="center"/>
      </w:pPr>
      <w:r>
        <w:rPr>
          <w:noProof/>
        </w:rPr>
        <w:drawing>
          <wp:inline distT="0" distB="0" distL="0" distR="0" wp14:anchorId="74128972" wp14:editId="062FCC3C">
            <wp:extent cx="1676683" cy="6000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50088" t="57075" r="33157" b="30643"/>
                    <a:stretch/>
                  </pic:blipFill>
                  <pic:spPr bwMode="auto">
                    <a:xfrm>
                      <a:off x="0" y="0"/>
                      <a:ext cx="1676487" cy="600005"/>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57" w:name="_Toc477445714"/>
      <w:bookmarkStart w:id="58" w:name="_Toc477446436"/>
      <w:bookmarkStart w:id="59" w:name="_Toc477448117"/>
      <w:bookmarkStart w:id="60" w:name="_Toc477448256"/>
      <w:bookmarkStart w:id="61" w:name="_Toc486957392"/>
      <w:r w:rsidR="00D766F6">
        <w:rPr>
          <w:noProof/>
          <w:lang w:val="en-US"/>
        </w:rPr>
        <w:t>6</w:t>
      </w:r>
      <w:r>
        <w:rPr>
          <w:lang w:val="en-US"/>
        </w:rPr>
        <w:fldChar w:fldCharType="end"/>
      </w:r>
      <w:r w:rsidRPr="003C42D1">
        <w:rPr>
          <w:lang w:val="en-US"/>
        </w:rPr>
        <w:t xml:space="preserve"> </w:t>
      </w:r>
      <w:proofErr w:type="spellStart"/>
      <w:r w:rsidRPr="003C42D1">
        <w:rPr>
          <w:lang w:val="en-US"/>
        </w:rPr>
        <w:t>Succesful</w:t>
      </w:r>
      <w:proofErr w:type="spellEnd"/>
      <w:r w:rsidRPr="003C42D1">
        <w:rPr>
          <w:lang w:val="en-US"/>
        </w:rPr>
        <w:t xml:space="preserve"> Login Form Bypass</w:t>
      </w:r>
      <w:bookmarkEnd w:id="57"/>
      <w:bookmarkEnd w:id="58"/>
      <w:bookmarkEnd w:id="59"/>
      <w:bookmarkEnd w:id="60"/>
      <w:bookmarkEnd w:id="61"/>
    </w:p>
    <w:p w:rsidR="00BA5233" w:rsidRDefault="00BA5233" w:rsidP="00F37E6B">
      <w:pPr>
        <w:rPr>
          <w:lang w:val="en-US"/>
        </w:rPr>
      </w:pPr>
      <w:r>
        <w:rPr>
          <w:lang w:val="en-US"/>
        </w:rPr>
        <w:t>Expanding on this, it would be possible to force the server to dump the whole database by constructing a query that returns true for every row. For example, in a user lookup page, this input:</w:t>
      </w:r>
    </w:p>
    <w:p w:rsidR="00BA5233" w:rsidRDefault="00BA5233" w:rsidP="00F37E6B">
      <w:pPr>
        <w:keepNext/>
        <w:jc w:val="center"/>
      </w:pPr>
      <w:r>
        <w:rPr>
          <w:noProof/>
        </w:rPr>
        <w:lastRenderedPageBreak/>
        <w:drawing>
          <wp:inline distT="0" distB="0" distL="0" distR="0" wp14:anchorId="72BAC9F9" wp14:editId="02E34DCC">
            <wp:extent cx="3004576" cy="1447800"/>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41622" t="45877" r="24339" b="20528"/>
                    <a:stretch/>
                  </pic:blipFill>
                  <pic:spPr bwMode="auto">
                    <a:xfrm>
                      <a:off x="0" y="0"/>
                      <a:ext cx="3004930" cy="1447970"/>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62" w:name="_Toc477445715"/>
      <w:bookmarkStart w:id="63" w:name="_Toc477446437"/>
      <w:bookmarkStart w:id="64" w:name="_Toc477448118"/>
      <w:bookmarkStart w:id="65" w:name="_Toc477448257"/>
      <w:bookmarkStart w:id="66" w:name="_Toc486957393"/>
      <w:r w:rsidR="00D766F6">
        <w:rPr>
          <w:noProof/>
          <w:lang w:val="en-US"/>
        </w:rPr>
        <w:t>7</w:t>
      </w:r>
      <w:r>
        <w:rPr>
          <w:lang w:val="en-US"/>
        </w:rPr>
        <w:fldChar w:fldCharType="end"/>
      </w:r>
      <w:r w:rsidRPr="003C42D1">
        <w:rPr>
          <w:lang w:val="en-US"/>
        </w:rPr>
        <w:t xml:space="preserve"> User Lookup Bypass</w:t>
      </w:r>
      <w:bookmarkEnd w:id="62"/>
      <w:bookmarkEnd w:id="63"/>
      <w:bookmarkEnd w:id="64"/>
      <w:bookmarkEnd w:id="65"/>
      <w:bookmarkEnd w:id="66"/>
    </w:p>
    <w:p w:rsidR="00BA5233" w:rsidRDefault="00BA5233" w:rsidP="00F37E6B">
      <w:pPr>
        <w:rPr>
          <w:lang w:val="en-US"/>
        </w:rPr>
      </w:pPr>
      <w:r>
        <w:rPr>
          <w:lang w:val="en-US"/>
        </w:rPr>
        <w:t>Would construct this query:</w:t>
      </w:r>
    </w:p>
    <w:p w:rsidR="00BA5233" w:rsidRDefault="00BA5233" w:rsidP="00F37E6B">
      <w:pPr>
        <w:rPr>
          <w:rFonts w:ascii="Courier New" w:hAnsi="Courier New" w:cs="Courier New"/>
          <w:sz w:val="20"/>
          <w:szCs w:val="20"/>
          <w:lang w:val="en-US"/>
        </w:rPr>
      </w:pPr>
      <w:r w:rsidRPr="005771CC">
        <w:rPr>
          <w:rFonts w:ascii="Courier New" w:hAnsi="Courier New" w:cs="Courier New"/>
          <w:color w:val="0000FF"/>
          <w:sz w:val="20"/>
          <w:szCs w:val="20"/>
          <w:lang w:val="en-US"/>
        </w:rPr>
        <w:t>SELECT</w:t>
      </w:r>
      <w:r w:rsidRPr="005771CC">
        <w:rPr>
          <w:rFonts w:ascii="Courier New" w:hAnsi="Courier New" w:cs="Courier New"/>
          <w:sz w:val="20"/>
          <w:szCs w:val="20"/>
          <w:lang w:val="en-US"/>
        </w:rPr>
        <w:t> </w:t>
      </w:r>
      <w:r w:rsidRPr="005771CC">
        <w:rPr>
          <w:rFonts w:ascii="Courier New" w:hAnsi="Courier New" w:cs="Courier New"/>
          <w:color w:val="C0C0C0"/>
          <w:sz w:val="20"/>
          <w:szCs w:val="20"/>
          <w:lang w:val="en-US"/>
        </w:rPr>
        <w:t>*</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FROM</w:t>
      </w:r>
      <w:r w:rsidRPr="005771CC">
        <w:rPr>
          <w:rFonts w:ascii="Courier New" w:hAnsi="Courier New" w:cs="Courier New"/>
          <w:sz w:val="20"/>
          <w:szCs w:val="20"/>
          <w:lang w:val="en-US"/>
        </w:rPr>
        <w:t> </w:t>
      </w:r>
      <w:r w:rsidRPr="005771CC">
        <w:rPr>
          <w:rFonts w:ascii="Courier New" w:hAnsi="Courier New" w:cs="Courier New"/>
          <w:color w:val="800000"/>
          <w:sz w:val="20"/>
          <w:szCs w:val="20"/>
          <w:lang w:val="en-US"/>
        </w:rPr>
        <w:t>accounts</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WHERE</w:t>
      </w:r>
      <w:r w:rsidRPr="005771CC">
        <w:rPr>
          <w:rFonts w:ascii="Courier New" w:hAnsi="Courier New" w:cs="Courier New"/>
          <w:sz w:val="20"/>
          <w:szCs w:val="20"/>
          <w:lang w:val="en-US"/>
        </w:rPr>
        <w:t> </w:t>
      </w:r>
      <w:r w:rsidRPr="005771CC">
        <w:rPr>
          <w:rFonts w:ascii="Courier New" w:hAnsi="Courier New" w:cs="Courier New"/>
          <w:color w:val="800000"/>
          <w:sz w:val="20"/>
          <w:szCs w:val="20"/>
          <w:lang w:val="en-US"/>
        </w:rPr>
        <w:t>username</w:t>
      </w:r>
      <w:r w:rsidRPr="005771CC">
        <w:rPr>
          <w:rFonts w:ascii="Courier New" w:hAnsi="Courier New" w:cs="Courier New"/>
          <w:color w:val="C0C0C0"/>
          <w:sz w:val="20"/>
          <w:szCs w:val="20"/>
          <w:lang w:val="en-US"/>
        </w:rPr>
        <w:t>=</w:t>
      </w:r>
      <w:r w:rsidRPr="005771CC">
        <w:rPr>
          <w:rFonts w:ascii="Courier New" w:hAnsi="Courier New" w:cs="Courier New"/>
          <w:color w:val="FF0000"/>
          <w:sz w:val="20"/>
          <w:szCs w:val="20"/>
          <w:lang w:val="en-US"/>
        </w:rPr>
        <w:t>''</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OR</w:t>
      </w:r>
      <w:r w:rsidRPr="005771CC">
        <w:rPr>
          <w:rFonts w:ascii="Courier New" w:hAnsi="Courier New" w:cs="Courier New"/>
          <w:sz w:val="20"/>
          <w:szCs w:val="20"/>
          <w:lang w:val="en-US"/>
        </w:rPr>
        <w:t> </w:t>
      </w:r>
      <w:r w:rsidRPr="005771CC">
        <w:rPr>
          <w:rFonts w:ascii="Courier New" w:hAnsi="Courier New" w:cs="Courier New"/>
          <w:color w:val="000000"/>
          <w:sz w:val="20"/>
          <w:szCs w:val="20"/>
          <w:lang w:val="en-US"/>
        </w:rPr>
        <w:t>1</w:t>
      </w:r>
      <w:r w:rsidRPr="005771CC">
        <w:rPr>
          <w:rFonts w:ascii="Courier New" w:hAnsi="Courier New" w:cs="Courier New"/>
          <w:color w:val="C0C0C0"/>
          <w:sz w:val="20"/>
          <w:szCs w:val="20"/>
          <w:lang w:val="en-US"/>
        </w:rPr>
        <w:t>=</w:t>
      </w:r>
      <w:r w:rsidRPr="005771CC">
        <w:rPr>
          <w:rFonts w:ascii="Courier New" w:hAnsi="Courier New" w:cs="Courier New"/>
          <w:color w:val="000000"/>
          <w:sz w:val="20"/>
          <w:szCs w:val="20"/>
          <w:lang w:val="en-US"/>
        </w:rPr>
        <w:t>1</w:t>
      </w:r>
      <w:r w:rsidRPr="005771CC">
        <w:rPr>
          <w:rFonts w:ascii="Courier New" w:hAnsi="Courier New" w:cs="Courier New"/>
          <w:sz w:val="20"/>
          <w:szCs w:val="20"/>
          <w:lang w:val="en-US"/>
        </w:rPr>
        <w:t> </w:t>
      </w:r>
      <w:r w:rsidRPr="005771CC">
        <w:rPr>
          <w:rFonts w:ascii="Courier New" w:hAnsi="Courier New" w:cs="Courier New"/>
          <w:i/>
          <w:iCs/>
          <w:color w:val="008000"/>
          <w:sz w:val="20"/>
          <w:szCs w:val="20"/>
          <w:lang w:val="en-US"/>
        </w:rPr>
        <w:t>-- ' AND password='</w:t>
      </w:r>
      <w:proofErr w:type="spellStart"/>
      <w:r w:rsidRPr="005771CC">
        <w:rPr>
          <w:rFonts w:ascii="Courier New" w:hAnsi="Courier New" w:cs="Courier New"/>
          <w:i/>
          <w:iCs/>
          <w:color w:val="008000"/>
          <w:sz w:val="20"/>
          <w:szCs w:val="20"/>
          <w:lang w:val="en-US"/>
        </w:rPr>
        <w:t>adminpass</w:t>
      </w:r>
      <w:proofErr w:type="spellEnd"/>
      <w:r w:rsidRPr="005771CC">
        <w:rPr>
          <w:rFonts w:ascii="Courier New" w:hAnsi="Courier New" w:cs="Courier New"/>
          <w:i/>
          <w:iCs/>
          <w:color w:val="008000"/>
          <w:sz w:val="20"/>
          <w:szCs w:val="20"/>
          <w:lang w:val="en-US"/>
        </w:rPr>
        <w:t>'</w:t>
      </w:r>
      <w:r w:rsidRPr="005771CC">
        <w:rPr>
          <w:rFonts w:ascii="Courier New" w:hAnsi="Courier New" w:cs="Courier New"/>
          <w:sz w:val="20"/>
          <w:szCs w:val="20"/>
          <w:lang w:val="en-US"/>
        </w:rPr>
        <w:t xml:space="preserve"> </w:t>
      </w:r>
    </w:p>
    <w:p w:rsidR="00BA5233" w:rsidRDefault="00BA5233" w:rsidP="00F37E6B">
      <w:pPr>
        <w:rPr>
          <w:lang w:val="en-US"/>
        </w:rPr>
      </w:pPr>
      <w:r>
        <w:rPr>
          <w:lang w:val="en-US"/>
        </w:rPr>
        <w:t>Ignoring the commented out part, this query will return every row where either of the two conditions evaluate to true. By inputting a trivial second condition that will always be true (such as 1=1), this query will return every row in the database, dumping the credentials of every user.</w:t>
      </w:r>
    </w:p>
    <w:p w:rsidR="00BA5233" w:rsidRDefault="00BA5233" w:rsidP="00F37E6B">
      <w:pPr>
        <w:rPr>
          <w:lang w:val="en-US"/>
        </w:rPr>
      </w:pPr>
      <w:r>
        <w:rPr>
          <w:lang w:val="en-US"/>
        </w:rPr>
        <w:t>While these examples have been done in MySQL, the methodology is identical for other different interpreters, varying only in the syntax used to construct queries.</w:t>
      </w:r>
    </w:p>
    <w:p w:rsidR="00BA5233" w:rsidRDefault="00BA5233" w:rsidP="00F37E6B">
      <w:pPr>
        <w:rPr>
          <w:lang w:val="en-US"/>
        </w:rPr>
      </w:pPr>
    </w:p>
    <w:p w:rsidR="00BA5233" w:rsidRPr="009F244A" w:rsidRDefault="00BA5233" w:rsidP="00F37E6B">
      <w:pPr>
        <w:pStyle w:val="Ttulo3"/>
        <w:rPr>
          <w:lang w:val="en-US"/>
        </w:rPr>
      </w:pPr>
      <w:bookmarkStart w:id="67" w:name="_Toc477447940"/>
      <w:r w:rsidRPr="009F244A">
        <w:rPr>
          <w:lang w:val="en-US"/>
        </w:rPr>
        <w:t>Broken Authentication and Session Management</w:t>
      </w:r>
      <w:bookmarkEnd w:id="67"/>
    </w:p>
    <w:p w:rsidR="00BA5233" w:rsidRDefault="00BA5233" w:rsidP="00F37E6B">
      <w:pPr>
        <w:rPr>
          <w:lang w:val="en-US"/>
        </w:rPr>
      </w:pPr>
      <w:r>
        <w:rPr>
          <w:lang w:val="en-US"/>
        </w:rPr>
        <w:t>There are multiple ways to hijack sessions depending on how the particular target web application is configured. As mentioned before, in an insecure page injection can be used to extract password lists or even bypass authentication altogether, but there are other ways to achieve this.</w:t>
      </w:r>
    </w:p>
    <w:p w:rsidR="00BA5233" w:rsidRDefault="00BA5233" w:rsidP="00F37E6B">
      <w:pPr>
        <w:rPr>
          <w:lang w:val="en-US"/>
        </w:rPr>
      </w:pPr>
      <w:r>
        <w:rPr>
          <w:lang w:val="en-US"/>
        </w:rPr>
        <w:t>Depending on how a page works with cookies, they could be exploited to obtain administrative privileges or impersonate another user. There are many ways to edit cookies. For the purposes of this example, the ‘Cookies Manager+’ add-on for Mozilla Firefox will be used. First, it is necessary to understand how the target web application manages cookies. An easy way to begin is to actually register as a normal user, in order to make the web application generate a genuine session cookie.</w:t>
      </w:r>
    </w:p>
    <w:p w:rsidR="00BA5233" w:rsidRDefault="00BA5233" w:rsidP="00F37E6B">
      <w:pPr>
        <w:keepNext/>
        <w:jc w:val="center"/>
      </w:pPr>
      <w:r>
        <w:rPr>
          <w:noProof/>
        </w:rPr>
        <w:lastRenderedPageBreak/>
        <w:drawing>
          <wp:inline distT="0" distB="0" distL="0" distR="0" wp14:anchorId="652C33A5" wp14:editId="6BC6250C">
            <wp:extent cx="3286125" cy="2386964"/>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0788" t="21674" r="25749" b="13665"/>
                    <a:stretch/>
                  </pic:blipFill>
                  <pic:spPr bwMode="auto">
                    <a:xfrm>
                      <a:off x="0" y="0"/>
                      <a:ext cx="3289635" cy="2389514"/>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68" w:name="_Toc477445716"/>
      <w:bookmarkStart w:id="69" w:name="_Toc477446438"/>
      <w:bookmarkStart w:id="70" w:name="_Toc477448119"/>
      <w:bookmarkStart w:id="71" w:name="_Toc477448258"/>
      <w:bookmarkStart w:id="72" w:name="_Toc486957394"/>
      <w:proofErr w:type="gramStart"/>
      <w:r w:rsidR="00D766F6">
        <w:rPr>
          <w:noProof/>
          <w:lang w:val="en-US"/>
        </w:rPr>
        <w:t>8</w:t>
      </w:r>
      <w:r>
        <w:rPr>
          <w:lang w:val="en-US"/>
        </w:rPr>
        <w:fldChar w:fldCharType="end"/>
      </w:r>
      <w:r w:rsidRPr="003C42D1">
        <w:rPr>
          <w:lang w:val="en-US"/>
        </w:rPr>
        <w:t xml:space="preserve"> Cookie Manipulation</w:t>
      </w:r>
      <w:bookmarkEnd w:id="68"/>
      <w:bookmarkEnd w:id="69"/>
      <w:bookmarkEnd w:id="70"/>
      <w:bookmarkEnd w:id="71"/>
      <w:bookmarkEnd w:id="72"/>
      <w:proofErr w:type="gramEnd"/>
    </w:p>
    <w:p w:rsidR="00BA5233" w:rsidRDefault="00BA5233" w:rsidP="00F37E6B">
      <w:pPr>
        <w:rPr>
          <w:lang w:val="en-US"/>
        </w:rPr>
      </w:pPr>
      <w:r>
        <w:rPr>
          <w:lang w:val="en-US"/>
        </w:rPr>
        <w:t>Analyzing the newly generated cookies can give insight on how to proceed. For this particular example, registering as a new user has created two new cookies, ‘</w:t>
      </w:r>
      <w:proofErr w:type="spellStart"/>
      <w:r>
        <w:rPr>
          <w:lang w:val="en-US"/>
        </w:rPr>
        <w:t>uid</w:t>
      </w:r>
      <w:proofErr w:type="spellEnd"/>
      <w:r>
        <w:rPr>
          <w:lang w:val="en-US"/>
        </w:rPr>
        <w:t>’ and ‘username’, corresponding to the user’s id and the username. In most cases the relationship between the cookies and the session will not be as obvious, so it might be necessary to create more than one account to compare the cookies and see how they relate to their respective sessions. For this example, trial and error shows that changing ‘</w:t>
      </w:r>
      <w:proofErr w:type="spellStart"/>
      <w:r>
        <w:rPr>
          <w:lang w:val="en-US"/>
        </w:rPr>
        <w:t>uid</w:t>
      </w:r>
      <w:proofErr w:type="spellEnd"/>
      <w:r>
        <w:rPr>
          <w:lang w:val="en-US"/>
        </w:rPr>
        <w:t>’ to 1 and ‘username’ to admin is equivalent to logging in as the web’s administrator.</w:t>
      </w:r>
    </w:p>
    <w:p w:rsidR="00BA5233" w:rsidRDefault="00BA5233" w:rsidP="00F37E6B">
      <w:pPr>
        <w:rPr>
          <w:lang w:val="en-US"/>
        </w:rPr>
      </w:pPr>
    </w:p>
    <w:p w:rsidR="00BA5233" w:rsidRPr="009F244A" w:rsidRDefault="00BA5233" w:rsidP="00F37E6B">
      <w:pPr>
        <w:pStyle w:val="Ttulo3"/>
        <w:rPr>
          <w:lang w:val="en-US"/>
        </w:rPr>
      </w:pPr>
      <w:bookmarkStart w:id="73" w:name="_Toc477447941"/>
      <w:r w:rsidRPr="009F244A">
        <w:rPr>
          <w:lang w:val="en-US"/>
        </w:rPr>
        <w:t>Cross-Site Scripting (XSS)</w:t>
      </w:r>
      <w:bookmarkEnd w:id="73"/>
    </w:p>
    <w:p w:rsidR="00BA5233" w:rsidRDefault="00BA5233" w:rsidP="00F37E6B">
      <w:pPr>
        <w:rPr>
          <w:lang w:val="en-US"/>
        </w:rPr>
      </w:pPr>
      <w:r>
        <w:rPr>
          <w:lang w:val="en-US"/>
        </w:rPr>
        <w:t>Much like injection, cross-site scripting attacks make use of fields that allow the user to input data and then display it back in the output without proper encoding. Two variations exist, reflected XSS and stored XSS.</w:t>
      </w:r>
    </w:p>
    <w:p w:rsidR="00BA5233" w:rsidRDefault="00BA5233" w:rsidP="00F37E6B">
      <w:pPr>
        <w:rPr>
          <w:lang w:val="en-US"/>
        </w:rPr>
      </w:pPr>
      <w:r>
        <w:rPr>
          <w:lang w:val="en-US"/>
        </w:rPr>
        <w:t>Reflected cross-site scripting is transient and is not stored within the server. Any page that directly outputs the user input without sanitizing it is vulnerable. For example, let’s assume a user lookup page takes in a username and a password and then displays the username back without sanitizing it. For instance, inputting ‘qwerty’ would return:</w:t>
      </w:r>
    </w:p>
    <w:p w:rsidR="00BA5233" w:rsidRDefault="00BA5233" w:rsidP="00F37E6B">
      <w:pPr>
        <w:keepNext/>
        <w:jc w:val="center"/>
      </w:pPr>
      <w:r>
        <w:rPr>
          <w:noProof/>
        </w:rPr>
        <w:drawing>
          <wp:inline distT="0" distB="0" distL="0" distR="0" wp14:anchorId="2B88219D" wp14:editId="207E5F3A">
            <wp:extent cx="5505450" cy="1541975"/>
            <wp:effectExtent l="0" t="0" r="0" b="127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0811" t="42873" r="4056" b="14026"/>
                    <a:stretch/>
                  </pic:blipFill>
                  <pic:spPr bwMode="auto">
                    <a:xfrm>
                      <a:off x="0" y="0"/>
                      <a:ext cx="5508524" cy="1542836"/>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74" w:name="_Toc477445717"/>
      <w:bookmarkStart w:id="75" w:name="_Toc477446439"/>
      <w:bookmarkStart w:id="76" w:name="_Toc477448120"/>
      <w:bookmarkStart w:id="77" w:name="_Toc477448259"/>
      <w:bookmarkStart w:id="78" w:name="_Toc486957395"/>
      <w:proofErr w:type="gramStart"/>
      <w:r w:rsidR="00D766F6">
        <w:rPr>
          <w:noProof/>
          <w:lang w:val="en-US"/>
        </w:rPr>
        <w:t>9</w:t>
      </w:r>
      <w:r>
        <w:rPr>
          <w:lang w:val="en-US"/>
        </w:rPr>
        <w:fldChar w:fldCharType="end"/>
      </w:r>
      <w:r w:rsidRPr="003C42D1">
        <w:rPr>
          <w:lang w:val="en-US"/>
        </w:rPr>
        <w:t xml:space="preserve"> Login Error Example</w:t>
      </w:r>
      <w:bookmarkEnd w:id="74"/>
      <w:bookmarkEnd w:id="75"/>
      <w:bookmarkEnd w:id="76"/>
      <w:bookmarkEnd w:id="77"/>
      <w:bookmarkEnd w:id="78"/>
      <w:proofErr w:type="gramEnd"/>
    </w:p>
    <w:p w:rsidR="00BA5233" w:rsidRDefault="00BA5233" w:rsidP="00F37E6B">
      <w:pPr>
        <w:rPr>
          <w:lang w:val="en-US"/>
        </w:rPr>
      </w:pPr>
      <w:r>
        <w:rPr>
          <w:lang w:val="en-US"/>
        </w:rPr>
        <w:t>If the developer is careless and passes on the parameters directly through the URL, the URL might look like this:</w:t>
      </w:r>
    </w:p>
    <w:p w:rsidR="00BA5233" w:rsidRPr="001E523E" w:rsidRDefault="00BA5233" w:rsidP="00F37E6B">
      <w:pPr>
        <w:rPr>
          <w:i/>
          <w:lang w:val="en-US"/>
        </w:rPr>
      </w:pPr>
      <w:r w:rsidRPr="001E523E">
        <w:rPr>
          <w:i/>
          <w:lang w:val="en-US"/>
        </w:rPr>
        <w:lastRenderedPageBreak/>
        <w:t>…/mutillidae/index.php?page=user-info.php&amp;</w:t>
      </w:r>
      <w:r w:rsidRPr="001E523E">
        <w:rPr>
          <w:b/>
          <w:i/>
          <w:lang w:val="en-US"/>
        </w:rPr>
        <w:t>username=qwerty</w:t>
      </w:r>
      <w:r w:rsidRPr="001E523E">
        <w:rPr>
          <w:i/>
          <w:lang w:val="en-US"/>
        </w:rPr>
        <w:t xml:space="preserve">&amp;password=123&amp;user-info-php-submit-button=View+Account+Details </w:t>
      </w:r>
    </w:p>
    <w:p w:rsidR="00BA5233" w:rsidRDefault="00BA5233" w:rsidP="00F37E6B">
      <w:pPr>
        <w:rPr>
          <w:lang w:val="en-US"/>
        </w:rPr>
      </w:pPr>
      <w:r>
        <w:rPr>
          <w:lang w:val="en-US"/>
        </w:rPr>
        <w:t>If that is the case, it would be possible to input a malicious script in the username field in order to generate a malicious link that will execute that script when accessed. The attacker could then make use of social engineering to trick a victim into clicking such a link and executing the script. A very simple example of this could be a script that displays a warning message:</w:t>
      </w:r>
    </w:p>
    <w:p w:rsidR="00BA5233" w:rsidRDefault="00BA5233" w:rsidP="00F37E6B">
      <w:pPr>
        <w:keepNext/>
        <w:jc w:val="center"/>
      </w:pPr>
      <w:r>
        <w:rPr>
          <w:noProof/>
        </w:rPr>
        <w:drawing>
          <wp:inline distT="0" distB="0" distL="0" distR="0" wp14:anchorId="2B17E9B8" wp14:editId="4F6E13C8">
            <wp:extent cx="3181350" cy="1481263"/>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41623" t="51657" r="25044" b="16554"/>
                    <a:stretch/>
                  </pic:blipFill>
                  <pic:spPr bwMode="auto">
                    <a:xfrm>
                      <a:off x="0" y="0"/>
                      <a:ext cx="3180975" cy="1481089"/>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79" w:name="_Toc477445718"/>
      <w:bookmarkStart w:id="80" w:name="_Toc477446440"/>
      <w:bookmarkStart w:id="81" w:name="_Toc477448121"/>
      <w:bookmarkStart w:id="82" w:name="_Toc477448260"/>
      <w:bookmarkStart w:id="83" w:name="_Toc486957396"/>
      <w:r w:rsidR="00D766F6">
        <w:rPr>
          <w:noProof/>
          <w:lang w:val="en-US"/>
        </w:rPr>
        <w:t>10</w:t>
      </w:r>
      <w:r>
        <w:rPr>
          <w:lang w:val="en-US"/>
        </w:rPr>
        <w:fldChar w:fldCharType="end"/>
      </w:r>
      <w:r w:rsidRPr="003C42D1">
        <w:rPr>
          <w:lang w:val="en-US"/>
        </w:rPr>
        <w:t xml:space="preserve"> Reflected XSS Example</w:t>
      </w:r>
      <w:bookmarkEnd w:id="79"/>
      <w:bookmarkEnd w:id="80"/>
      <w:bookmarkEnd w:id="81"/>
      <w:bookmarkEnd w:id="82"/>
      <w:bookmarkEnd w:id="83"/>
    </w:p>
    <w:p w:rsidR="00BA5233" w:rsidRPr="001E523E" w:rsidRDefault="00BA5233" w:rsidP="00F37E6B">
      <w:pPr>
        <w:rPr>
          <w:lang w:val="en-US"/>
        </w:rPr>
      </w:pPr>
      <w:r>
        <w:rPr>
          <w:lang w:val="en-US"/>
        </w:rPr>
        <w:t xml:space="preserve">This would generate the URL: </w:t>
      </w:r>
      <w:r w:rsidRPr="001E523E">
        <w:rPr>
          <w:i/>
          <w:lang w:val="en-US"/>
        </w:rPr>
        <w:t>…/mutillidae/index.php?page=user-info.php&amp;</w:t>
      </w:r>
      <w:r w:rsidRPr="001E523E">
        <w:rPr>
          <w:b/>
          <w:i/>
          <w:lang w:val="en-US"/>
        </w:rPr>
        <w:t>username=%3Cscript%3Ealert%28%22XSS%22%29%3B%3C%2Fscript%3E</w:t>
      </w:r>
      <w:r w:rsidRPr="001E523E">
        <w:rPr>
          <w:i/>
          <w:lang w:val="en-US"/>
        </w:rPr>
        <w:t>&amp;password=&amp;user-info-php-submit-button=View+Account+Details</w:t>
      </w:r>
      <w:r>
        <w:rPr>
          <w:lang w:val="en-US"/>
        </w:rPr>
        <w:t>. The apparent garbling in the URL happens because all non-alphanumeric characters are substituted by their equivalent ASCII codes (such as ‘&lt;’ becoming %3C). Upon accessing this URL, the script is executed and the warning message is displayed.</w:t>
      </w:r>
    </w:p>
    <w:p w:rsidR="00BA5233" w:rsidRDefault="00BA5233" w:rsidP="00F37E6B">
      <w:pPr>
        <w:keepNext/>
        <w:jc w:val="center"/>
      </w:pPr>
      <w:r>
        <w:rPr>
          <w:noProof/>
        </w:rPr>
        <w:drawing>
          <wp:inline distT="0" distB="0" distL="0" distR="0" wp14:anchorId="4CF9B4A0" wp14:editId="22933738">
            <wp:extent cx="1676400" cy="107199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41370" t="32576" r="36406" b="38316"/>
                    <a:stretch/>
                  </pic:blipFill>
                  <pic:spPr bwMode="auto">
                    <a:xfrm>
                      <a:off x="0" y="0"/>
                      <a:ext cx="1679617" cy="1074053"/>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84" w:name="_Toc477445719"/>
      <w:bookmarkStart w:id="85" w:name="_Toc477446441"/>
      <w:bookmarkStart w:id="86" w:name="_Toc477448122"/>
      <w:bookmarkStart w:id="87" w:name="_Toc477448261"/>
      <w:bookmarkStart w:id="88" w:name="_Toc486957397"/>
      <w:r w:rsidR="00D766F6">
        <w:rPr>
          <w:noProof/>
          <w:lang w:val="en-US"/>
        </w:rPr>
        <w:t>11</w:t>
      </w:r>
      <w:r>
        <w:rPr>
          <w:lang w:val="en-US"/>
        </w:rPr>
        <w:fldChar w:fldCharType="end"/>
      </w:r>
      <w:r w:rsidRPr="003C42D1">
        <w:rPr>
          <w:lang w:val="en-US"/>
        </w:rPr>
        <w:t xml:space="preserve"> </w:t>
      </w:r>
      <w:proofErr w:type="spellStart"/>
      <w:r w:rsidRPr="003C42D1">
        <w:rPr>
          <w:lang w:val="en-US"/>
        </w:rPr>
        <w:t>Succesful</w:t>
      </w:r>
      <w:proofErr w:type="spellEnd"/>
      <w:r w:rsidRPr="003C42D1">
        <w:rPr>
          <w:lang w:val="en-US"/>
        </w:rPr>
        <w:t xml:space="preserve"> Reflected XSS</w:t>
      </w:r>
      <w:bookmarkEnd w:id="84"/>
      <w:bookmarkEnd w:id="85"/>
      <w:bookmarkEnd w:id="86"/>
      <w:bookmarkEnd w:id="87"/>
      <w:bookmarkEnd w:id="88"/>
    </w:p>
    <w:p w:rsidR="00BA5233" w:rsidRDefault="00BA5233" w:rsidP="00F37E6B">
      <w:pPr>
        <w:rPr>
          <w:lang w:val="en-US"/>
        </w:rPr>
      </w:pPr>
      <w:r>
        <w:rPr>
          <w:lang w:val="en-US"/>
        </w:rPr>
        <w:t>While this particular example is benign, an attacker could force the execution of any arbitrary script of their choice using this method.</w:t>
      </w:r>
    </w:p>
    <w:p w:rsidR="00BA5233" w:rsidRDefault="00BA5233" w:rsidP="00F37E6B">
      <w:pPr>
        <w:rPr>
          <w:lang w:val="en-US"/>
        </w:rPr>
      </w:pPr>
      <w:r>
        <w:rPr>
          <w:lang w:val="en-US"/>
        </w:rPr>
        <w:t xml:space="preserve">Stored cross-site scripting differs from the reflected variant in that it doesn’t need to target a specific victim. Instead, as its name implies, the script is directly stored in the server and executed whenever any user accesses that page or performs a specific action. Pages vulnerable to stored XSS include all those that allow users to input data that is stored in the server without sanitizing it first. Common examples are forums, blogs or </w:t>
      </w:r>
      <w:proofErr w:type="spellStart"/>
      <w:r>
        <w:rPr>
          <w:lang w:val="en-US"/>
        </w:rPr>
        <w:t>guestbooks</w:t>
      </w:r>
      <w:proofErr w:type="spellEnd"/>
      <w:r>
        <w:rPr>
          <w:lang w:val="en-US"/>
        </w:rPr>
        <w:t>.</w:t>
      </w:r>
    </w:p>
    <w:p w:rsidR="00BA5233" w:rsidRPr="00D7326F" w:rsidRDefault="00BA5233" w:rsidP="00F37E6B">
      <w:pPr>
        <w:rPr>
          <w:lang w:val="en-US"/>
        </w:rPr>
      </w:pPr>
      <w:r>
        <w:rPr>
          <w:lang w:val="en-US"/>
        </w:rPr>
        <w:t>An example could be a blog that allows users to leave comments that are then displayed to every other visitor. If the inputted comment was a malicious script, every visitor would accidentally execute it upon visiting the page.</w:t>
      </w:r>
    </w:p>
    <w:p w:rsidR="00BA5233" w:rsidRDefault="00BA5233" w:rsidP="00F37E6B">
      <w:pPr>
        <w:keepNext/>
        <w:jc w:val="center"/>
      </w:pPr>
      <w:r>
        <w:rPr>
          <w:noProof/>
        </w:rPr>
        <w:lastRenderedPageBreak/>
        <w:drawing>
          <wp:inline distT="0" distB="0" distL="0" distR="0" wp14:anchorId="04BA11B3" wp14:editId="7145B5E6">
            <wp:extent cx="4429125" cy="212316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39039" t="32166" r="22315" b="29889"/>
                    <a:stretch/>
                  </pic:blipFill>
                  <pic:spPr bwMode="auto">
                    <a:xfrm>
                      <a:off x="0" y="0"/>
                      <a:ext cx="4434003" cy="2125506"/>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89" w:name="_Toc477445720"/>
      <w:bookmarkStart w:id="90" w:name="_Toc477446442"/>
      <w:bookmarkStart w:id="91" w:name="_Toc477448123"/>
      <w:bookmarkStart w:id="92" w:name="_Toc477448262"/>
      <w:bookmarkStart w:id="93" w:name="_Toc486957398"/>
      <w:r w:rsidR="00D766F6">
        <w:rPr>
          <w:noProof/>
          <w:lang w:val="en-US"/>
        </w:rPr>
        <w:t>12</w:t>
      </w:r>
      <w:r>
        <w:rPr>
          <w:lang w:val="en-US"/>
        </w:rPr>
        <w:fldChar w:fldCharType="end"/>
      </w:r>
      <w:r>
        <w:t xml:space="preserve"> </w:t>
      </w:r>
      <w:proofErr w:type="spellStart"/>
      <w:r>
        <w:t>Stored</w:t>
      </w:r>
      <w:proofErr w:type="spellEnd"/>
      <w:r>
        <w:t xml:space="preserve"> XSS </w:t>
      </w:r>
      <w:proofErr w:type="spellStart"/>
      <w:r>
        <w:t>Example</w:t>
      </w:r>
      <w:bookmarkEnd w:id="89"/>
      <w:bookmarkEnd w:id="90"/>
      <w:bookmarkEnd w:id="91"/>
      <w:bookmarkEnd w:id="92"/>
      <w:bookmarkEnd w:id="93"/>
      <w:proofErr w:type="spellEnd"/>
    </w:p>
    <w:p w:rsidR="00BA5233" w:rsidRDefault="00BA5233" w:rsidP="00F37E6B">
      <w:pPr>
        <w:jc w:val="center"/>
        <w:rPr>
          <w:lang w:val="en-US"/>
        </w:rPr>
      </w:pPr>
      <w:r>
        <w:rPr>
          <w:noProof/>
        </w:rPr>
        <w:drawing>
          <wp:inline distT="0" distB="0" distL="0" distR="0" wp14:anchorId="1A602966" wp14:editId="7620F6A8">
            <wp:extent cx="1752600" cy="111405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41093" t="32150" r="36155" b="38229"/>
                    <a:stretch/>
                  </pic:blipFill>
                  <pic:spPr bwMode="auto">
                    <a:xfrm>
                      <a:off x="0" y="0"/>
                      <a:ext cx="1752395" cy="1113925"/>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keepNext/>
        <w:jc w:val="center"/>
      </w:pPr>
      <w:r>
        <w:rPr>
          <w:noProof/>
        </w:rPr>
        <w:drawing>
          <wp:inline distT="0" distB="0" distL="0" distR="0" wp14:anchorId="69A38B9B" wp14:editId="422FADD3">
            <wp:extent cx="5305425" cy="8573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20812" t="75137" r="3880" b="-62"/>
                    <a:stretch/>
                  </pic:blipFill>
                  <pic:spPr bwMode="auto">
                    <a:xfrm>
                      <a:off x="0" y="0"/>
                      <a:ext cx="5306825" cy="857543"/>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94" w:name="_Toc477445721"/>
      <w:bookmarkStart w:id="95" w:name="_Toc477446443"/>
      <w:bookmarkStart w:id="96" w:name="_Toc477448124"/>
      <w:bookmarkStart w:id="97" w:name="_Toc477448263"/>
      <w:bookmarkStart w:id="98" w:name="_Toc486957399"/>
      <w:r w:rsidR="00D766F6">
        <w:rPr>
          <w:noProof/>
          <w:lang w:val="en-US"/>
        </w:rPr>
        <w:t>13</w:t>
      </w:r>
      <w:r>
        <w:rPr>
          <w:lang w:val="en-US"/>
        </w:rPr>
        <w:fldChar w:fldCharType="end"/>
      </w:r>
      <w:r w:rsidRPr="003C42D1">
        <w:rPr>
          <w:lang w:val="en-US"/>
        </w:rPr>
        <w:t xml:space="preserve"> </w:t>
      </w:r>
      <w:proofErr w:type="spellStart"/>
      <w:r w:rsidRPr="003C42D1">
        <w:rPr>
          <w:lang w:val="en-US"/>
        </w:rPr>
        <w:t>Succesful</w:t>
      </w:r>
      <w:proofErr w:type="spellEnd"/>
      <w:r w:rsidRPr="003C42D1">
        <w:rPr>
          <w:lang w:val="en-US"/>
        </w:rPr>
        <w:t xml:space="preserve"> Stored XSS</w:t>
      </w:r>
      <w:bookmarkEnd w:id="94"/>
      <w:bookmarkEnd w:id="95"/>
      <w:bookmarkEnd w:id="96"/>
      <w:bookmarkEnd w:id="97"/>
      <w:bookmarkEnd w:id="98"/>
    </w:p>
    <w:p w:rsidR="00BA5233" w:rsidRDefault="00BA5233" w:rsidP="00F37E6B">
      <w:pPr>
        <w:rPr>
          <w:lang w:val="en-US"/>
        </w:rPr>
      </w:pPr>
      <w:r>
        <w:rPr>
          <w:lang w:val="en-US"/>
        </w:rPr>
        <w:t>This entry would be added as a permanent comment, and in most cases it would look no different than a normal comment, but it would execute the script whenever a user visits the page. Subtler scripts could execute without the user noticing anything wrong. The only way to solve this would be for the webmaster to delete the malicious entry from the server. In particularly pernicious cases with self-replicating scripts, the only solution might be to restore the database to a previous backup or reset it altogether.</w:t>
      </w:r>
    </w:p>
    <w:p w:rsidR="00BA5233" w:rsidRDefault="00BA5233" w:rsidP="00F37E6B">
      <w:pPr>
        <w:rPr>
          <w:lang w:val="en-US"/>
        </w:rPr>
      </w:pPr>
    </w:p>
    <w:p w:rsidR="00BA5233" w:rsidRPr="009F244A" w:rsidRDefault="00BA5233" w:rsidP="00F37E6B">
      <w:pPr>
        <w:pStyle w:val="Ttulo3"/>
        <w:rPr>
          <w:lang w:val="en-US"/>
        </w:rPr>
      </w:pPr>
      <w:bookmarkStart w:id="99" w:name="_Toc477447942"/>
      <w:r w:rsidRPr="009F244A">
        <w:rPr>
          <w:lang w:val="en-US"/>
        </w:rPr>
        <w:t>Insecure Direct Object References</w:t>
      </w:r>
      <w:bookmarkEnd w:id="99"/>
    </w:p>
    <w:p w:rsidR="00BA5233" w:rsidRDefault="00BA5233" w:rsidP="00F37E6B">
      <w:pPr>
        <w:rPr>
          <w:lang w:val="en-US"/>
        </w:rPr>
      </w:pPr>
      <w:r>
        <w:rPr>
          <w:lang w:val="en-US"/>
        </w:rPr>
        <w:t>Insecure direct object references will take place whenever an application tries to access a resource using the resource itself as the reference to look up for. Through trial and error, it could then be possible to gain access to a confidential file without having the required privileges.</w:t>
      </w:r>
    </w:p>
    <w:p w:rsidR="00BA5233" w:rsidRPr="00B96F9B" w:rsidRDefault="00BA5233" w:rsidP="00F37E6B">
      <w:pPr>
        <w:rPr>
          <w:lang w:val="en-US"/>
        </w:rPr>
      </w:pPr>
      <w:r>
        <w:rPr>
          <w:lang w:val="en-US"/>
        </w:rPr>
        <w:t xml:space="preserve">If the web application has a folder called ‘passwords’ </w:t>
      </w:r>
      <w:r w:rsidRPr="00B96F9B">
        <w:rPr>
          <w:lang w:val="en-US"/>
        </w:rPr>
        <w:t xml:space="preserve">that contains a text file of the name ‘accounts.txt’, it could be possible to access it directly through the URL </w:t>
      </w:r>
      <w:r w:rsidRPr="00B96F9B">
        <w:rPr>
          <w:i/>
          <w:lang w:val="en-US"/>
        </w:rPr>
        <w:t>/passwords/accounts.txt</w:t>
      </w:r>
      <w:r w:rsidRPr="00B96F9B">
        <w:rPr>
          <w:lang w:val="en-US"/>
        </w:rPr>
        <w:t xml:space="preserve"> ,even if the text file itself isn’t accessible through normal means</w:t>
      </w:r>
      <w:r>
        <w:rPr>
          <w:lang w:val="en-US"/>
        </w:rPr>
        <w:t xml:space="preserve"> in the webpage</w:t>
      </w:r>
      <w:r w:rsidRPr="00B96F9B">
        <w:rPr>
          <w:lang w:val="en-US"/>
        </w:rPr>
        <w:t>.</w:t>
      </w:r>
      <w:r>
        <w:rPr>
          <w:lang w:val="en-US"/>
        </w:rPr>
        <w:t xml:space="preserve"> Another example would be a page that shows the user’s account directly </w:t>
      </w:r>
      <w:r>
        <w:rPr>
          <w:lang w:val="en-US"/>
        </w:rPr>
        <w:lastRenderedPageBreak/>
        <w:t xml:space="preserve">through the URL as a parameter, allowing attackers to just modify that parameter to access any account, such as </w:t>
      </w:r>
      <w:r w:rsidRPr="004235BC">
        <w:rPr>
          <w:i/>
          <w:lang w:val="en-US"/>
        </w:rPr>
        <w:t>/</w:t>
      </w:r>
      <w:proofErr w:type="spellStart"/>
      <w:r w:rsidRPr="004235BC">
        <w:rPr>
          <w:i/>
          <w:lang w:val="en-US"/>
        </w:rPr>
        <w:t>userInfo?account</w:t>
      </w:r>
      <w:proofErr w:type="spellEnd"/>
      <w:r w:rsidRPr="004235BC">
        <w:rPr>
          <w:i/>
          <w:lang w:val="en-US"/>
        </w:rPr>
        <w:t>=</w:t>
      </w:r>
      <w:r w:rsidRPr="00AE3662">
        <w:rPr>
          <w:b/>
          <w:i/>
          <w:lang w:val="en-US"/>
        </w:rPr>
        <w:t>admin</w:t>
      </w:r>
      <w:r>
        <w:rPr>
          <w:lang w:val="en-US"/>
        </w:rPr>
        <w:t>.</w:t>
      </w:r>
    </w:p>
    <w:p w:rsidR="00BA5233" w:rsidRDefault="00BA5233" w:rsidP="00F37E6B">
      <w:pPr>
        <w:rPr>
          <w:lang w:val="en-US"/>
        </w:rPr>
      </w:pPr>
    </w:p>
    <w:p w:rsidR="00BA5233" w:rsidRPr="009F244A" w:rsidRDefault="00BA5233" w:rsidP="00F37E6B">
      <w:pPr>
        <w:pStyle w:val="Ttulo3"/>
        <w:rPr>
          <w:lang w:val="en-US"/>
        </w:rPr>
      </w:pPr>
      <w:bookmarkStart w:id="100" w:name="_Toc477447943"/>
      <w:r w:rsidRPr="009F244A">
        <w:rPr>
          <w:lang w:val="en-US"/>
        </w:rPr>
        <w:t>Cross-Site Request Forgery (CSRF)</w:t>
      </w:r>
      <w:bookmarkEnd w:id="100"/>
    </w:p>
    <w:p w:rsidR="00BA5233" w:rsidRDefault="00BA5233" w:rsidP="00F37E6B">
      <w:pPr>
        <w:rPr>
          <w:lang w:val="en-US"/>
        </w:rPr>
      </w:pPr>
      <w:r>
        <w:rPr>
          <w:lang w:val="en-US"/>
        </w:rPr>
        <w:t>Before this kind of attack can take place, the target must be authenticated. Then, the attacker runs a script into the target’s browser to forge a request. The website has no way to know that the request isn’t genuine, since it comes from the user’s browser.</w:t>
      </w:r>
    </w:p>
    <w:p w:rsidR="00BA5233" w:rsidRDefault="00BA5233" w:rsidP="00F37E6B">
      <w:pPr>
        <w:rPr>
          <w:lang w:val="en-US"/>
        </w:rPr>
      </w:pPr>
      <w:r>
        <w:rPr>
          <w:lang w:val="en-US"/>
        </w:rPr>
        <w:t>Cross-site request forgery can happen in multiple ways, and can be combined with many of the previous attacks. The final objective is to make the target’s browser execute a script, and this can be achieved by many different ways such as sending an URL or XSS.</w:t>
      </w:r>
    </w:p>
    <w:p w:rsidR="00BA5233" w:rsidRDefault="00BA5233" w:rsidP="00F37E6B">
      <w:pPr>
        <w:rPr>
          <w:lang w:val="en-US"/>
        </w:rPr>
      </w:pPr>
      <w:r>
        <w:rPr>
          <w:lang w:val="en-US"/>
        </w:rPr>
        <w:t>As an example, in a forum or comment page that doesn’t sanitize input an attacker might use cross-site scripting to post an entry with the following HTML code that forces any visitor to logout:</w:t>
      </w:r>
    </w:p>
    <w:p w:rsidR="00BA5233" w:rsidRDefault="00BA5233" w:rsidP="00F37E6B">
      <w:pPr>
        <w:keepNext/>
        <w:jc w:val="center"/>
      </w:pPr>
      <w:r>
        <w:rPr>
          <w:noProof/>
        </w:rPr>
        <w:drawing>
          <wp:inline distT="0" distB="0" distL="0" distR="0" wp14:anchorId="3A2C3C70" wp14:editId="4E1764C9">
            <wp:extent cx="3495675" cy="1779908"/>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9506" t="33234" r="22046" b="26669"/>
                    <a:stretch/>
                  </pic:blipFill>
                  <pic:spPr bwMode="auto">
                    <a:xfrm>
                      <a:off x="0" y="0"/>
                      <a:ext cx="3495265" cy="1779699"/>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01" w:name="_Toc477445722"/>
      <w:bookmarkStart w:id="102" w:name="_Toc477446444"/>
      <w:bookmarkStart w:id="103" w:name="_Toc477448125"/>
      <w:bookmarkStart w:id="104" w:name="_Toc477448264"/>
      <w:bookmarkStart w:id="105" w:name="_Toc486957400"/>
      <w:proofErr w:type="gramStart"/>
      <w:r w:rsidR="00D766F6">
        <w:rPr>
          <w:noProof/>
          <w:lang w:val="en-US"/>
        </w:rPr>
        <w:t>14</w:t>
      </w:r>
      <w:r>
        <w:rPr>
          <w:lang w:val="en-US"/>
        </w:rPr>
        <w:fldChar w:fldCharType="end"/>
      </w:r>
      <w:r w:rsidRPr="00035E23">
        <w:rPr>
          <w:lang w:val="en-US"/>
        </w:rPr>
        <w:t xml:space="preserve"> CSRF Example</w:t>
      </w:r>
      <w:bookmarkEnd w:id="101"/>
      <w:bookmarkEnd w:id="102"/>
      <w:bookmarkEnd w:id="103"/>
      <w:bookmarkEnd w:id="104"/>
      <w:bookmarkEnd w:id="105"/>
      <w:proofErr w:type="gramEnd"/>
    </w:p>
    <w:p w:rsidR="00BA5233" w:rsidRPr="00E40A30" w:rsidRDefault="00BA5233" w:rsidP="00F37E6B">
      <w:pPr>
        <w:rPr>
          <w:lang w:val="en-US"/>
        </w:rPr>
      </w:pPr>
      <w:r>
        <w:rPr>
          <w:lang w:val="en-US"/>
        </w:rPr>
        <w:t>These kinds of attacks are not effective if the user isn’t authenticated beforehand. Other possible approaches for attacks could include forcing a user to make a purchase or sending money to the attacker’s account.</w:t>
      </w:r>
    </w:p>
    <w:p w:rsidR="00BA5233" w:rsidRPr="00B755E5" w:rsidRDefault="00BA5233" w:rsidP="00F37E6B">
      <w:pPr>
        <w:rPr>
          <w:lang w:val="en-US"/>
        </w:rPr>
      </w:pPr>
    </w:p>
    <w:p w:rsidR="00BA5233" w:rsidRDefault="00BA5233" w:rsidP="003C4462">
      <w:pPr>
        <w:rPr>
          <w:lang w:val="en-US"/>
        </w:rPr>
        <w:sectPr w:rsidR="00BA5233" w:rsidSect="000353D6">
          <w:type w:val="oddPage"/>
          <w:pgSz w:w="11906" w:h="16838"/>
          <w:pgMar w:top="1417" w:right="1701" w:bottom="1417" w:left="1701" w:header="708" w:footer="708" w:gutter="0"/>
          <w:cols w:space="708"/>
          <w:docGrid w:linePitch="360"/>
        </w:sectPr>
      </w:pPr>
    </w:p>
    <w:p w:rsidR="000353D6" w:rsidRPr="00151186" w:rsidRDefault="000353D6" w:rsidP="00F37E6B">
      <w:pPr>
        <w:pStyle w:val="Ttulo1"/>
        <w:rPr>
          <w:lang w:val="en-US"/>
        </w:rPr>
        <w:sectPr w:rsidR="000353D6" w:rsidRPr="00151186" w:rsidSect="003C4462">
          <w:type w:val="continuous"/>
          <w:pgSz w:w="11906" w:h="16838"/>
          <w:pgMar w:top="1417" w:right="1701" w:bottom="1417" w:left="1701" w:header="708" w:footer="708" w:gutter="0"/>
          <w:cols w:space="708"/>
          <w:docGrid w:linePitch="360"/>
        </w:sectPr>
      </w:pPr>
      <w:bookmarkStart w:id="106" w:name="_Toc477455042"/>
    </w:p>
    <w:p w:rsidR="00BA5233" w:rsidRDefault="00BA5233" w:rsidP="00F37E6B">
      <w:pPr>
        <w:pStyle w:val="Ttulo1"/>
      </w:pPr>
      <w:bookmarkStart w:id="107" w:name="_Toc486957373"/>
      <w:proofErr w:type="spellStart"/>
      <w:r>
        <w:lastRenderedPageBreak/>
        <w:t>Implementation</w:t>
      </w:r>
      <w:bookmarkEnd w:id="106"/>
      <w:bookmarkEnd w:id="107"/>
      <w:proofErr w:type="spellEnd"/>
    </w:p>
    <w:p w:rsidR="00BA5233" w:rsidRDefault="00BA5233" w:rsidP="00F37E6B">
      <w:pPr>
        <w:rPr>
          <w:lang w:val="en-US"/>
        </w:rPr>
      </w:pPr>
      <w:r>
        <w:rPr>
          <w:lang w:val="en-US"/>
        </w:rPr>
        <w:t>The code will be written in Python. Python is a high-level programming language that puts emphasis on code readability. Unlike many other programming languages that break up code blocks with curly braces or specific keywords, Python instead uses whitespace indentation to mark the indentation level of each line of code.</w:t>
      </w:r>
    </w:p>
    <w:p w:rsidR="00BA5233" w:rsidRDefault="00BA5233" w:rsidP="00F37E6B">
      <w:pPr>
        <w:rPr>
          <w:lang w:val="en-US"/>
        </w:rPr>
      </w:pPr>
      <w:r>
        <w:rPr>
          <w:lang w:val="en-US"/>
        </w:rPr>
        <w:t>The program will execute in three distinct stages. It will first begin by gathering all information it will need to work, such as what IPs and ports to scan. The second stage will be the actual vulnerability scan per se, taking in the information from the previous step as the input and sending the output to the next and last stage, the automated generation of the report.</w:t>
      </w:r>
    </w:p>
    <w:p w:rsidR="00BA5233" w:rsidRDefault="00BA5233" w:rsidP="00F37E6B">
      <w:pPr>
        <w:rPr>
          <w:lang w:val="en-US"/>
        </w:rPr>
      </w:pPr>
      <w:r>
        <w:rPr>
          <w:lang w:val="en-US"/>
        </w:rPr>
        <w:t xml:space="preserve">The code will make use of diverse third-party tools such as </w:t>
      </w:r>
      <w:proofErr w:type="spellStart"/>
      <w:r>
        <w:rPr>
          <w:lang w:val="en-US"/>
        </w:rPr>
        <w:t>Nmap</w:t>
      </w:r>
      <w:proofErr w:type="spellEnd"/>
      <w:r>
        <w:rPr>
          <w:lang w:val="en-US"/>
        </w:rPr>
        <w:t xml:space="preserve"> or OWASP ZAP, which will be described in the following sections as they are introduced. Most of these tools have specific modules that allow them to easily interact with Python, and grant almost full control of their functions through scripting.</w:t>
      </w:r>
    </w:p>
    <w:p w:rsidR="00BA5233" w:rsidRPr="00E51259" w:rsidRDefault="00BA5233" w:rsidP="00F37E6B">
      <w:pPr>
        <w:pStyle w:val="Ttulo2"/>
        <w:rPr>
          <w:lang w:val="en-US"/>
        </w:rPr>
      </w:pPr>
      <w:bookmarkStart w:id="108" w:name="_Toc486957374"/>
      <w:r w:rsidRPr="00E51259">
        <w:rPr>
          <w:lang w:val="en-US"/>
        </w:rPr>
        <w:t>Information Gathering</w:t>
      </w:r>
      <w:bookmarkEnd w:id="108"/>
    </w:p>
    <w:p w:rsidR="00BA5233" w:rsidRDefault="00BA5233" w:rsidP="00F37E6B">
      <w:pPr>
        <w:rPr>
          <w:lang w:val="en-US"/>
        </w:rPr>
      </w:pPr>
      <w:r w:rsidRPr="00E51259">
        <w:rPr>
          <w:lang w:val="en-US"/>
        </w:rPr>
        <w:t xml:space="preserve">Before </w:t>
      </w:r>
      <w:r>
        <w:rPr>
          <w:lang w:val="en-US"/>
        </w:rPr>
        <w:t xml:space="preserve">the scan can start it is necessary to know what web applications will be scanned, the IP address of their hosts and which port do they reside in. The information gathering phase will be divided in three sequential stages: a first stage of interface scanning to detect what interfaces the device hosting the script is connected to and convert them to CIDR format, a second stage of network scanning to discover live hosts, and a third and final stage of port scanning. </w:t>
      </w:r>
      <w:proofErr w:type="spellStart"/>
      <w:r>
        <w:rPr>
          <w:lang w:val="en-US"/>
        </w:rPr>
        <w:t>Nmap</w:t>
      </w:r>
      <w:proofErr w:type="spellEnd"/>
      <w:r>
        <w:rPr>
          <w:lang w:val="en-US"/>
        </w:rPr>
        <w:t xml:space="preserve"> will be used in the two later stages.</w:t>
      </w:r>
    </w:p>
    <w:p w:rsidR="00BA5233" w:rsidRDefault="00BA5233" w:rsidP="00F37E6B">
      <w:pPr>
        <w:rPr>
          <w:lang w:val="en-US"/>
        </w:rPr>
      </w:pPr>
      <w:proofErr w:type="spellStart"/>
      <w:r>
        <w:rPr>
          <w:lang w:val="en-US"/>
        </w:rPr>
        <w:t>Nmap</w:t>
      </w:r>
      <w:proofErr w:type="spellEnd"/>
      <w:r>
        <w:rPr>
          <w:rStyle w:val="Refdenotaalpie"/>
          <w:lang w:val="en-US"/>
        </w:rPr>
        <w:footnoteReference w:id="4"/>
      </w:r>
      <w:r>
        <w:rPr>
          <w:lang w:val="en-US"/>
        </w:rPr>
        <w:t xml:space="preserve"> (“Network Mapper”) is a free, open source utility used for diverse tasks such as network discovery and security auditing. It was conceived as a tool to assist in the scanning of large networks, but also works against single hosts. Some of the multiple techniques it implements include port scanning, OS and version detection or ping sweeps, among others. A module for Python exists</w:t>
      </w:r>
      <w:r>
        <w:rPr>
          <w:rStyle w:val="Refdenotaalpie"/>
          <w:lang w:val="en-US"/>
        </w:rPr>
        <w:footnoteReference w:id="5"/>
      </w:r>
      <w:r>
        <w:rPr>
          <w:lang w:val="en-US"/>
        </w:rPr>
        <w:t xml:space="preserve">, which makes it easy to implement </w:t>
      </w:r>
      <w:proofErr w:type="spellStart"/>
      <w:r>
        <w:rPr>
          <w:lang w:val="en-US"/>
        </w:rPr>
        <w:t>Nmap</w:t>
      </w:r>
      <w:proofErr w:type="spellEnd"/>
      <w:r>
        <w:rPr>
          <w:lang w:val="en-US"/>
        </w:rPr>
        <w:t xml:space="preserve"> functions directly through Python.</w:t>
      </w:r>
    </w:p>
    <w:p w:rsidR="00BA5233" w:rsidRDefault="00BA5233" w:rsidP="00F37E6B">
      <w:pPr>
        <w:rPr>
          <w:lang w:val="en-US"/>
        </w:rPr>
      </w:pPr>
    </w:p>
    <w:p w:rsidR="00BA5233" w:rsidRDefault="00BA5233" w:rsidP="00F37E6B">
      <w:pPr>
        <w:pStyle w:val="Ttulo3"/>
        <w:rPr>
          <w:lang w:val="en-US"/>
        </w:rPr>
      </w:pPr>
      <w:r>
        <w:rPr>
          <w:lang w:val="en-US"/>
        </w:rPr>
        <w:t>Interface Scan</w:t>
      </w:r>
    </w:p>
    <w:p w:rsidR="00BA5233" w:rsidRDefault="00BA5233" w:rsidP="00F37E6B">
      <w:pPr>
        <w:rPr>
          <w:lang w:val="en-US"/>
        </w:rPr>
      </w:pPr>
      <w:r>
        <w:rPr>
          <w:lang w:val="en-US"/>
        </w:rPr>
        <w:t xml:space="preserve">Before a network can be scanned, it is imperative to first determine </w:t>
      </w:r>
      <w:r w:rsidRPr="00036E12">
        <w:rPr>
          <w:i/>
          <w:lang w:val="en-US"/>
        </w:rPr>
        <w:t>which</w:t>
      </w:r>
      <w:r>
        <w:rPr>
          <w:lang w:val="en-US"/>
        </w:rPr>
        <w:t xml:space="preserve"> network is to actually be scanned. So, the first step will be to determine what network the device is connected to.</w:t>
      </w:r>
    </w:p>
    <w:p w:rsidR="00BA5233" w:rsidRDefault="00BA5233" w:rsidP="00F37E6B">
      <w:pPr>
        <w:rPr>
          <w:lang w:val="en-US"/>
        </w:rPr>
      </w:pPr>
      <w:r>
        <w:rPr>
          <w:lang w:val="en-US"/>
        </w:rPr>
        <w:t xml:space="preserve">The device, by virtue of being connected to a network, will be granted an IP address. These IP addresses are used to identify any particular device inside a given network. They usually take the form of a set of four numbers, each ranging from 0 to 255 (such as 127.0.0.1). Since the </w:t>
      </w:r>
      <w:r>
        <w:rPr>
          <w:lang w:val="en-US"/>
        </w:rPr>
        <w:lastRenderedPageBreak/>
        <w:t>device will know its own IP address at any point, it can be used as a starting point to determine the network.</w:t>
      </w:r>
    </w:p>
    <w:p w:rsidR="00BA5233" w:rsidRDefault="00BA5233" w:rsidP="00F37E6B">
      <w:pPr>
        <w:rPr>
          <w:lang w:val="en-US"/>
        </w:rPr>
      </w:pPr>
      <w:r>
        <w:rPr>
          <w:lang w:val="en-US"/>
        </w:rPr>
        <w:t xml:space="preserve">Other than an IP address, a network is identified by its netmask, which determines what other IP addresses belong to the same subnet and should also be scanned in the following stages. It can be represented as a set of four numbers much like an IP address, or as a </w:t>
      </w:r>
      <w:r w:rsidR="003B2548">
        <w:rPr>
          <w:lang w:val="en-US"/>
        </w:rPr>
        <w:t xml:space="preserve">single </w:t>
      </w:r>
      <w:r>
        <w:rPr>
          <w:lang w:val="en-US"/>
        </w:rPr>
        <w:t>number denoting how many bits in an address are part of the network, out of a total 32 bits. For instance, a 20 would denote that the first 20 bits are the network part of the address, and so the other 12 bits are used for specific host addresses under the same subnet.</w:t>
      </w:r>
    </w:p>
    <w:p w:rsidR="00BA5233" w:rsidRDefault="00BA5233" w:rsidP="00F37E6B">
      <w:pPr>
        <w:rPr>
          <w:lang w:val="en-US"/>
        </w:rPr>
      </w:pPr>
      <w:r>
        <w:rPr>
          <w:lang w:val="en-US"/>
        </w:rPr>
        <w:t>Thus, a network can be fully characterized by an IP address and a netmask. Knowing this, it’s common to represent a network in a human-readable format that includes this information. The most widely accepted representation is CIDR</w:t>
      </w:r>
      <w:r>
        <w:rPr>
          <w:rStyle w:val="Refdenotaalpie"/>
          <w:lang w:val="en-US"/>
        </w:rPr>
        <w:footnoteReference w:id="6"/>
      </w:r>
      <w:r>
        <w:rPr>
          <w:lang w:val="en-US"/>
        </w:rPr>
        <w:t xml:space="preserve"> (</w:t>
      </w:r>
      <w:r w:rsidRPr="00A960E3">
        <w:rPr>
          <w:bCs/>
          <w:lang w:val="en-US"/>
        </w:rPr>
        <w:t>Classless Inter-Domain Routing</w:t>
      </w:r>
      <w:r>
        <w:rPr>
          <w:lang w:val="en-US"/>
        </w:rPr>
        <w:t xml:space="preserve">) notation. Under this notation, networks are written as an address followed by a slash and then the number of bits of the netmask (such as </w:t>
      </w:r>
      <w:r w:rsidRPr="00157DA9">
        <w:rPr>
          <w:lang w:val="en-US"/>
        </w:rPr>
        <w:t>192.168.0.0/16</w:t>
      </w:r>
      <w:r>
        <w:rPr>
          <w:lang w:val="en-US"/>
        </w:rPr>
        <w:t>).</w:t>
      </w:r>
    </w:p>
    <w:p w:rsidR="00BA5233" w:rsidRPr="00BB434C" w:rsidRDefault="00BA5233" w:rsidP="00F37E6B">
      <w:pPr>
        <w:rPr>
          <w:lang w:val="en-US"/>
        </w:rPr>
      </w:pPr>
      <w:r>
        <w:rPr>
          <w:lang w:val="en-US"/>
        </w:rPr>
        <w:t xml:space="preserve">The </w:t>
      </w:r>
      <w:proofErr w:type="spellStart"/>
      <w:r w:rsidRPr="00070A66">
        <w:rPr>
          <w:i/>
          <w:lang w:val="en-US"/>
        </w:rPr>
        <w:t>netifaces</w:t>
      </w:r>
      <w:proofErr w:type="spellEnd"/>
      <w:r>
        <w:rPr>
          <w:lang w:val="en-US"/>
        </w:rPr>
        <w:t xml:space="preserve"> module for Python makes it trivial to fetch information about all interfaces the device is connected to. Then, the </w:t>
      </w:r>
      <w:r>
        <w:rPr>
          <w:i/>
          <w:lang w:val="en-US"/>
        </w:rPr>
        <w:t>socket</w:t>
      </w:r>
      <w:r>
        <w:rPr>
          <w:lang w:val="en-US"/>
        </w:rPr>
        <w:t xml:space="preserve"> module included by default in Python can help find information related to their IPs, such as their address and netmask. Finally, the </w:t>
      </w:r>
      <w:proofErr w:type="spellStart"/>
      <w:r>
        <w:rPr>
          <w:i/>
          <w:lang w:val="en-US"/>
        </w:rPr>
        <w:t>netaddr</w:t>
      </w:r>
      <w:proofErr w:type="spellEnd"/>
      <w:r>
        <w:rPr>
          <w:lang w:val="en-US"/>
        </w:rPr>
        <w:t xml:space="preserve"> module can be used to turn this information into a usable CIDR form.</w:t>
      </w:r>
    </w:p>
    <w:p w:rsidR="00BA5233" w:rsidRDefault="00BA5233" w:rsidP="00F37E6B">
      <w:pPr>
        <w:rPr>
          <w:lang w:val="en-US"/>
        </w:rPr>
      </w:pPr>
    </w:p>
    <w:p w:rsidR="00BA5233" w:rsidRDefault="00BA5233" w:rsidP="00F37E6B">
      <w:pPr>
        <w:pStyle w:val="Ttulo3"/>
        <w:rPr>
          <w:lang w:val="en-US"/>
        </w:rPr>
      </w:pPr>
      <w:r>
        <w:rPr>
          <w:lang w:val="en-US"/>
        </w:rPr>
        <w:t>Network Scan</w:t>
      </w:r>
    </w:p>
    <w:p w:rsidR="00BA5233" w:rsidRDefault="00BA5233" w:rsidP="00F37E6B">
      <w:pPr>
        <w:rPr>
          <w:lang w:val="en-US"/>
        </w:rPr>
      </w:pPr>
      <w:r>
        <w:rPr>
          <w:lang w:val="en-US"/>
        </w:rPr>
        <w:t>Trying to scan every single port of every potential IP address would be so time-consuming as to be impractical. It is a slow procedure that is rarely necessary. More often than not, the only IP addresses of interest are those which hold live hosts.</w:t>
      </w:r>
    </w:p>
    <w:p w:rsidR="00BA5233" w:rsidRDefault="00BA5233" w:rsidP="00F37E6B">
      <w:pPr>
        <w:rPr>
          <w:lang w:val="en-US"/>
        </w:rPr>
      </w:pPr>
      <w:r>
        <w:rPr>
          <w:lang w:val="en-US"/>
        </w:rPr>
        <w:t>Host discovery works by sending specific request packets (“pings”) to a wide range of IP addresses and then detecting what particular IP addresses answer back</w:t>
      </w:r>
      <w:r>
        <w:rPr>
          <w:rStyle w:val="Refdenotaalpie"/>
          <w:lang w:val="en-US"/>
        </w:rPr>
        <w:footnoteReference w:id="7"/>
      </w:r>
      <w:r>
        <w:rPr>
          <w:lang w:val="en-US"/>
        </w:rPr>
        <w:t xml:space="preserve">. </w:t>
      </w:r>
      <w:proofErr w:type="spellStart"/>
      <w:r>
        <w:rPr>
          <w:lang w:val="en-US"/>
        </w:rPr>
        <w:t>Nmap</w:t>
      </w:r>
      <w:proofErr w:type="spellEnd"/>
      <w:r>
        <w:rPr>
          <w:lang w:val="en-US"/>
        </w:rPr>
        <w:t xml:space="preserve"> offers different ways to scan a network for live hosts, but the “no port scan” (“-</w:t>
      </w:r>
      <w:proofErr w:type="spellStart"/>
      <w:r>
        <w:rPr>
          <w:lang w:val="en-US"/>
        </w:rPr>
        <w:t>sn</w:t>
      </w:r>
      <w:proofErr w:type="spellEnd"/>
      <w:r>
        <w:rPr>
          <w:lang w:val="en-US"/>
        </w:rPr>
        <w:t>” switch) will be chosen for being relatively less intrusive and faster than other alternatives, while still detailing what hosts are up in a given network.</w:t>
      </w:r>
    </w:p>
    <w:p w:rsidR="00BA5233" w:rsidRDefault="00BA5233" w:rsidP="00F37E6B">
      <w:pPr>
        <w:rPr>
          <w:lang w:val="en-US"/>
        </w:rPr>
      </w:pPr>
      <w:r>
        <w:rPr>
          <w:lang w:val="en-US"/>
        </w:rPr>
        <w:t xml:space="preserve">The way it works is by sending an ICMP echo request (“Internet Control Message Protocol”) to each target and then waiting for a response. By default, </w:t>
      </w:r>
      <w:proofErr w:type="spellStart"/>
      <w:r>
        <w:rPr>
          <w:lang w:val="en-US"/>
        </w:rPr>
        <w:t>Nmap</w:t>
      </w:r>
      <w:proofErr w:type="spellEnd"/>
      <w:r>
        <w:rPr>
          <w:lang w:val="en-US"/>
        </w:rPr>
        <w:t xml:space="preserve"> will send a TCP ACK packet to port 80 and a TCP SYN packet to port 443. Ports 80 and 443 are considered the default ports for http and https, respectively.</w:t>
      </w:r>
    </w:p>
    <w:p w:rsidR="00BA5233" w:rsidRDefault="00BA5233" w:rsidP="00F37E6B">
      <w:pPr>
        <w:rPr>
          <w:lang w:val="en-US"/>
        </w:rPr>
      </w:pPr>
      <w:r>
        <w:rPr>
          <w:lang w:val="en-US"/>
        </w:rPr>
        <w:t xml:space="preserve">The result of the network scan will be a list of IP addresses that responded to the requests sent by </w:t>
      </w:r>
      <w:proofErr w:type="spellStart"/>
      <w:r>
        <w:rPr>
          <w:lang w:val="en-US"/>
        </w:rPr>
        <w:t>Nmap</w:t>
      </w:r>
      <w:proofErr w:type="spellEnd"/>
      <w:r>
        <w:rPr>
          <w:lang w:val="en-US"/>
        </w:rPr>
        <w:t xml:space="preserve">. This list will be saved so that </w:t>
      </w:r>
      <w:proofErr w:type="spellStart"/>
      <w:r>
        <w:rPr>
          <w:lang w:val="en-US"/>
        </w:rPr>
        <w:t>Nmap</w:t>
      </w:r>
      <w:proofErr w:type="spellEnd"/>
      <w:r>
        <w:rPr>
          <w:lang w:val="en-US"/>
        </w:rPr>
        <w:t xml:space="preserve"> can later scan the ports on each of these IP addresses one by one.</w:t>
      </w:r>
    </w:p>
    <w:p w:rsidR="00BA5233" w:rsidRDefault="00BA5233" w:rsidP="00F37E6B">
      <w:pPr>
        <w:rPr>
          <w:lang w:val="en-US"/>
        </w:rPr>
      </w:pPr>
    </w:p>
    <w:p w:rsidR="00BA5233" w:rsidRDefault="00BA5233" w:rsidP="00F37E6B">
      <w:pPr>
        <w:pStyle w:val="Ttulo3"/>
        <w:rPr>
          <w:lang w:val="en-US"/>
        </w:rPr>
      </w:pPr>
      <w:r>
        <w:rPr>
          <w:lang w:val="en-US"/>
        </w:rPr>
        <w:lastRenderedPageBreak/>
        <w:t>Port Scan</w:t>
      </w:r>
    </w:p>
    <w:p w:rsidR="00BA5233" w:rsidRDefault="00BA5233" w:rsidP="00F37E6B">
      <w:pPr>
        <w:rPr>
          <w:lang w:val="en-US"/>
        </w:rPr>
      </w:pPr>
      <w:r>
        <w:rPr>
          <w:lang w:val="en-US"/>
        </w:rPr>
        <w:t>Any given IP address will be associated with 65536 TCP ports and another 65536 UDP ports, where TCP (Transmission Control Protocol) and UDP (User Datagram Protocol) are two of the protocols that make up the TCP/IP protocol suite, universally used for data communication across the Internet</w:t>
      </w:r>
      <w:r>
        <w:rPr>
          <w:lang w:val="en-US"/>
        </w:rPr>
        <w:fldChar w:fldCharType="begin"/>
      </w:r>
      <w:r>
        <w:rPr>
          <w:lang w:val="en-US"/>
        </w:rPr>
        <w:instrText xml:space="preserve"> ADDIN ZOTERO_ITEM CSL_CITATION {"citationID":"hHpgQezf","properties":{"formattedCitation":"[9]","plainCitation":"[9]"},"citationItems":[{"id":29,"uris":["http://zotero.org/users/local/p39YSkPy/items/I58T65DI"],"uri":["http://zotero.org/users/local/p39YSkPy/items/I58T65DI"],"itemData":{"id":29,"type":"webpage","title":"Introduction to Port Scanning in Network Security","container-title":"Lifewire","URL":"https://www.lifewire.com/introduction-to-port-scanning-2486802","author":[{"family":"Bradley","given":"Tony"}],"issued":{"date-parts":[["2016",2]]},"accessed":{"date-parts":[["2017",5,25]]}}}],"schema":"https://github.com/citation-style-language/schema/raw/master/csl-citation.json"} </w:instrText>
      </w:r>
      <w:r>
        <w:rPr>
          <w:lang w:val="en-US"/>
        </w:rPr>
        <w:fldChar w:fldCharType="separate"/>
      </w:r>
      <w:r w:rsidRPr="00D633D0">
        <w:rPr>
          <w:rFonts w:ascii="Calibri" w:hAnsi="Calibri"/>
          <w:lang w:val="en-US"/>
        </w:rPr>
        <w:t>[9]</w:t>
      </w:r>
      <w:r>
        <w:rPr>
          <w:lang w:val="en-US"/>
        </w:rPr>
        <w:fldChar w:fldCharType="end"/>
      </w:r>
      <w:r>
        <w:rPr>
          <w:lang w:val="en-US"/>
        </w:rPr>
        <w:t>. The first 1024 TCP ports are commonly associated with specific services such as HTTP (80), HTTPS (443), DNS (53) or FTP (20). Note that this is merely a convention, and is not enforced (so there could be HTTP services in any port other than 80).</w:t>
      </w:r>
    </w:p>
    <w:p w:rsidR="00BA5233" w:rsidRDefault="00BA5233" w:rsidP="00F37E6B">
      <w:pPr>
        <w:rPr>
          <w:lang w:val="en-US"/>
        </w:rPr>
      </w:pPr>
      <w:r>
        <w:rPr>
          <w:lang w:val="en-US"/>
        </w:rPr>
        <w:t xml:space="preserve">Port scanning consists on sending out connection requests to every port corresponding to an IP address sequentially, noting which ports respond. The scan can then follow up with a more in-depth scan of those ports that responded in order to determine what kind of service they are running. Scanning the whole range of 65536 ports is slow and rarely necessary, so it’s common for scanners to limit their reach to a smaller array of commonly used ports. By default, </w:t>
      </w:r>
      <w:proofErr w:type="spellStart"/>
      <w:r>
        <w:rPr>
          <w:lang w:val="en-US"/>
        </w:rPr>
        <w:t>Nmap</w:t>
      </w:r>
      <w:proofErr w:type="spellEnd"/>
      <w:r>
        <w:rPr>
          <w:lang w:val="en-US"/>
        </w:rPr>
        <w:t xml:space="preserve"> will only scan the 1000 more frequently used ports.</w:t>
      </w:r>
    </w:p>
    <w:p w:rsidR="00BA5233" w:rsidRDefault="00BA5233" w:rsidP="00F37E6B">
      <w:pPr>
        <w:rPr>
          <w:lang w:val="en-US"/>
        </w:rPr>
      </w:pPr>
      <w:r>
        <w:rPr>
          <w:lang w:val="en-US"/>
        </w:rPr>
        <w:t xml:space="preserve">By default </w:t>
      </w:r>
      <w:proofErr w:type="spellStart"/>
      <w:r>
        <w:rPr>
          <w:lang w:val="en-US"/>
        </w:rPr>
        <w:t>Nmap</w:t>
      </w:r>
      <w:proofErr w:type="spellEnd"/>
      <w:r>
        <w:rPr>
          <w:lang w:val="en-US"/>
        </w:rPr>
        <w:t xml:space="preserve"> will run a SYN scan, capable of scanning thousands of ports per second in absence of restrictive firewalls</w:t>
      </w:r>
      <w:r>
        <w:rPr>
          <w:rStyle w:val="Refdenotaalpie"/>
          <w:lang w:val="en-US"/>
        </w:rPr>
        <w:footnoteReference w:id="8"/>
      </w:r>
      <w:r>
        <w:rPr>
          <w:lang w:val="en-US"/>
        </w:rPr>
        <w:t>. This scan sends a SYN packet to every target port and waits to receive a SYN/ACK packet in response, which would indicate that the target port is open. Since this scan doesn’t open a full TCP connection, it is sometimes referred to as half-open scanning.</w:t>
      </w:r>
    </w:p>
    <w:p w:rsidR="00BA5233" w:rsidRDefault="00BA5233" w:rsidP="00F37E6B">
      <w:pPr>
        <w:rPr>
          <w:lang w:val="en-US"/>
        </w:rPr>
      </w:pPr>
      <w:r>
        <w:rPr>
          <w:lang w:val="en-US"/>
        </w:rPr>
        <w:t xml:space="preserve">The scan will result in a list of open ports associated to each live host found during the previous step. </w:t>
      </w:r>
      <w:proofErr w:type="spellStart"/>
      <w:r>
        <w:rPr>
          <w:lang w:val="en-US"/>
        </w:rPr>
        <w:t>Nmap</w:t>
      </w:r>
      <w:proofErr w:type="spellEnd"/>
      <w:r>
        <w:rPr>
          <w:lang w:val="en-US"/>
        </w:rPr>
        <w:t xml:space="preserve"> can also perform service detection to determine with reasonable accuracy what kind of service is associated with each port. This allows the program to detect HTTP or HTTPS services outside of their most commonly use ports.</w:t>
      </w:r>
    </w:p>
    <w:p w:rsidR="00BA5233" w:rsidRPr="00E349BE" w:rsidRDefault="00BA5233" w:rsidP="00F37E6B">
      <w:pPr>
        <w:rPr>
          <w:lang w:val="en-US"/>
        </w:rPr>
      </w:pPr>
      <w:r>
        <w:rPr>
          <w:lang w:val="en-US"/>
        </w:rPr>
        <w:t>Once the program has composed a list of hosts and ports that might potentially have web applications, this list is sent to the next stage for an automated scan.</w:t>
      </w:r>
    </w:p>
    <w:p w:rsidR="00BA5233" w:rsidRPr="00E51259" w:rsidRDefault="00BA5233" w:rsidP="00F37E6B">
      <w:pPr>
        <w:rPr>
          <w:lang w:val="en-US"/>
        </w:rPr>
      </w:pPr>
    </w:p>
    <w:p w:rsidR="00BA5233" w:rsidRDefault="00BA5233" w:rsidP="00F37E6B">
      <w:pPr>
        <w:pStyle w:val="Ttulo2"/>
      </w:pPr>
      <w:bookmarkStart w:id="109" w:name="_Toc477455043"/>
      <w:bookmarkStart w:id="110" w:name="_Toc486957375"/>
      <w:proofErr w:type="spellStart"/>
      <w:r>
        <w:t>Automated</w:t>
      </w:r>
      <w:proofErr w:type="spellEnd"/>
      <w:r>
        <w:t xml:space="preserve"> </w:t>
      </w:r>
      <w:proofErr w:type="spellStart"/>
      <w:r>
        <w:t>Testing</w:t>
      </w:r>
      <w:bookmarkEnd w:id="109"/>
      <w:bookmarkEnd w:id="110"/>
      <w:proofErr w:type="spellEnd"/>
    </w:p>
    <w:p w:rsidR="00BA5233" w:rsidRDefault="00BA5233">
      <w:pPr>
        <w:rPr>
          <w:lang w:val="en-US"/>
        </w:rPr>
      </w:pPr>
      <w:r w:rsidRPr="009C5CF5">
        <w:rPr>
          <w:lang w:val="en-US"/>
        </w:rPr>
        <w:t>The fastest, most efficient way to perform an automated</w:t>
      </w:r>
      <w:r>
        <w:rPr>
          <w:lang w:val="en-US"/>
        </w:rPr>
        <w:t xml:space="preserve"> test is to make use of one of </w:t>
      </w:r>
      <w:r w:rsidRPr="009C5CF5">
        <w:rPr>
          <w:lang w:val="en-US"/>
        </w:rPr>
        <w:t>t</w:t>
      </w:r>
      <w:r>
        <w:rPr>
          <w:lang w:val="en-US"/>
        </w:rPr>
        <w:t>h</w:t>
      </w:r>
      <w:r w:rsidRPr="009C5CF5">
        <w:rPr>
          <w:lang w:val="en-US"/>
        </w:rPr>
        <w:t>e many</w:t>
      </w:r>
      <w:r>
        <w:rPr>
          <w:lang w:val="en-US"/>
        </w:rPr>
        <w:t xml:space="preserve"> pen-test assisting tools that exist. For the purposes of this project, OWASP ZAP (Zed Attack Proxy) will be used to automatically scan a target web application.</w:t>
      </w:r>
    </w:p>
    <w:p w:rsidR="00BA5233" w:rsidRDefault="00BA5233">
      <w:pPr>
        <w:rPr>
          <w:lang w:val="en-US"/>
        </w:rPr>
      </w:pPr>
      <w:r>
        <w:rPr>
          <w:lang w:val="en-US"/>
        </w:rPr>
        <w:t>ZAP is an integrated penetration testing tool that can be used to find a wide array of vulnerabilities in a web application. The tool is meant both for unexperienced beginners as well as professionals. ZAP provides tools for manual testing as well as automated scanners, but this project will only make use of the second. ZAP has a Python client API that allows it to work directly through Python by use of the ZAPv2 module</w:t>
      </w:r>
      <w:r>
        <w:rPr>
          <w:rStyle w:val="Refdenotaalpie"/>
          <w:lang w:val="en-US"/>
        </w:rPr>
        <w:footnoteReference w:id="9"/>
      </w:r>
      <w:r>
        <w:rPr>
          <w:lang w:val="en-US"/>
        </w:rPr>
        <w:t>.</w:t>
      </w:r>
    </w:p>
    <w:p w:rsidR="00BA5233" w:rsidRDefault="00BA5233">
      <w:pPr>
        <w:rPr>
          <w:lang w:val="en-US"/>
        </w:rPr>
      </w:pPr>
      <w:r>
        <w:rPr>
          <w:lang w:val="en-US"/>
        </w:rPr>
        <w:t>In order to perform an automated scan on the target web application, the first step is to open the OWASP ZAP program. This can be achieved with the help of the ‘OS’ and ‘</w:t>
      </w:r>
      <w:proofErr w:type="spellStart"/>
      <w:r>
        <w:rPr>
          <w:lang w:val="en-US"/>
        </w:rPr>
        <w:t>Subprocess</w:t>
      </w:r>
      <w:proofErr w:type="spellEnd"/>
      <w:r>
        <w:rPr>
          <w:lang w:val="en-US"/>
        </w:rPr>
        <w:t>’ modules for Python</w:t>
      </w:r>
      <w:r>
        <w:rPr>
          <w:lang w:val="en-US"/>
        </w:rPr>
        <w:fldChar w:fldCharType="begin"/>
      </w:r>
      <w:r>
        <w:rPr>
          <w:lang w:val="en-US"/>
        </w:rPr>
        <w:instrText xml:space="preserve"> ADDIN ZOTERO_ITEM CSL_CITATION {"citationID":"1gVxwyQA","properties":{"formattedCitation":"[10]","plainCitation":"[10]"},"citationItems":[{"id":26,"uris":["http://zotero.org/users/local/p39YSkPy/items/TT23D3QM"],"uri":["http://zotero.org/users/local/p39YSkPy/items/TT23D3QM"],"itemData":{"id":26,"type":"webpage","title":"Automating security tests using OWASP ZAP and Jenkins","container-title":"Securify","URL":"https://www.securify.nl/blog/SFY20150303/automating_security_tests_using_owasp_zap_and_jenkins.html","author":[{"family":"Kelebek","given":"Burak"}],"issued":{"date-parts":[["2015",3]]},"accessed":{"date-parts":[["2017",4,5]]}}}],"schema":"https://github.com/citation-style-language/schema/raw/master/csl-citation.json"} </w:instrText>
      </w:r>
      <w:r>
        <w:rPr>
          <w:lang w:val="en-US"/>
        </w:rPr>
        <w:fldChar w:fldCharType="separate"/>
      </w:r>
      <w:r w:rsidRPr="00D633D0">
        <w:rPr>
          <w:rFonts w:ascii="Calibri" w:hAnsi="Calibri"/>
          <w:lang w:val="en-US"/>
        </w:rPr>
        <w:t>[10]</w:t>
      </w:r>
      <w:r>
        <w:rPr>
          <w:lang w:val="en-US"/>
        </w:rPr>
        <w:fldChar w:fldCharType="end"/>
      </w:r>
      <w:r>
        <w:rPr>
          <w:lang w:val="en-US"/>
        </w:rPr>
        <w:t xml:space="preserve">. The program will be started in headless mode (without a graphical </w:t>
      </w:r>
      <w:r>
        <w:rPr>
          <w:lang w:val="en-US"/>
        </w:rPr>
        <w:lastRenderedPageBreak/>
        <w:t xml:space="preserve">interface) in order to minimize loading times. The script will continuously try to connect to the target webpage until it can detect the program. Once the program is open, the actual scan can be divided in two stages: the </w:t>
      </w:r>
      <w:proofErr w:type="spellStart"/>
      <w:r>
        <w:rPr>
          <w:lang w:val="en-US"/>
        </w:rPr>
        <w:t>spidering</w:t>
      </w:r>
      <w:proofErr w:type="spellEnd"/>
      <w:r>
        <w:rPr>
          <w:lang w:val="en-US"/>
        </w:rPr>
        <w:t xml:space="preserve"> stage and the active scan stage.</w:t>
      </w:r>
    </w:p>
    <w:p w:rsidR="00BA5233" w:rsidRDefault="00BA5233" w:rsidP="00F37E6B">
      <w:pPr>
        <w:rPr>
          <w:lang w:val="en-US"/>
        </w:rPr>
      </w:pPr>
      <w:r>
        <w:rPr>
          <w:lang w:val="en-US"/>
        </w:rPr>
        <w:t>The program is only supplied with the root URL (parent page) of the web application, so it needs some way to find its subdirectories (children pages). A spider or crawler is a bot that does exactly that, fetching any children pages under the parent URL to later scan them. OWASP ZAP features a spider that can be directly called from Python. If the scan takes too long, it is possible to limit the number of children to scan in the code. This would reduce the total scan time, but would also lower the number of vulnerabilities found.</w:t>
      </w:r>
    </w:p>
    <w:p w:rsidR="00BA5233" w:rsidRDefault="00BA5233" w:rsidP="00F37E6B">
      <w:pPr>
        <w:rPr>
          <w:lang w:val="en-US"/>
        </w:rPr>
      </w:pPr>
      <w:r>
        <w:rPr>
          <w:lang w:val="en-US"/>
        </w:rPr>
        <w:t>While the program is running the spider</w:t>
      </w:r>
      <w:r w:rsidR="00DE42DC">
        <w:rPr>
          <w:lang w:val="en-US"/>
        </w:rPr>
        <w:t>, it will passively scan</w:t>
      </w:r>
      <w:r>
        <w:rPr>
          <w:lang w:val="en-US"/>
        </w:rPr>
        <w:t xml:space="preserve"> every received response, searching for easy to find vulnerabilities (similar to a checklist). This is a passive scan done in the background without interrupting the exploration of the web application.</w:t>
      </w:r>
    </w:p>
    <w:p w:rsidR="00BA5233" w:rsidRDefault="00BA5233" w:rsidP="00F37E6B">
      <w:pPr>
        <w:rPr>
          <w:lang w:val="en-US"/>
        </w:rPr>
      </w:pPr>
      <w:r>
        <w:rPr>
          <w:lang w:val="en-US"/>
        </w:rPr>
        <w:t>According to the official OWASP ZAP documentation, the passive scan searches for any of the following vulnerabilities</w:t>
      </w:r>
      <w:r>
        <w:rPr>
          <w:rStyle w:val="Refdenotaalpie"/>
          <w:lang w:val="en-US"/>
        </w:rPr>
        <w:footnoteReference w:id="10"/>
      </w:r>
      <w:r>
        <w:rPr>
          <w:lang w:val="en-US"/>
        </w:rPr>
        <w:t>:</w:t>
      </w:r>
    </w:p>
    <w:p w:rsidR="00BA5233" w:rsidRDefault="00BA5233" w:rsidP="00F37E6B">
      <w:pPr>
        <w:pStyle w:val="Subttulo"/>
        <w:rPr>
          <w:lang w:val="en-US"/>
        </w:rPr>
      </w:pPr>
      <w:r>
        <w:rPr>
          <w:lang w:val="en-US"/>
        </w:rPr>
        <w:t>-Application Errors</w:t>
      </w:r>
    </w:p>
    <w:p w:rsidR="00BA5233" w:rsidRDefault="00BA5233">
      <w:pPr>
        <w:rPr>
          <w:lang w:val="en-US"/>
        </w:rPr>
      </w:pPr>
      <w:proofErr w:type="gramStart"/>
      <w:r>
        <w:rPr>
          <w:lang w:val="en-US"/>
        </w:rPr>
        <w:t>Checks server responses in order to find responses that contain known error strings.</w:t>
      </w:r>
      <w:proofErr w:type="gramEnd"/>
    </w:p>
    <w:p w:rsidR="00BA5233" w:rsidRDefault="00BA5233" w:rsidP="00F37E6B">
      <w:pPr>
        <w:pStyle w:val="Subttulo"/>
        <w:rPr>
          <w:lang w:val="en-US"/>
        </w:rPr>
      </w:pPr>
      <w:r>
        <w:rPr>
          <w:lang w:val="en-US"/>
        </w:rPr>
        <w:t>-Cache Control</w:t>
      </w:r>
    </w:p>
    <w:p w:rsidR="00BA5233" w:rsidRDefault="00BA5233">
      <w:pPr>
        <w:rPr>
          <w:lang w:val="en-US"/>
        </w:rPr>
      </w:pPr>
      <w:r>
        <w:rPr>
          <w:lang w:val="en-US"/>
        </w:rPr>
        <w:t>Checks the cache-control header field to ensure it follows the industry’s best practices.</w:t>
      </w:r>
    </w:p>
    <w:p w:rsidR="00BA5233" w:rsidRDefault="00BA5233" w:rsidP="00F37E6B">
      <w:pPr>
        <w:pStyle w:val="Subttulo"/>
        <w:rPr>
          <w:lang w:val="en-US"/>
        </w:rPr>
      </w:pPr>
      <w:r>
        <w:rPr>
          <w:lang w:val="en-US"/>
        </w:rPr>
        <w:t>-Content Type Missing</w:t>
      </w:r>
    </w:p>
    <w:p w:rsidR="00BA5233" w:rsidRDefault="00BA5233">
      <w:pPr>
        <w:rPr>
          <w:lang w:val="en-US"/>
        </w:rPr>
      </w:pPr>
      <w:r>
        <w:rPr>
          <w:lang w:val="en-US"/>
        </w:rPr>
        <w:t>Ensures that the Content-Type header exists and its value isn’t empty.</w:t>
      </w:r>
    </w:p>
    <w:p w:rsidR="00BA5233" w:rsidRDefault="00BA5233" w:rsidP="00F37E6B">
      <w:pPr>
        <w:pStyle w:val="Subttulo"/>
        <w:rPr>
          <w:lang w:val="en-US"/>
        </w:rPr>
      </w:pPr>
      <w:r>
        <w:rPr>
          <w:lang w:val="en-US"/>
        </w:rPr>
        <w:t xml:space="preserve">-Cookie </w:t>
      </w:r>
      <w:proofErr w:type="spellStart"/>
      <w:r>
        <w:rPr>
          <w:lang w:val="en-US"/>
        </w:rPr>
        <w:t>HttpOnly</w:t>
      </w:r>
      <w:proofErr w:type="spellEnd"/>
    </w:p>
    <w:p w:rsidR="00BA5233" w:rsidRDefault="00BA5233">
      <w:pPr>
        <w:rPr>
          <w:lang w:val="en-US"/>
        </w:rPr>
      </w:pPr>
      <w:r>
        <w:rPr>
          <w:lang w:val="en-US"/>
        </w:rPr>
        <w:t>If a cookie is set with the “</w:t>
      </w:r>
      <w:proofErr w:type="spellStart"/>
      <w:r>
        <w:rPr>
          <w:lang w:val="en-US"/>
        </w:rPr>
        <w:t>HttpOnly</w:t>
      </w:r>
      <w:proofErr w:type="spellEnd"/>
      <w:r>
        <w:rPr>
          <w:lang w:val="en-US"/>
        </w:rPr>
        <w:t>” flag, browsers will know that only client side scripts should interact with that cookie. This check ensures that all cookies set are flagged as “</w:t>
      </w:r>
      <w:proofErr w:type="spellStart"/>
      <w:r>
        <w:rPr>
          <w:lang w:val="en-US"/>
        </w:rPr>
        <w:t>HttpOnly</w:t>
      </w:r>
      <w:proofErr w:type="spellEnd"/>
      <w:r>
        <w:rPr>
          <w:lang w:val="en-US"/>
        </w:rPr>
        <w:t>”.</w:t>
      </w:r>
    </w:p>
    <w:p w:rsidR="00BA5233" w:rsidRDefault="00BA5233" w:rsidP="00F37E6B">
      <w:pPr>
        <w:pStyle w:val="Subttulo"/>
        <w:rPr>
          <w:lang w:val="en-US"/>
        </w:rPr>
      </w:pPr>
      <w:r>
        <w:rPr>
          <w:lang w:val="en-US"/>
        </w:rPr>
        <w:t>-Cookie Secure Flag</w:t>
      </w:r>
    </w:p>
    <w:p w:rsidR="00BA5233" w:rsidRDefault="00BA5233">
      <w:pPr>
        <w:rPr>
          <w:lang w:val="en-US"/>
        </w:rPr>
      </w:pPr>
      <w:r>
        <w:rPr>
          <w:lang w:val="en-US"/>
        </w:rPr>
        <w:t>If a cookie is set with the secure flag, it will not be sent during a plain HTTP session. This check analyzes all cookies generated during HTTPS sessions to make sure they include this flag.</w:t>
      </w:r>
    </w:p>
    <w:p w:rsidR="00BA5233" w:rsidRDefault="00BA5233" w:rsidP="00F37E6B">
      <w:pPr>
        <w:pStyle w:val="Subttulo"/>
        <w:rPr>
          <w:lang w:val="en-US"/>
        </w:rPr>
      </w:pPr>
      <w:r>
        <w:rPr>
          <w:lang w:val="en-US"/>
        </w:rPr>
        <w:t>-Cross Domain Script Inclusion</w:t>
      </w:r>
    </w:p>
    <w:p w:rsidR="00BA5233" w:rsidRDefault="00BA5233">
      <w:pPr>
        <w:rPr>
          <w:lang w:val="en-US"/>
        </w:rPr>
      </w:pPr>
      <w:proofErr w:type="gramStart"/>
      <w:r>
        <w:rPr>
          <w:lang w:val="en-US"/>
        </w:rPr>
        <w:t>Checks whether there are scripts that don’t come from the domain hosting the content.</w:t>
      </w:r>
      <w:proofErr w:type="gramEnd"/>
    </w:p>
    <w:p w:rsidR="00BA5233" w:rsidRDefault="00BA5233" w:rsidP="00F37E6B">
      <w:pPr>
        <w:pStyle w:val="Subttulo"/>
        <w:rPr>
          <w:lang w:val="en-US"/>
        </w:rPr>
      </w:pPr>
      <w:r>
        <w:rPr>
          <w:lang w:val="en-US"/>
        </w:rPr>
        <w:t>-Header XSS Protection</w:t>
      </w:r>
    </w:p>
    <w:p w:rsidR="00BA5233" w:rsidRDefault="00BA5233">
      <w:pPr>
        <w:rPr>
          <w:lang w:val="en-US"/>
        </w:rPr>
      </w:pPr>
      <w:r>
        <w:rPr>
          <w:lang w:val="en-US"/>
        </w:rPr>
        <w:t>The X-XSS-Protection header will keep a page from loading if it detects a potential XSS attack. This check confirms the existence of this header and whether it is correctly configured.</w:t>
      </w:r>
    </w:p>
    <w:p w:rsidR="00BA5233" w:rsidRDefault="00BA5233" w:rsidP="00F37E6B">
      <w:pPr>
        <w:pStyle w:val="Subttulo"/>
        <w:rPr>
          <w:lang w:val="en-US"/>
        </w:rPr>
      </w:pPr>
      <w:r>
        <w:rPr>
          <w:lang w:val="en-US"/>
        </w:rPr>
        <w:lastRenderedPageBreak/>
        <w:t>-Mixed Content</w:t>
      </w:r>
    </w:p>
    <w:p w:rsidR="00BA5233" w:rsidRDefault="00BA5233">
      <w:pPr>
        <w:rPr>
          <w:lang w:val="en-US"/>
        </w:rPr>
      </w:pPr>
      <w:r>
        <w:rPr>
          <w:lang w:val="en-US"/>
        </w:rPr>
        <w:t>A HTTPS connection is considered more secure than a HTTP one, but not so if the content is sourced via HTTP, which would defeat the purpose of HTTPS in the first place. This check analyzes content served via HTTPS to ensure none of it is sourced via plain HTTP.</w:t>
      </w:r>
    </w:p>
    <w:p w:rsidR="00BA5233" w:rsidRDefault="00BA5233" w:rsidP="00F37E6B">
      <w:pPr>
        <w:pStyle w:val="Subttulo"/>
        <w:rPr>
          <w:lang w:val="en-US"/>
        </w:rPr>
      </w:pPr>
      <w:r>
        <w:rPr>
          <w:lang w:val="en-US"/>
        </w:rPr>
        <w:t>-Password Autocomplete</w:t>
      </w:r>
    </w:p>
    <w:p w:rsidR="00BA5233" w:rsidRDefault="00BA5233">
      <w:pPr>
        <w:rPr>
          <w:lang w:val="en-US"/>
        </w:rPr>
      </w:pPr>
      <w:r>
        <w:rPr>
          <w:lang w:val="en-US"/>
        </w:rPr>
        <w:t>This is considered an unsafe practice. This check examines all password fields to ensure their ‘autocomplete’ setting is disabled.</w:t>
      </w:r>
    </w:p>
    <w:p w:rsidR="00BA5233" w:rsidRDefault="00BA5233" w:rsidP="00F37E6B">
      <w:pPr>
        <w:pStyle w:val="Subttulo"/>
        <w:rPr>
          <w:lang w:val="en-US"/>
        </w:rPr>
      </w:pPr>
      <w:r>
        <w:rPr>
          <w:lang w:val="en-US"/>
        </w:rPr>
        <w:t>-Private Address Disclosure</w:t>
      </w:r>
    </w:p>
    <w:p w:rsidR="00BA5233" w:rsidRDefault="00BA5233">
      <w:pPr>
        <w:rPr>
          <w:lang w:val="en-US"/>
        </w:rPr>
      </w:pPr>
      <w:proofErr w:type="gramStart"/>
      <w:r>
        <w:rPr>
          <w:lang w:val="en-US"/>
        </w:rPr>
        <w:t>Checks whether the response contains private IP addresses (RFC 1918).</w:t>
      </w:r>
      <w:proofErr w:type="gramEnd"/>
    </w:p>
    <w:p w:rsidR="00BA5233" w:rsidRDefault="00BA5233" w:rsidP="00F37E6B">
      <w:pPr>
        <w:pStyle w:val="Subttulo"/>
        <w:rPr>
          <w:lang w:val="en-US"/>
        </w:rPr>
      </w:pPr>
      <w:r>
        <w:rPr>
          <w:lang w:val="en-US"/>
        </w:rPr>
        <w:t>-Session Id in URL Rewrite</w:t>
      </w:r>
    </w:p>
    <w:p w:rsidR="00BA5233" w:rsidRDefault="00BA5233">
      <w:pPr>
        <w:rPr>
          <w:lang w:val="en-US"/>
        </w:rPr>
      </w:pPr>
      <w:proofErr w:type="gramStart"/>
      <w:r>
        <w:rPr>
          <w:lang w:val="en-US"/>
        </w:rPr>
        <w:t>Ensures that the session token is not written to the URL.</w:t>
      </w:r>
      <w:proofErr w:type="gramEnd"/>
    </w:p>
    <w:p w:rsidR="00BA5233" w:rsidRDefault="00BA5233" w:rsidP="00F37E6B">
      <w:pPr>
        <w:pStyle w:val="Subttulo"/>
        <w:rPr>
          <w:lang w:val="en-US"/>
        </w:rPr>
      </w:pPr>
      <w:r>
        <w:rPr>
          <w:lang w:val="en-US"/>
        </w:rPr>
        <w:t>-X-Content-Type-Options</w:t>
      </w:r>
    </w:p>
    <w:p w:rsidR="00BA5233" w:rsidRDefault="00BA5233">
      <w:pPr>
        <w:rPr>
          <w:lang w:val="en-US"/>
        </w:rPr>
      </w:pPr>
      <w:r>
        <w:rPr>
          <w:lang w:val="en-US"/>
        </w:rPr>
        <w:t>MIME sniffing</w:t>
      </w:r>
      <w:r>
        <w:rPr>
          <w:rStyle w:val="Refdenotaalpie"/>
          <w:lang w:val="en-US"/>
        </w:rPr>
        <w:footnoteReference w:id="11"/>
      </w:r>
      <w:r>
        <w:rPr>
          <w:lang w:val="en-US"/>
        </w:rPr>
        <w:t xml:space="preserve"> may occur when a document has no MIME type. In this situation, some browsers will try to guess the correct MIME type by looking at the resource. This represents a potential vulnerability, so the X-Content-Type-Options header exists to prevent MIME-sniffing. This check ensures that his header exists and is correctly set to ‘</w:t>
      </w:r>
      <w:proofErr w:type="spellStart"/>
      <w:r>
        <w:rPr>
          <w:lang w:val="en-US"/>
        </w:rPr>
        <w:t>nosniff</w:t>
      </w:r>
      <w:proofErr w:type="spellEnd"/>
      <w:r>
        <w:rPr>
          <w:lang w:val="en-US"/>
        </w:rPr>
        <w:t>’.</w:t>
      </w:r>
    </w:p>
    <w:p w:rsidR="00BA5233" w:rsidRDefault="00BA5233" w:rsidP="00F37E6B">
      <w:pPr>
        <w:pStyle w:val="Subttulo"/>
        <w:rPr>
          <w:lang w:val="en-US"/>
        </w:rPr>
      </w:pPr>
      <w:r>
        <w:rPr>
          <w:lang w:val="en-US"/>
        </w:rPr>
        <w:t>-X-Frame-Options Header Scanner</w:t>
      </w:r>
    </w:p>
    <w:p w:rsidR="00BA5233" w:rsidRPr="008F1E00" w:rsidRDefault="00BA5233">
      <w:pPr>
        <w:rPr>
          <w:lang w:val="en-US"/>
        </w:rPr>
      </w:pPr>
      <w:r>
        <w:rPr>
          <w:lang w:val="en-US"/>
        </w:rPr>
        <w:t>The X-Frame-Options header</w:t>
      </w:r>
      <w:r>
        <w:rPr>
          <w:rStyle w:val="Refdenotaalpie"/>
          <w:lang w:val="en-US"/>
        </w:rPr>
        <w:footnoteReference w:id="12"/>
      </w:r>
      <w:r>
        <w:rPr>
          <w:lang w:val="en-US"/>
        </w:rPr>
        <w:t xml:space="preserve"> defines how a page will be rendered. It can forbid the page’s content from being embedded into other sites, which can prevent click-jacking attempts. This check ensures that this header exists and is valid.</w:t>
      </w:r>
    </w:p>
    <w:p w:rsidR="00BA5233" w:rsidRDefault="00BA5233" w:rsidP="00F37E6B">
      <w:pPr>
        <w:rPr>
          <w:lang w:val="en-US"/>
        </w:rPr>
      </w:pPr>
      <w:r>
        <w:rPr>
          <w:lang w:val="en-US"/>
        </w:rPr>
        <w:t xml:space="preserve">Once an appropriate number of URLs has been fetched and the passive checks have been applied, the proper scanning stage begins. Unlike the passive scan performed during the </w:t>
      </w:r>
      <w:proofErr w:type="spellStart"/>
      <w:r>
        <w:rPr>
          <w:lang w:val="en-US"/>
        </w:rPr>
        <w:t>spidering</w:t>
      </w:r>
      <w:proofErr w:type="spellEnd"/>
      <w:r>
        <w:rPr>
          <w:lang w:val="en-US"/>
        </w:rPr>
        <w:t xml:space="preserve"> process, this is an active scan that applies attacks or payloads against the target application in order to find vulnerabilities.</w:t>
      </w:r>
    </w:p>
    <w:p w:rsidR="00BA5233" w:rsidRDefault="00BA5233" w:rsidP="00F37E6B">
      <w:pPr>
        <w:rPr>
          <w:lang w:val="en-US"/>
        </w:rPr>
      </w:pPr>
      <w:r>
        <w:rPr>
          <w:lang w:val="en-US"/>
        </w:rPr>
        <w:t>According to the official OWASP ZAP documentation, the attempted attacks are as follows</w:t>
      </w:r>
      <w:r>
        <w:rPr>
          <w:rStyle w:val="Refdenotaalpie"/>
          <w:lang w:val="en-US"/>
        </w:rPr>
        <w:footnoteReference w:id="13"/>
      </w:r>
      <w:r>
        <w:rPr>
          <w:lang w:val="en-US"/>
        </w:rPr>
        <w:t>:</w:t>
      </w:r>
    </w:p>
    <w:p w:rsidR="00BA5233" w:rsidRDefault="00BA5233" w:rsidP="00F37E6B">
      <w:pPr>
        <w:pStyle w:val="Subttulo"/>
        <w:rPr>
          <w:lang w:val="en-US"/>
        </w:rPr>
      </w:pPr>
      <w:r>
        <w:rPr>
          <w:lang w:val="en-US"/>
        </w:rPr>
        <w:t>-Buffer Overflow</w:t>
      </w:r>
    </w:p>
    <w:p w:rsidR="00BA5233" w:rsidRDefault="00BA5233">
      <w:pPr>
        <w:rPr>
          <w:lang w:val="en-US"/>
        </w:rPr>
      </w:pPr>
      <w:r>
        <w:rPr>
          <w:lang w:val="en-US"/>
        </w:rPr>
        <w:t>In the case of a buffer overflow, the extra data might get written into a sensitive memory location. To check for this flaw, the program sends large strings of input text and checks for anomalous behavior.</w:t>
      </w:r>
    </w:p>
    <w:p w:rsidR="00BA5233" w:rsidRDefault="00BA5233" w:rsidP="00F37E6B">
      <w:pPr>
        <w:pStyle w:val="Subttulo"/>
        <w:rPr>
          <w:lang w:val="en-US"/>
        </w:rPr>
      </w:pPr>
      <w:r>
        <w:rPr>
          <w:lang w:val="en-US"/>
        </w:rPr>
        <w:t>-Client Browser Cache</w:t>
      </w:r>
    </w:p>
    <w:p w:rsidR="00BA5233" w:rsidRDefault="00BA5233">
      <w:pPr>
        <w:rPr>
          <w:lang w:val="en-US"/>
        </w:rPr>
      </w:pPr>
      <w:r>
        <w:rPr>
          <w:lang w:val="en-US"/>
        </w:rPr>
        <w:lastRenderedPageBreak/>
        <w:t>Checks the headers of secure pages to ensure they don’t allow browsers to cache the page.</w:t>
      </w:r>
    </w:p>
    <w:p w:rsidR="00BA5233" w:rsidRDefault="00BA5233" w:rsidP="00F37E6B">
      <w:pPr>
        <w:pStyle w:val="Subttulo"/>
        <w:rPr>
          <w:lang w:val="en-US"/>
        </w:rPr>
      </w:pPr>
      <w:r>
        <w:rPr>
          <w:lang w:val="en-US"/>
        </w:rPr>
        <w:t>-CRLF Injection</w:t>
      </w:r>
    </w:p>
    <w:p w:rsidR="00BA5233" w:rsidRDefault="00BA5233">
      <w:pPr>
        <w:rPr>
          <w:lang w:val="en-US"/>
        </w:rPr>
      </w:pPr>
      <w:r>
        <w:rPr>
          <w:lang w:val="en-US"/>
        </w:rPr>
        <w:t>CRLF refers to the Carriage Return and Line Feed special characters used to denote the end of a line. It might be abused by an attacker to split a HTTP response, which can lead to cross-site scripting or cache poisoning</w:t>
      </w:r>
      <w:r>
        <w:rPr>
          <w:rStyle w:val="Refdenotaalpie"/>
          <w:lang w:val="en-US"/>
        </w:rPr>
        <w:footnoteReference w:id="14"/>
      </w:r>
      <w:r>
        <w:rPr>
          <w:lang w:val="en-US"/>
        </w:rPr>
        <w:t>. The program tests for this vulnerability by trying to inject a new header into the response by sending a parameter preceded by CRLF characters.</w:t>
      </w:r>
    </w:p>
    <w:p w:rsidR="00BA5233" w:rsidRDefault="00BA5233" w:rsidP="00F37E6B">
      <w:pPr>
        <w:pStyle w:val="Subttulo"/>
        <w:rPr>
          <w:lang w:val="en-US"/>
        </w:rPr>
      </w:pPr>
      <w:r>
        <w:rPr>
          <w:lang w:val="en-US"/>
        </w:rPr>
        <w:t>-Cross Site Scripting (Reflected)</w:t>
      </w:r>
    </w:p>
    <w:p w:rsidR="00BA5233" w:rsidRDefault="00BA5233">
      <w:pPr>
        <w:rPr>
          <w:lang w:val="en-US"/>
        </w:rPr>
      </w:pPr>
      <w:r>
        <w:rPr>
          <w:lang w:val="en-US"/>
        </w:rPr>
        <w:t>First, it submits a ‘safe’ value and checks the response for any instances of this value. Then, for any locations where this value was found in, the program attempts a series of attacks aimed at that location to confirm whether a XSS attack is possible.</w:t>
      </w:r>
    </w:p>
    <w:p w:rsidR="00BA5233" w:rsidRDefault="00BA5233" w:rsidP="00F37E6B">
      <w:pPr>
        <w:pStyle w:val="Subttulo"/>
        <w:rPr>
          <w:lang w:val="en-US"/>
        </w:rPr>
      </w:pPr>
      <w:r>
        <w:rPr>
          <w:lang w:val="en-US"/>
        </w:rPr>
        <w:t>-Cross Site Scripted (Persistent)</w:t>
      </w:r>
    </w:p>
    <w:p w:rsidR="00BA5233" w:rsidRDefault="00BA5233">
      <w:pPr>
        <w:rPr>
          <w:lang w:val="en-US"/>
        </w:rPr>
      </w:pPr>
      <w:r>
        <w:rPr>
          <w:lang w:val="en-US"/>
        </w:rPr>
        <w:t xml:space="preserve">It begins by submitting a ‘safe’ value much like the reflected variant, but it then spiders the whole application to find any locations where the value might be found and tries to attack them. </w:t>
      </w:r>
    </w:p>
    <w:p w:rsidR="00BA5233" w:rsidRDefault="00BA5233" w:rsidP="00F37E6B">
      <w:pPr>
        <w:pStyle w:val="Subttulo"/>
        <w:rPr>
          <w:lang w:val="en-US"/>
        </w:rPr>
      </w:pPr>
      <w:r>
        <w:rPr>
          <w:lang w:val="en-US"/>
        </w:rPr>
        <w:t>-Code Injection</w:t>
      </w:r>
    </w:p>
    <w:p w:rsidR="00BA5233" w:rsidRDefault="00BA5233" w:rsidP="00F37E6B">
      <w:pPr>
        <w:rPr>
          <w:lang w:val="en-US"/>
        </w:rPr>
      </w:pPr>
      <w:r>
        <w:rPr>
          <w:lang w:val="en-US"/>
        </w:rPr>
        <w:t>Submits PHP and ASP attack strings as URL parameter values and then examines the response.</w:t>
      </w:r>
    </w:p>
    <w:p w:rsidR="00BA5233" w:rsidRDefault="00BA5233" w:rsidP="00F37E6B">
      <w:pPr>
        <w:pStyle w:val="Subttulo"/>
        <w:rPr>
          <w:lang w:val="en-US"/>
        </w:rPr>
      </w:pPr>
      <w:r>
        <w:rPr>
          <w:lang w:val="en-US"/>
        </w:rPr>
        <w:t>-Command Injection</w:t>
      </w:r>
    </w:p>
    <w:p w:rsidR="00BA5233" w:rsidRDefault="00BA5233">
      <w:pPr>
        <w:rPr>
          <w:lang w:val="en-US"/>
        </w:rPr>
      </w:pPr>
      <w:r>
        <w:rPr>
          <w:lang w:val="en-US"/>
        </w:rPr>
        <w:t>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the responses.</w:t>
      </w:r>
    </w:p>
    <w:p w:rsidR="00BA5233" w:rsidRDefault="00BA5233" w:rsidP="00F37E6B">
      <w:pPr>
        <w:pStyle w:val="Subttulo"/>
        <w:rPr>
          <w:lang w:val="en-US"/>
        </w:rPr>
      </w:pPr>
      <w:r>
        <w:rPr>
          <w:lang w:val="en-US"/>
        </w:rPr>
        <w:t>-Directory Browsing</w:t>
      </w:r>
    </w:p>
    <w:p w:rsidR="00BA5233" w:rsidRDefault="00BA5233">
      <w:pPr>
        <w:rPr>
          <w:lang w:val="en-US"/>
        </w:rPr>
      </w:pPr>
      <w:proofErr w:type="gramStart"/>
      <w:r>
        <w:rPr>
          <w:lang w:val="en-US"/>
        </w:rPr>
        <w:t>Tries to gain access to a directory listing by examining the response for patterns commonly used with web server software such as Apache or IIS.</w:t>
      </w:r>
      <w:proofErr w:type="gramEnd"/>
    </w:p>
    <w:p w:rsidR="00BA5233" w:rsidRDefault="00BA5233" w:rsidP="00F37E6B">
      <w:pPr>
        <w:pStyle w:val="Subttulo"/>
        <w:rPr>
          <w:lang w:val="en-US"/>
        </w:rPr>
      </w:pPr>
      <w:r>
        <w:rPr>
          <w:lang w:val="en-US"/>
        </w:rPr>
        <w:t>-External Redirect</w:t>
      </w:r>
    </w:p>
    <w:p w:rsidR="00BA5233" w:rsidRDefault="00BA5233">
      <w:pPr>
        <w:rPr>
          <w:lang w:val="en-US"/>
        </w:rPr>
      </w:pPr>
      <w:proofErr w:type="gramStart"/>
      <w:r>
        <w:rPr>
          <w:lang w:val="en-US"/>
        </w:rPr>
        <w:t>Tries to force a redirect by sending specific parameter values to the URL, and then checks the headers and response to check whether a redirect occurred.</w:t>
      </w:r>
      <w:proofErr w:type="gramEnd"/>
    </w:p>
    <w:p w:rsidR="00BA5233" w:rsidRDefault="00BA5233" w:rsidP="00F37E6B">
      <w:pPr>
        <w:pStyle w:val="Subttulo"/>
        <w:rPr>
          <w:lang w:val="en-US"/>
        </w:rPr>
      </w:pPr>
      <w:r>
        <w:rPr>
          <w:lang w:val="en-US"/>
        </w:rPr>
        <w:t>-Format String Error</w:t>
      </w:r>
    </w:p>
    <w:p w:rsidR="00BA5233" w:rsidRDefault="00BA5233">
      <w:pPr>
        <w:rPr>
          <w:lang w:val="en-US"/>
        </w:rPr>
      </w:pPr>
      <w:proofErr w:type="gramStart"/>
      <w:r>
        <w:rPr>
          <w:lang w:val="en-US"/>
        </w:rPr>
        <w:t>Sends strings of input text that compiled C code would interpret as formatting parameters, and then looks for any anomalies.</w:t>
      </w:r>
      <w:proofErr w:type="gramEnd"/>
    </w:p>
    <w:p w:rsidR="00BA5233" w:rsidRDefault="00BA5233" w:rsidP="00F37E6B">
      <w:pPr>
        <w:pStyle w:val="Subttulo"/>
        <w:rPr>
          <w:lang w:val="en-US"/>
        </w:rPr>
      </w:pPr>
      <w:r>
        <w:rPr>
          <w:lang w:val="en-US"/>
        </w:rPr>
        <w:t>-Parameter Tampering</w:t>
      </w:r>
    </w:p>
    <w:p w:rsidR="00BA5233" w:rsidRDefault="00BA5233">
      <w:pPr>
        <w:rPr>
          <w:lang w:val="en-US"/>
        </w:rPr>
      </w:pPr>
      <w:r>
        <w:rPr>
          <w:lang w:val="en-US"/>
        </w:rPr>
        <w:lastRenderedPageBreak/>
        <w:t>Submits requests with parameter values known to cause errors, and compares the response against patterns found in common errors in Java, Microsoft VBScript, PHP and others.</w:t>
      </w:r>
    </w:p>
    <w:p w:rsidR="00BA5233" w:rsidRDefault="00BA5233" w:rsidP="00F37E6B">
      <w:pPr>
        <w:pStyle w:val="Subttulo"/>
        <w:rPr>
          <w:lang w:val="en-US"/>
        </w:rPr>
      </w:pPr>
      <w:r>
        <w:rPr>
          <w:lang w:val="en-US"/>
        </w:rPr>
        <w:t>-Path Traversal</w:t>
      </w:r>
    </w:p>
    <w:p w:rsidR="00BA5233" w:rsidRDefault="00BA5233">
      <w:pPr>
        <w:rPr>
          <w:lang w:val="en-US"/>
        </w:rPr>
      </w:pPr>
      <w:r>
        <w:rPr>
          <w:lang w:val="en-US"/>
        </w:rPr>
        <w:t>Tries to access files and directories outside of the web document root using combinations of pathname prefixes and names of local files typically found in Windows or *NIX systems.</w:t>
      </w:r>
    </w:p>
    <w:p w:rsidR="00BA5233" w:rsidRDefault="00BA5233" w:rsidP="00F37E6B">
      <w:pPr>
        <w:pStyle w:val="Subttulo"/>
        <w:rPr>
          <w:lang w:val="en-US"/>
        </w:rPr>
      </w:pPr>
      <w:r>
        <w:rPr>
          <w:lang w:val="en-US"/>
        </w:rPr>
        <w:t>-Remote File Include</w:t>
      </w:r>
    </w:p>
    <w:p w:rsidR="00BA5233" w:rsidRDefault="00BA5233">
      <w:pPr>
        <w:rPr>
          <w:lang w:val="en-US"/>
        </w:rPr>
      </w:pPr>
      <w:r>
        <w:rPr>
          <w:lang w:val="en-US"/>
        </w:rPr>
        <w:t>Passes an external URL as a parameter value for the current URL and checks whether this causes the title of the page to change.</w:t>
      </w:r>
    </w:p>
    <w:p w:rsidR="00BA5233" w:rsidRDefault="00BA5233" w:rsidP="00F37E6B">
      <w:pPr>
        <w:pStyle w:val="Subttulo"/>
        <w:rPr>
          <w:lang w:val="en-US"/>
        </w:rPr>
      </w:pPr>
      <w:r>
        <w:rPr>
          <w:lang w:val="en-US"/>
        </w:rPr>
        <w:t>-Server Side Include</w:t>
      </w:r>
    </w:p>
    <w:p w:rsidR="00BA5233" w:rsidRDefault="00BA5233">
      <w:pPr>
        <w:rPr>
          <w:lang w:val="en-US"/>
        </w:rPr>
      </w:pPr>
      <w:r>
        <w:rPr>
          <w:lang w:val="en-US"/>
        </w:rPr>
        <w:t>Detects the OS the server is running on, and then sends a HTML SSI directive. The response is then analyzed to check whether it matches with a pattern indicating the SSI (Server Side Include) was successful.</w:t>
      </w:r>
    </w:p>
    <w:p w:rsidR="00BA5233" w:rsidRDefault="00BA5233" w:rsidP="00F37E6B">
      <w:pPr>
        <w:pStyle w:val="Subttulo"/>
        <w:rPr>
          <w:lang w:val="en-US"/>
        </w:rPr>
      </w:pPr>
      <w:r>
        <w:rPr>
          <w:lang w:val="en-US"/>
        </w:rPr>
        <w:t>-SQL Injection</w:t>
      </w:r>
    </w:p>
    <w:p w:rsidR="00BA5233" w:rsidRPr="007F47C7" w:rsidRDefault="00BA5233">
      <w:pPr>
        <w:rPr>
          <w:lang w:val="en-US"/>
        </w:rPr>
      </w:pPr>
      <w:proofErr w:type="gramStart"/>
      <w:r>
        <w:rPr>
          <w:lang w:val="en-US"/>
        </w:rPr>
        <w:t>Attacks URL parameters and form parameters with valid and invalid SQL syntax, using diverse SQL injection techniques such as error, Boolean or Union based injection.</w:t>
      </w:r>
      <w:proofErr w:type="gramEnd"/>
    </w:p>
    <w:p w:rsidR="00BA5233" w:rsidRDefault="00BA5233" w:rsidP="00F37E6B">
      <w:pPr>
        <w:rPr>
          <w:lang w:val="en-US"/>
        </w:rPr>
      </w:pPr>
      <w:r>
        <w:rPr>
          <w:lang w:val="en-US"/>
        </w:rPr>
        <w:t>Once the scan is done, OWASP ZAP saves all the collected information pertaining to the found vulnerabilities inside a variable that will later be accessed and analyzed in order to get the needed data to generate the report.</w:t>
      </w:r>
    </w:p>
    <w:p w:rsidR="00BA5233" w:rsidRPr="009C5CF5" w:rsidRDefault="00BA5233" w:rsidP="00F37E6B">
      <w:pPr>
        <w:rPr>
          <w:lang w:val="en-US"/>
        </w:rPr>
      </w:pPr>
      <w:r>
        <w:rPr>
          <w:lang w:val="en-US"/>
        </w:rPr>
        <w:t>The headless instance of OWASP ZAP will be closed via Python as soon as the report generation ends, or at any point that an error occurs and the execution of the program is interrupted.</w:t>
      </w:r>
    </w:p>
    <w:p w:rsidR="00BA5233" w:rsidRPr="009C5CF5" w:rsidRDefault="00BA5233">
      <w:pPr>
        <w:rPr>
          <w:lang w:val="en-US"/>
        </w:rPr>
      </w:pPr>
    </w:p>
    <w:p w:rsidR="00BA5233" w:rsidRDefault="00BA5233" w:rsidP="00F37E6B">
      <w:pPr>
        <w:pStyle w:val="Ttulo2"/>
      </w:pPr>
      <w:bookmarkStart w:id="111" w:name="_Toc477455044"/>
      <w:bookmarkStart w:id="112" w:name="_Toc486957376"/>
      <w:proofErr w:type="spellStart"/>
      <w:r>
        <w:t>Report</w:t>
      </w:r>
      <w:proofErr w:type="spellEnd"/>
      <w:r>
        <w:t xml:space="preserve"> </w:t>
      </w:r>
      <w:proofErr w:type="spellStart"/>
      <w:r>
        <w:t>Generation</w:t>
      </w:r>
      <w:bookmarkEnd w:id="111"/>
      <w:bookmarkEnd w:id="112"/>
      <w:proofErr w:type="spellEnd"/>
    </w:p>
    <w:p w:rsidR="00BA5233" w:rsidRDefault="00BA5233" w:rsidP="00F37E6B">
      <w:pPr>
        <w:rPr>
          <w:lang w:val="en-US"/>
        </w:rPr>
      </w:pPr>
      <w:r w:rsidRPr="000A5CEC">
        <w:rPr>
          <w:lang w:val="en-US"/>
        </w:rPr>
        <w:t>The next step is to make use of the information gathered during the previous st</w:t>
      </w:r>
      <w:r>
        <w:rPr>
          <w:lang w:val="en-US"/>
        </w:rPr>
        <w:t>ep</w:t>
      </w:r>
      <w:r w:rsidRPr="000A5CEC">
        <w:rPr>
          <w:lang w:val="en-US"/>
        </w:rPr>
        <w:t xml:space="preserve"> to </w:t>
      </w:r>
      <w:r>
        <w:rPr>
          <w:lang w:val="en-US"/>
        </w:rPr>
        <w:t>generate a human-readable report that summarizes the vulnerabilities found during the scan and their severity. The report will be formatted according to the 800-115 NIST guideline</w:t>
      </w:r>
      <w:r>
        <w:rPr>
          <w:lang w:val="en-US"/>
        </w:rPr>
        <w:fldChar w:fldCharType="begin"/>
      </w:r>
      <w:r>
        <w:rPr>
          <w:lang w:val="en-US"/>
        </w:rPr>
        <w:instrText xml:space="preserve"> ADDIN ZOTERO_ITEM CSL_CITATION {"citationID":"lHsmDnJV","properties":{"formattedCitation":"[11]","plainCitation":"[11]"},"citationItems":[{"id":21,"uris":["http://zotero.org/users/local/p39YSkPy/items/8GNA572X"],"uri":["http://zotero.org/users/local/p39YSkPy/items/8GNA572X"],"itemData":{"id":21,"type":"webpage","title":"Technical Guide to Information Security Testing and Assessment","container-title":"National Institute of Standards and Technology","URL":"http://nvlpubs.nist.gov/nistpubs/Legacy/SP/nistspecialpublication800-115.pdf","author":[{"family":"Scarfone","given":"Karen"},{"family":"Souppaya","given":"Murugiah"},{"family":"Cody","given":"Amanda"},{"family":"Orebaugh","given":"Angela"}],"issued":{"date-parts":[["2008",9]]}}}],"schema":"https://github.com/citation-style-language/schema/raw/master/csl-citation.json"} </w:instrText>
      </w:r>
      <w:r>
        <w:rPr>
          <w:lang w:val="en-US"/>
        </w:rPr>
        <w:fldChar w:fldCharType="separate"/>
      </w:r>
      <w:r w:rsidRPr="00D633D0">
        <w:rPr>
          <w:rFonts w:ascii="Calibri" w:hAnsi="Calibri"/>
          <w:lang w:val="en-US"/>
        </w:rPr>
        <w:t>[11]</w:t>
      </w:r>
      <w:r>
        <w:rPr>
          <w:lang w:val="en-US"/>
        </w:rPr>
        <w:fldChar w:fldCharType="end"/>
      </w:r>
      <w:r>
        <w:rPr>
          <w:lang w:val="en-US"/>
        </w:rPr>
        <w:t>, using a penetration test report from Offensive Security as a template</w:t>
      </w:r>
      <w:r>
        <w:rPr>
          <w:lang w:val="en-US"/>
        </w:rPr>
        <w:fldChar w:fldCharType="begin"/>
      </w:r>
      <w:r>
        <w:rPr>
          <w:lang w:val="en-US"/>
        </w:rPr>
        <w:instrText xml:space="preserve"> ADDIN ZOTERO_ITEM CSL_CITATION {"citationID":"UQZOKYaP","properties":{"formattedCitation":"[12]","plainCitation":"[12]"},"citationItems":[{"id":23,"uris":["http://zotero.org/users/local/p39YSkPy/items/JD3P4MUZ"],"uri":["http://zotero.org/users/local/p39YSkPy/items/JD3P4MUZ"],"itemData":{"id":23,"type":"webpage","title":"Penetration Test Report","URL":"https://www.offensive-security.com/reports/sample-penetration-testing-report.pdf","author":[{"family":"Offensive Security","given":""}],"issued":{"date-parts":[["2013",8]]}}}],"schema":"https://github.com/citation-style-language/schema/raw/master/csl-citation.json"} </w:instrText>
      </w:r>
      <w:r>
        <w:rPr>
          <w:lang w:val="en-US"/>
        </w:rPr>
        <w:fldChar w:fldCharType="separate"/>
      </w:r>
      <w:r w:rsidRPr="00D633D0">
        <w:rPr>
          <w:rFonts w:ascii="Calibri" w:hAnsi="Calibri"/>
          <w:lang w:val="en-US"/>
        </w:rPr>
        <w:t>[12]</w:t>
      </w:r>
      <w:r>
        <w:rPr>
          <w:lang w:val="en-US"/>
        </w:rPr>
        <w:fldChar w:fldCharType="end"/>
      </w:r>
      <w:r>
        <w:rPr>
          <w:lang w:val="en-US"/>
        </w:rPr>
        <w:t xml:space="preserve">. The resulting output will be a pdf file generated using </w:t>
      </w:r>
      <w:proofErr w:type="spellStart"/>
      <w:r>
        <w:rPr>
          <w:lang w:val="en-US"/>
        </w:rPr>
        <w:t>GitBook</w:t>
      </w:r>
      <w:proofErr w:type="spellEnd"/>
      <w:r>
        <w:rPr>
          <w:lang w:val="en-US"/>
        </w:rPr>
        <w:t>.</w:t>
      </w:r>
    </w:p>
    <w:p w:rsidR="00BA5233" w:rsidRDefault="00BA5233" w:rsidP="00F37E6B">
      <w:pPr>
        <w:rPr>
          <w:lang w:val="en-US"/>
        </w:rPr>
      </w:pPr>
      <w:r>
        <w:rPr>
          <w:lang w:val="en-US"/>
        </w:rPr>
        <w:t xml:space="preserve">First, it’s necessary to create a template for the report in </w:t>
      </w:r>
      <w:proofErr w:type="spellStart"/>
      <w:r>
        <w:rPr>
          <w:lang w:val="en-US"/>
        </w:rPr>
        <w:t>GitBook</w:t>
      </w:r>
      <w:proofErr w:type="spellEnd"/>
      <w:r>
        <w:rPr>
          <w:lang w:val="en-US"/>
        </w:rPr>
        <w:t xml:space="preserve">. </w:t>
      </w:r>
      <w:proofErr w:type="spellStart"/>
      <w:r>
        <w:rPr>
          <w:lang w:val="en-US"/>
        </w:rPr>
        <w:t>GitBook</w:t>
      </w:r>
      <w:proofErr w:type="spellEnd"/>
      <w:r>
        <w:rPr>
          <w:lang w:val="en-US"/>
        </w:rPr>
        <w:t xml:space="preserve"> uses Jinja2, a templating language for Python modelled after Django’s templates. Its syntax makes it possible to not only create templates for variables, but also to iterate through lists and use conditionals</w:t>
      </w:r>
      <w:r>
        <w:rPr>
          <w:lang w:val="en-US"/>
        </w:rPr>
        <w:fldChar w:fldCharType="begin"/>
      </w:r>
      <w:r>
        <w:rPr>
          <w:lang w:val="en-US"/>
        </w:rPr>
        <w:instrText xml:space="preserve"> ADDIN ZOTERO_ITEM CSL_CITATION {"citationID":"o6tnimhgj","properties":{"formattedCitation":"[13]","plainCitation":"[13]"},"citationItems":[{"id":24,"uris":["http://zotero.org/users/local/p39YSkPy/items/T39QMP8G"],"uri":["http://zotero.org/users/local/p39YSkPy/items/T39QMP8G"],"itemData":{"id":24,"type":"webpage","title":"Quickstart Guide to Using the Jinja2 Template Engine","URL":"http://kagerato.net/articles/software/libraries/jinja-quickstart.html","author":[{"family":"Hill","given":"Bryan"}],"issued":{"date-parts":[["2012"]]},"accessed":{"date-parts":[["2017",4,5]]}}}],"schema":"https://github.com/citation-style-language/schema/raw/master/csl-citation.json"} </w:instrText>
      </w:r>
      <w:r>
        <w:rPr>
          <w:lang w:val="en-US"/>
        </w:rPr>
        <w:fldChar w:fldCharType="separate"/>
      </w:r>
      <w:r w:rsidRPr="00D633D0">
        <w:rPr>
          <w:rFonts w:ascii="Calibri" w:hAnsi="Calibri"/>
          <w:lang w:val="en-US"/>
        </w:rPr>
        <w:t>[13]</w:t>
      </w:r>
      <w:r>
        <w:rPr>
          <w:lang w:val="en-US"/>
        </w:rPr>
        <w:fldChar w:fldCharType="end"/>
      </w:r>
      <w:r>
        <w:rPr>
          <w:lang w:val="en-US"/>
        </w:rPr>
        <w:t>.</w:t>
      </w:r>
    </w:p>
    <w:p w:rsidR="00BA5233" w:rsidRDefault="00BA5233" w:rsidP="00F37E6B">
      <w:pPr>
        <w:rPr>
          <w:lang w:val="en-US"/>
        </w:rPr>
      </w:pPr>
      <w:proofErr w:type="spellStart"/>
      <w:r>
        <w:rPr>
          <w:lang w:val="en-US"/>
        </w:rPr>
        <w:lastRenderedPageBreak/>
        <w:t>GitBook</w:t>
      </w:r>
      <w:proofErr w:type="spellEnd"/>
      <w:r>
        <w:rPr>
          <w:lang w:val="en-US"/>
        </w:rPr>
        <w:t xml:space="preserve"> will take into account any variables found within the </w:t>
      </w:r>
      <w:proofErr w:type="spellStart"/>
      <w:r w:rsidRPr="00741FF3">
        <w:rPr>
          <w:i/>
          <w:lang w:val="en-US"/>
        </w:rPr>
        <w:t>book.json</w:t>
      </w:r>
      <w:proofErr w:type="spellEnd"/>
      <w:r>
        <w:rPr>
          <w:lang w:val="en-US"/>
        </w:rPr>
        <w:t xml:space="preserve"> file when generating the pdf file</w:t>
      </w:r>
      <w:r>
        <w:rPr>
          <w:rStyle w:val="Refdenotaalpie"/>
          <w:lang w:val="en-US"/>
        </w:rPr>
        <w:footnoteReference w:id="15"/>
      </w:r>
      <w:r>
        <w:rPr>
          <w:lang w:val="en-US"/>
        </w:rPr>
        <w:t xml:space="preserve">. The purpose of the code will then be to dynamically create this </w:t>
      </w:r>
      <w:proofErr w:type="spellStart"/>
      <w:r w:rsidRPr="00741FF3">
        <w:rPr>
          <w:i/>
          <w:lang w:val="en-US"/>
        </w:rPr>
        <w:t>book.json</w:t>
      </w:r>
      <w:proofErr w:type="spellEnd"/>
      <w:r>
        <w:rPr>
          <w:lang w:val="en-US"/>
        </w:rPr>
        <w:t xml:space="preserve"> file using the appropriate variables obtained during the previous scan. This is achieved by collecting the variables of interest inside a list that is later dumped to the </w:t>
      </w:r>
      <w:proofErr w:type="spellStart"/>
      <w:r>
        <w:rPr>
          <w:lang w:val="en-US"/>
        </w:rPr>
        <w:t>json</w:t>
      </w:r>
      <w:proofErr w:type="spellEnd"/>
      <w:r>
        <w:rPr>
          <w:lang w:val="en-US"/>
        </w:rPr>
        <w:t xml:space="preserve"> file.</w:t>
      </w:r>
    </w:p>
    <w:p w:rsidR="00BA5233" w:rsidRPr="000A5CEC" w:rsidRDefault="00BA5233" w:rsidP="00F37E6B">
      <w:pPr>
        <w:rPr>
          <w:lang w:val="en-US"/>
        </w:rPr>
      </w:pPr>
      <w:r>
        <w:rPr>
          <w:lang w:val="en-US"/>
        </w:rPr>
        <w:t xml:space="preserve">The report will begin with a short introduction mentioning what URLs were scanned and what version of OWASP ZAP was used for the scan. It will follow with a summary of results, listing </w:t>
      </w:r>
      <w:proofErr w:type="gramStart"/>
      <w:r>
        <w:rPr>
          <w:lang w:val="en-US"/>
        </w:rPr>
        <w:t>every vulnerability</w:t>
      </w:r>
      <w:proofErr w:type="gramEnd"/>
      <w:r>
        <w:rPr>
          <w:lang w:val="en-US"/>
        </w:rPr>
        <w:t xml:space="preserve"> that was detected at least once, along with a brief description of each vulnerability and a list of all URLS where they were found. The next section is an attack narrative, describing in some level of detail the payloads that were applied during the active scan, followed by a brief risk rating section assigning risk levels to the vulnerabilities. The report will end with a set of recommendations </w:t>
      </w:r>
      <w:proofErr w:type="gramStart"/>
      <w:r>
        <w:rPr>
          <w:lang w:val="en-US"/>
        </w:rPr>
        <w:t>for each vulnerability</w:t>
      </w:r>
      <w:proofErr w:type="gramEnd"/>
      <w:r>
        <w:rPr>
          <w:lang w:val="en-US"/>
        </w:rPr>
        <w:t xml:space="preserve"> and a brief description of the methodology used to automate the scan and generate the report.</w:t>
      </w:r>
    </w:p>
    <w:p w:rsidR="00BA5233" w:rsidRPr="000A5CEC" w:rsidRDefault="00BA5233" w:rsidP="00F37E6B">
      <w:pPr>
        <w:rPr>
          <w:lang w:val="en-US"/>
        </w:rPr>
      </w:pPr>
    </w:p>
    <w:p w:rsidR="00BA5233" w:rsidRDefault="00BA5233" w:rsidP="003C4462">
      <w:pPr>
        <w:rPr>
          <w:lang w:val="en-US"/>
        </w:rPr>
        <w:sectPr w:rsidR="00BA5233" w:rsidSect="000353D6">
          <w:type w:val="oddPage"/>
          <w:pgSz w:w="11906" w:h="16838"/>
          <w:pgMar w:top="1417" w:right="1701" w:bottom="1417" w:left="1701" w:header="708" w:footer="708" w:gutter="0"/>
          <w:cols w:space="708"/>
          <w:docGrid w:linePitch="360"/>
        </w:sectPr>
      </w:pPr>
    </w:p>
    <w:p w:rsidR="000353D6" w:rsidRPr="00151186" w:rsidRDefault="000353D6" w:rsidP="00F37E6B">
      <w:pPr>
        <w:pStyle w:val="Ttulo1"/>
        <w:rPr>
          <w:lang w:val="en-US"/>
        </w:rPr>
        <w:sectPr w:rsidR="000353D6" w:rsidRPr="00151186" w:rsidSect="003C4462">
          <w:type w:val="continuous"/>
          <w:pgSz w:w="11906" w:h="16838"/>
          <w:pgMar w:top="1417" w:right="1701" w:bottom="1417" w:left="1701" w:header="708" w:footer="708" w:gutter="0"/>
          <w:cols w:space="708"/>
          <w:docGrid w:linePitch="360"/>
        </w:sectPr>
      </w:pPr>
      <w:bookmarkStart w:id="113" w:name="_Toc477455045"/>
    </w:p>
    <w:p w:rsidR="00BA5233" w:rsidRDefault="00BA5233" w:rsidP="00F37E6B">
      <w:pPr>
        <w:pStyle w:val="Ttulo1"/>
      </w:pPr>
      <w:bookmarkStart w:id="114" w:name="_Toc486957377"/>
      <w:proofErr w:type="spellStart"/>
      <w:r>
        <w:lastRenderedPageBreak/>
        <w:t>Integration</w:t>
      </w:r>
      <w:bookmarkEnd w:id="113"/>
      <w:bookmarkEnd w:id="114"/>
      <w:proofErr w:type="spellEnd"/>
    </w:p>
    <w:p w:rsidR="00BA5233" w:rsidRDefault="00BA5233" w:rsidP="00F37E6B">
      <w:pPr>
        <w:pStyle w:val="Ttulo2"/>
      </w:pPr>
      <w:bookmarkStart w:id="115" w:name="_Toc477455046"/>
      <w:bookmarkStart w:id="116" w:name="_Toc486957378"/>
      <w:proofErr w:type="spellStart"/>
      <w:r>
        <w:t>Device</w:t>
      </w:r>
      <w:proofErr w:type="spellEnd"/>
      <w:r>
        <w:t xml:space="preserve"> </w:t>
      </w:r>
      <w:proofErr w:type="spellStart"/>
      <w:r>
        <w:t>Integration</w:t>
      </w:r>
      <w:bookmarkEnd w:id="115"/>
      <w:bookmarkEnd w:id="116"/>
      <w:proofErr w:type="spellEnd"/>
    </w:p>
    <w:p w:rsidR="00BA5233" w:rsidRDefault="00BA5233">
      <w:pPr>
        <w:rPr>
          <w:lang w:val="en-US"/>
        </w:rPr>
      </w:pPr>
      <w:r>
        <w:rPr>
          <w:lang w:val="en-US"/>
        </w:rPr>
        <w:t>The program</w:t>
      </w:r>
      <w:r w:rsidRPr="008A6BD3">
        <w:rPr>
          <w:lang w:val="en-US"/>
        </w:rPr>
        <w:t xml:space="preserve"> code will be contained within a Raspberry Pi.</w:t>
      </w:r>
      <w:r>
        <w:rPr>
          <w:lang w:val="en-US"/>
        </w:rPr>
        <w:t xml:space="preserve"> Raspberry Pi is a low-cost computer of small size developed by the Raspberry Pi Foundation in the United Kingdom with the purpose of helping promote the study of computer science and bringing programming to developing countries, but it also sees extended use in other fields such as robotics</w:t>
      </w:r>
      <w:r>
        <w:rPr>
          <w:rStyle w:val="Refdenotaalpie"/>
          <w:lang w:val="en-US"/>
        </w:rPr>
        <w:footnoteReference w:id="16"/>
      </w:r>
      <w:r>
        <w:rPr>
          <w:lang w:val="en-US"/>
        </w:rPr>
        <w:t>.</w:t>
      </w:r>
    </w:p>
    <w:p w:rsidR="00BA5233" w:rsidRDefault="00BA5233">
      <w:pPr>
        <w:rPr>
          <w:lang w:val="en-US"/>
        </w:rPr>
      </w:pPr>
      <w:r>
        <w:rPr>
          <w:lang w:val="en-US"/>
        </w:rPr>
        <w:t>Part of the success of the Raspberry Pi is due to the wide variety of models that exist, as well as their accessible price. By default the Raspberry Pi doesn’t include peripherals such as mice, keyboards or even a screen, but most models include several ports that allow such devices to be connected externally. Some models include an Ethernet port that allows the Raspberry Pi to access the Internet.</w:t>
      </w:r>
    </w:p>
    <w:p w:rsidR="00BA5233" w:rsidRDefault="00BA5233" w:rsidP="00F37E6B">
      <w:pPr>
        <w:rPr>
          <w:lang w:val="en-US"/>
        </w:rPr>
      </w:pPr>
      <w:r>
        <w:rPr>
          <w:lang w:val="en-US"/>
        </w:rPr>
        <w:t xml:space="preserve">Raspberry Pi can work with many different operating systems, but this project will use </w:t>
      </w:r>
      <w:proofErr w:type="spellStart"/>
      <w:r>
        <w:rPr>
          <w:lang w:val="en-US"/>
        </w:rPr>
        <w:t>Raspbian</w:t>
      </w:r>
      <w:proofErr w:type="spellEnd"/>
      <w:r>
        <w:rPr>
          <w:lang w:val="en-US"/>
        </w:rPr>
        <w:t xml:space="preserve">, a </w:t>
      </w:r>
      <w:proofErr w:type="spellStart"/>
      <w:r>
        <w:rPr>
          <w:lang w:val="en-US"/>
        </w:rPr>
        <w:t>Debian</w:t>
      </w:r>
      <w:proofErr w:type="spellEnd"/>
      <w:r>
        <w:rPr>
          <w:lang w:val="en-US"/>
        </w:rPr>
        <w:t>-based Linux distribution and the primary operating system officially provided by the Raspberry Pi Foundation.</w:t>
      </w:r>
    </w:p>
    <w:p w:rsidR="00BA5233" w:rsidRDefault="00BA5233" w:rsidP="00F37E6B">
      <w:pPr>
        <w:rPr>
          <w:lang w:val="en-US"/>
        </w:rPr>
      </w:pPr>
      <w:r>
        <w:rPr>
          <w:lang w:val="en-US"/>
        </w:rPr>
        <w:t>Note that this program can be executed from any laptop, and does not strictly require a Raspberry Pi to run. A Raspberry Pi is chosen for the purposes of these examples because of its small size and portability, as well as its low cost.</w:t>
      </w:r>
    </w:p>
    <w:p w:rsidR="00BA5233" w:rsidRDefault="00BA5233" w:rsidP="00F37E6B">
      <w:pPr>
        <w:rPr>
          <w:lang w:val="en-US"/>
        </w:rPr>
      </w:pPr>
    </w:p>
    <w:p w:rsidR="00BA5233" w:rsidRDefault="00BA5233" w:rsidP="00F37E6B">
      <w:pPr>
        <w:pStyle w:val="Ttulo2"/>
        <w:rPr>
          <w:lang w:val="en-US"/>
        </w:rPr>
      </w:pPr>
      <w:bookmarkStart w:id="117" w:name="_Toc486957379"/>
      <w:r>
        <w:rPr>
          <w:lang w:val="en-US"/>
        </w:rPr>
        <w:t>Dependences</w:t>
      </w:r>
      <w:bookmarkEnd w:id="117"/>
    </w:p>
    <w:p w:rsidR="00BA5233" w:rsidRDefault="00BA5233">
      <w:pPr>
        <w:rPr>
          <w:lang w:val="en-US"/>
        </w:rPr>
      </w:pPr>
      <w:r>
        <w:rPr>
          <w:lang w:val="en-US"/>
        </w:rPr>
        <w:t>In order for the program code to run, a series of requirements or dependences must be installed beforehand in the device that will be used to run the scan, whether it is a Raspberry Pi, a laptop or any other compatible device.</w:t>
      </w:r>
    </w:p>
    <w:p w:rsidR="00BA5233" w:rsidRDefault="00BA5233" w:rsidP="00F37E6B">
      <w:pPr>
        <w:rPr>
          <w:lang w:val="en-US"/>
        </w:rPr>
      </w:pPr>
      <w:r>
        <w:rPr>
          <w:lang w:val="en-US"/>
        </w:rPr>
        <w:t xml:space="preserve">First, the appropriate repositories must be cloned to the device. This can be easily achieved through the command line in any operating system that accepts orders via bash shell such as GNU/Linux or OS X. If prompted for a username and password while cloning from </w:t>
      </w:r>
      <w:proofErr w:type="spellStart"/>
      <w:r>
        <w:rPr>
          <w:lang w:val="en-US"/>
        </w:rPr>
        <w:t>GitBook</w:t>
      </w:r>
      <w:proofErr w:type="spellEnd"/>
      <w:r>
        <w:rPr>
          <w:lang w:val="en-US"/>
        </w:rPr>
        <w:t>, those fields might be left blank.</w:t>
      </w:r>
    </w:p>
    <w:bookmarkStart w:id="118" w:name="_MON_1554121357"/>
    <w:bookmarkEnd w:id="118"/>
    <w:p w:rsidR="00BA5233" w:rsidRDefault="00BA5233" w:rsidP="00F37E6B">
      <w:pPr>
        <w:rPr>
          <w:lang w:val="en-US"/>
        </w:rPr>
      </w:pPr>
      <w:r>
        <w:rPr>
          <w:lang w:val="en-US"/>
        </w:rPr>
        <w:object w:dxaOrig="8504" w:dyaOrig="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45pt" o:ole="">
            <v:imagedata r:id="rId32" o:title=""/>
          </v:shape>
          <o:OLEObject Type="Embed" ProgID="Word.OpenDocumentText.12" ShapeID="_x0000_i1025" DrawAspect="Content" ObjectID="_1560772245" r:id="rId33"/>
        </w:object>
      </w:r>
    </w:p>
    <w:p w:rsidR="00BA5233" w:rsidRDefault="00BA5233" w:rsidP="00F37E6B">
      <w:pPr>
        <w:rPr>
          <w:lang w:val="en-US"/>
        </w:rPr>
      </w:pPr>
      <w:r>
        <w:rPr>
          <w:lang w:val="en-US"/>
        </w:rPr>
        <w:t xml:space="preserve">Installing </w:t>
      </w:r>
      <w:proofErr w:type="spellStart"/>
      <w:r>
        <w:rPr>
          <w:lang w:val="en-US"/>
        </w:rPr>
        <w:t>GitBook</w:t>
      </w:r>
      <w:proofErr w:type="spellEnd"/>
      <w:r>
        <w:rPr>
          <w:lang w:val="en-US"/>
        </w:rPr>
        <w:t xml:space="preserve"> is also required, assuming it’s not installed already:</w:t>
      </w:r>
      <w:bookmarkStart w:id="119" w:name="_MON_1554122226"/>
      <w:bookmarkEnd w:id="119"/>
      <w:r>
        <w:rPr>
          <w:lang w:val="en-US"/>
        </w:rPr>
        <w:object w:dxaOrig="8504" w:dyaOrig="680">
          <v:shape id="_x0000_i1026" type="#_x0000_t75" style="width:425.25pt;height:33.75pt" o:ole="">
            <v:imagedata r:id="rId34" o:title=""/>
          </v:shape>
          <o:OLEObject Type="Embed" ProgID="Word.OpenDocumentText.12" ShapeID="_x0000_i1026" DrawAspect="Content" ObjectID="_1560772246" r:id="rId35"/>
        </w:object>
      </w:r>
    </w:p>
    <w:p w:rsidR="00BA5233" w:rsidRDefault="00BA5233" w:rsidP="00F37E6B">
      <w:pPr>
        <w:rPr>
          <w:lang w:val="en-US"/>
        </w:rPr>
      </w:pPr>
      <w:r>
        <w:rPr>
          <w:lang w:val="en-US"/>
        </w:rPr>
        <w:lastRenderedPageBreak/>
        <w:t>The Python code requires the following network manipulation libraries:</w:t>
      </w:r>
    </w:p>
    <w:bookmarkStart w:id="120" w:name="_MON_1559736487"/>
    <w:bookmarkEnd w:id="120"/>
    <w:p w:rsidR="00BA5233" w:rsidRDefault="00BA5233" w:rsidP="00F37E6B">
      <w:pPr>
        <w:rPr>
          <w:lang w:val="en-US"/>
        </w:rPr>
      </w:pPr>
      <w:r>
        <w:rPr>
          <w:lang w:val="en-US"/>
        </w:rPr>
        <w:object w:dxaOrig="8504" w:dyaOrig="453">
          <v:shape id="_x0000_i1027" type="#_x0000_t75" style="width:425.25pt;height:22.5pt" o:ole="">
            <v:imagedata r:id="rId36" o:title=""/>
          </v:shape>
          <o:OLEObject Type="Embed" ProgID="Word.OpenDocumentText.12" ShapeID="_x0000_i1027" DrawAspect="Content" ObjectID="_1560772247" r:id="rId37"/>
        </w:object>
      </w:r>
    </w:p>
    <w:p w:rsidR="00BA5233" w:rsidRDefault="00BA5233" w:rsidP="00F37E6B">
      <w:pPr>
        <w:rPr>
          <w:lang w:val="en-US"/>
        </w:rPr>
      </w:pPr>
      <w:proofErr w:type="spellStart"/>
      <w:r>
        <w:rPr>
          <w:lang w:val="en-US"/>
        </w:rPr>
        <w:t>Nmap</w:t>
      </w:r>
      <w:proofErr w:type="spellEnd"/>
      <w:r>
        <w:rPr>
          <w:lang w:val="en-US"/>
        </w:rPr>
        <w:t xml:space="preserve"> and its Python API can be installed with the following commands:</w:t>
      </w:r>
    </w:p>
    <w:bookmarkStart w:id="121" w:name="_MON_1557241040"/>
    <w:bookmarkEnd w:id="121"/>
    <w:p w:rsidR="00BA5233" w:rsidRDefault="00BA5233" w:rsidP="00F37E6B">
      <w:pPr>
        <w:rPr>
          <w:lang w:val="en-US"/>
        </w:rPr>
      </w:pPr>
      <w:r>
        <w:rPr>
          <w:lang w:val="en-US"/>
        </w:rPr>
        <w:object w:dxaOrig="8504" w:dyaOrig="453">
          <v:shape id="_x0000_i1028" type="#_x0000_t75" style="width:425.25pt;height:22.5pt" o:ole="">
            <v:imagedata r:id="rId38" o:title=""/>
          </v:shape>
          <o:OLEObject Type="Embed" ProgID="Word.OpenDocumentText.12" ShapeID="_x0000_i1028" DrawAspect="Content" ObjectID="_1560772248" r:id="rId39"/>
        </w:object>
      </w:r>
    </w:p>
    <w:p w:rsidR="00BA5233" w:rsidRDefault="00BA5233" w:rsidP="00F37E6B">
      <w:pPr>
        <w:rPr>
          <w:lang w:val="en-US"/>
        </w:rPr>
      </w:pPr>
      <w:r>
        <w:rPr>
          <w:lang w:val="en-US"/>
        </w:rPr>
        <w:t>Finally, it’s necessary to install OWASP ZAP and its Python API. It might be downloaded and installed from the official page, or directly via shell like this:</w:t>
      </w:r>
    </w:p>
    <w:bookmarkStart w:id="122" w:name="_MON_1554122408"/>
    <w:bookmarkEnd w:id="122"/>
    <w:p w:rsidR="00BA5233" w:rsidRDefault="00BA5233" w:rsidP="00F37E6B">
      <w:pPr>
        <w:rPr>
          <w:lang w:val="en-US"/>
        </w:rPr>
      </w:pPr>
      <w:r>
        <w:rPr>
          <w:lang w:val="en-US"/>
        </w:rPr>
        <w:object w:dxaOrig="8504" w:dyaOrig="1586">
          <v:shape id="_x0000_i1029" type="#_x0000_t75" style="width:425.25pt;height:79.5pt" o:ole="">
            <v:imagedata r:id="rId40" o:title=""/>
          </v:shape>
          <o:OLEObject Type="Embed" ProgID="Word.OpenDocumentText.12" ShapeID="_x0000_i1029" DrawAspect="Content" ObjectID="_1560772249" r:id="rId41"/>
        </w:object>
      </w:r>
    </w:p>
    <w:p w:rsidR="00BA5233" w:rsidRDefault="00BA5233" w:rsidP="00F37E6B">
      <w:pPr>
        <w:rPr>
          <w:lang w:val="en-US"/>
        </w:rPr>
      </w:pPr>
      <w:r>
        <w:rPr>
          <w:lang w:val="en-US"/>
        </w:rPr>
        <w:t xml:space="preserve">The target containing directory might be changed at will, remembering to change the appropriate </w:t>
      </w:r>
      <w:proofErr w:type="spellStart"/>
      <w:r w:rsidRPr="00957ABF">
        <w:rPr>
          <w:i/>
          <w:lang w:val="en-US"/>
        </w:rPr>
        <w:t>owasp_location</w:t>
      </w:r>
      <w:proofErr w:type="spellEnd"/>
      <w:r w:rsidRPr="00957ABF">
        <w:rPr>
          <w:i/>
          <w:lang w:val="en-US"/>
        </w:rPr>
        <w:t xml:space="preserve"> </w:t>
      </w:r>
      <w:r>
        <w:rPr>
          <w:lang w:val="en-US"/>
        </w:rPr>
        <w:t>variable inside the code to reflect that change. It is recommended to always install the newest version available.</w:t>
      </w:r>
    </w:p>
    <w:p w:rsidR="00BA5233" w:rsidRDefault="00BA5233" w:rsidP="00F37E6B">
      <w:pPr>
        <w:rPr>
          <w:lang w:val="en-US"/>
        </w:rPr>
      </w:pPr>
      <w:r>
        <w:rPr>
          <w:lang w:val="en-US"/>
        </w:rPr>
        <w:t>In order to solve possible conflicts between different versions of urllib3, running the following command is recommended:</w:t>
      </w:r>
    </w:p>
    <w:bookmarkStart w:id="123" w:name="_MON_1554122789"/>
    <w:bookmarkEnd w:id="123"/>
    <w:p w:rsidR="00BA5233" w:rsidRDefault="00BA5233" w:rsidP="00F37E6B">
      <w:pPr>
        <w:rPr>
          <w:lang w:val="en-US"/>
        </w:rPr>
      </w:pPr>
      <w:r>
        <w:rPr>
          <w:lang w:val="en-US"/>
        </w:rPr>
        <w:object w:dxaOrig="8504" w:dyaOrig="227">
          <v:shape id="_x0000_i1030" type="#_x0000_t75" style="width:425.25pt;height:11.25pt" o:ole="">
            <v:imagedata r:id="rId42" o:title=""/>
          </v:shape>
          <o:OLEObject Type="Embed" ProgID="Word.OpenDocumentText.12" ShapeID="_x0000_i1030" DrawAspect="Content" ObjectID="_1560772250" r:id="rId43"/>
        </w:object>
      </w:r>
    </w:p>
    <w:p w:rsidR="00BA5233" w:rsidRDefault="00BA5233" w:rsidP="00F37E6B">
      <w:pPr>
        <w:rPr>
          <w:lang w:val="en-US"/>
        </w:rPr>
      </w:pPr>
      <w:r>
        <w:rPr>
          <w:lang w:val="en-US"/>
        </w:rPr>
        <w:t>As a last step before the code can be executed, OWASP ZAP must be opened once (zap.sh file) in order to configure the API key. The API key is an optional security measure that isn’t strictly required to run OWASP ZAP, but is nonetheless recommended since it helps prevent</w:t>
      </w:r>
      <w:r w:rsidRPr="00FA70F2">
        <w:rPr>
          <w:lang w:val="en-US"/>
        </w:rPr>
        <w:t xml:space="preserve"> malicious sites from accessing the ZAP API</w:t>
      </w:r>
      <w:r>
        <w:rPr>
          <w:lang w:val="en-US"/>
        </w:rPr>
        <w:t>. Its configuration can be found under Tools → Options → API:</w:t>
      </w:r>
    </w:p>
    <w:p w:rsidR="00BA5233" w:rsidRDefault="00BA5233" w:rsidP="00F37E6B">
      <w:pPr>
        <w:keepNext/>
        <w:jc w:val="center"/>
      </w:pPr>
      <w:r>
        <w:rPr>
          <w:noProof/>
        </w:rPr>
        <w:lastRenderedPageBreak/>
        <w:drawing>
          <wp:inline distT="0" distB="0" distL="0" distR="0" wp14:anchorId="35D1712D" wp14:editId="3EEF97B3">
            <wp:extent cx="5391150" cy="4391025"/>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1150" cy="4391025"/>
                    </a:xfrm>
                    <a:prstGeom prst="rect">
                      <a:avLst/>
                    </a:prstGeom>
                    <a:noFill/>
                    <a:ln>
                      <a:noFill/>
                    </a:ln>
                  </pic:spPr>
                </pic:pic>
              </a:graphicData>
            </a:graphic>
          </wp:inline>
        </w:drawing>
      </w:r>
    </w:p>
    <w:p w:rsidR="00BA5233" w:rsidRPr="005B61BA"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4" w:name="_Toc486957401"/>
      <w:proofErr w:type="gramStart"/>
      <w:r w:rsidR="00D766F6">
        <w:rPr>
          <w:noProof/>
          <w:lang w:val="en-US"/>
        </w:rPr>
        <w:t>15</w:t>
      </w:r>
      <w:r>
        <w:rPr>
          <w:lang w:val="en-US"/>
        </w:rPr>
        <w:fldChar w:fldCharType="end"/>
      </w:r>
      <w:r w:rsidRPr="00867A62">
        <w:rPr>
          <w:noProof/>
          <w:lang w:val="en-US"/>
        </w:rPr>
        <w:t xml:space="preserve"> API key configuration</w:t>
      </w:r>
      <w:proofErr w:type="gramEnd"/>
      <w:r w:rsidRPr="00867A62">
        <w:rPr>
          <w:noProof/>
          <w:lang w:val="en-US"/>
        </w:rPr>
        <w:t xml:space="preserve"> in OWASP ZAP</w:t>
      </w:r>
      <w:bookmarkEnd w:id="124"/>
    </w:p>
    <w:p w:rsidR="00BA5233" w:rsidRPr="00EC020D" w:rsidRDefault="00BA5233" w:rsidP="00F37E6B">
      <w:pPr>
        <w:rPr>
          <w:lang w:val="en-US"/>
        </w:rPr>
      </w:pPr>
      <w:r>
        <w:rPr>
          <w:lang w:val="en-US"/>
        </w:rPr>
        <w:t xml:space="preserve">The “Generate Random Key” button will, as its name implies, generate a new API key that can be copied to the </w:t>
      </w:r>
      <w:proofErr w:type="spellStart"/>
      <w:r w:rsidRPr="00537E46">
        <w:rPr>
          <w:i/>
          <w:lang w:val="en-US"/>
        </w:rPr>
        <w:t>api_key</w:t>
      </w:r>
      <w:proofErr w:type="spellEnd"/>
      <w:r w:rsidRPr="00537E46">
        <w:rPr>
          <w:i/>
          <w:lang w:val="en-US"/>
        </w:rPr>
        <w:t xml:space="preserve"> </w:t>
      </w:r>
      <w:r>
        <w:rPr>
          <w:lang w:val="en-US"/>
        </w:rPr>
        <w:t xml:space="preserve">variable used in the code. Alternatively, the “Disable the API key” option may be ticked and the </w:t>
      </w:r>
      <w:proofErr w:type="spellStart"/>
      <w:r w:rsidRPr="00537E46">
        <w:rPr>
          <w:i/>
          <w:lang w:val="en-US"/>
        </w:rPr>
        <w:t>api_key</w:t>
      </w:r>
      <w:proofErr w:type="spellEnd"/>
      <w:r w:rsidRPr="00537E46">
        <w:rPr>
          <w:i/>
          <w:lang w:val="en-US"/>
        </w:rPr>
        <w:t xml:space="preserve"> </w:t>
      </w:r>
      <w:r>
        <w:rPr>
          <w:lang w:val="en-US"/>
        </w:rPr>
        <w:t>variable left blank, but this is again not recommended.</w:t>
      </w:r>
    </w:p>
    <w:p w:rsidR="00BA5233" w:rsidRPr="008A6BD3" w:rsidRDefault="00BA5233">
      <w:pPr>
        <w:rPr>
          <w:lang w:val="en-US"/>
        </w:rPr>
      </w:pPr>
    </w:p>
    <w:p w:rsidR="00BA5233" w:rsidRDefault="00BA5233" w:rsidP="00F37E6B">
      <w:pPr>
        <w:pStyle w:val="Ttulo2"/>
      </w:pPr>
      <w:bookmarkStart w:id="125" w:name="_Toc486957380"/>
      <w:proofErr w:type="spellStart"/>
      <w:r>
        <w:t>Remote</w:t>
      </w:r>
      <w:proofErr w:type="spellEnd"/>
      <w:r>
        <w:t xml:space="preserve"> Control</w:t>
      </w:r>
      <w:bookmarkEnd w:id="125"/>
    </w:p>
    <w:p w:rsidR="00BA5233" w:rsidRPr="00730793" w:rsidRDefault="00BA5233" w:rsidP="00F37E6B">
      <w:pPr>
        <w:rPr>
          <w:lang w:val="en-US"/>
        </w:rPr>
      </w:pPr>
      <w:r w:rsidRPr="00730793">
        <w:rPr>
          <w:lang w:val="en-US"/>
        </w:rPr>
        <w:t xml:space="preserve">In order to avoid the need for a keyboard and </w:t>
      </w:r>
      <w:r>
        <w:rPr>
          <w:lang w:val="en-US"/>
        </w:rPr>
        <w:t xml:space="preserve">a </w:t>
      </w:r>
      <w:r w:rsidRPr="00730793">
        <w:rPr>
          <w:lang w:val="en-US"/>
        </w:rPr>
        <w:t>screen, it’s convenient to be able to control the Raspberry Pi remotely. This can be achieved via Virtual Network Computing (VNC).</w:t>
      </w:r>
    </w:p>
    <w:p w:rsidR="00BA5233" w:rsidRDefault="00BA5233" w:rsidP="00F37E6B">
      <w:pPr>
        <w:rPr>
          <w:lang w:val="en-US"/>
        </w:rPr>
      </w:pPr>
      <w:r w:rsidRPr="00730793">
        <w:rPr>
          <w:lang w:val="en-US"/>
        </w:rPr>
        <w:t>VNC is a graphical desktop sharing system consisting of a server and a viewer</w:t>
      </w:r>
      <w:r>
        <w:rPr>
          <w:rStyle w:val="Refdenotaalpie"/>
          <w:lang w:val="en-US"/>
        </w:rPr>
        <w:footnoteReference w:id="17"/>
      </w:r>
      <w:r w:rsidRPr="00730793">
        <w:rPr>
          <w:lang w:val="en-US"/>
        </w:rPr>
        <w:t>. The VNC server (Raspberry Pi in this case) will rece</w:t>
      </w:r>
      <w:r>
        <w:rPr>
          <w:lang w:val="en-US"/>
        </w:rPr>
        <w:t>ive any keyboard or mouse input</w:t>
      </w:r>
      <w:r w:rsidRPr="00730793">
        <w:rPr>
          <w:lang w:val="en-US"/>
        </w:rPr>
        <w:t xml:space="preserve"> coming from the VNC viewer, which will also act as a screen.</w:t>
      </w:r>
      <w:r>
        <w:rPr>
          <w:lang w:val="en-US"/>
        </w:rPr>
        <w:t xml:space="preserve"> The VNC viewer can be anything from a mobile phone to a tablet, or even a laptop.</w:t>
      </w:r>
    </w:p>
    <w:p w:rsidR="00BA5233" w:rsidRDefault="00BA5233" w:rsidP="00F37E6B">
      <w:pPr>
        <w:rPr>
          <w:lang w:val="en-US"/>
        </w:rPr>
      </w:pPr>
      <w:r>
        <w:rPr>
          <w:lang w:val="en-US"/>
        </w:rPr>
        <w:t xml:space="preserve">By default, </w:t>
      </w:r>
      <w:proofErr w:type="spellStart"/>
      <w:r>
        <w:rPr>
          <w:lang w:val="en-US"/>
        </w:rPr>
        <w:t>Raspbian</w:t>
      </w:r>
      <w:proofErr w:type="spellEnd"/>
      <w:r>
        <w:rPr>
          <w:lang w:val="en-US"/>
        </w:rPr>
        <w:t xml:space="preserve"> includes VNC Connect from </w:t>
      </w:r>
      <w:proofErr w:type="spellStart"/>
      <w:r>
        <w:rPr>
          <w:lang w:val="en-US"/>
        </w:rPr>
        <w:t>RealVNC</w:t>
      </w:r>
      <w:proofErr w:type="spellEnd"/>
      <w:r>
        <w:rPr>
          <w:lang w:val="en-US"/>
        </w:rPr>
        <w:t>, which includes both a VNC server and a viewer. It will be used as the VNC server for the Raspberry Pi, although any other VNC server could be used in its place. There is a wide variety of VNC viewers available for different platforms.</w:t>
      </w:r>
    </w:p>
    <w:p w:rsidR="00BA5233" w:rsidRDefault="00BA5233" w:rsidP="00F37E6B">
      <w:pPr>
        <w:rPr>
          <w:lang w:val="en-US"/>
        </w:rPr>
      </w:pPr>
      <w:r>
        <w:rPr>
          <w:lang w:val="en-US"/>
        </w:rPr>
        <w:lastRenderedPageBreak/>
        <w:t xml:space="preserve">First, while VNC Connect is included by default in </w:t>
      </w:r>
      <w:proofErr w:type="spellStart"/>
      <w:r>
        <w:rPr>
          <w:lang w:val="en-US"/>
        </w:rPr>
        <w:t>Raspbian</w:t>
      </w:r>
      <w:proofErr w:type="spellEnd"/>
      <w:r>
        <w:rPr>
          <w:lang w:val="en-US"/>
        </w:rPr>
        <w:t xml:space="preserve"> installations, it’s still a good idea to run the following commands to ensure the latest version is installed:</w:t>
      </w:r>
    </w:p>
    <w:bookmarkStart w:id="126" w:name="_MON_1556109445"/>
    <w:bookmarkEnd w:id="126"/>
    <w:p w:rsidR="00BA5233" w:rsidRDefault="00BA5233" w:rsidP="00F37E6B">
      <w:pPr>
        <w:rPr>
          <w:lang w:val="en-US"/>
        </w:rPr>
      </w:pPr>
      <w:r>
        <w:rPr>
          <w:lang w:val="en-US"/>
        </w:rPr>
        <w:object w:dxaOrig="8504" w:dyaOrig="453">
          <v:shape id="_x0000_i1031" type="#_x0000_t75" style="width:425.25pt;height:22.5pt" o:ole="">
            <v:imagedata r:id="rId45" o:title=""/>
          </v:shape>
          <o:OLEObject Type="Embed" ProgID="Word.OpenDocumentText.12" ShapeID="_x0000_i1031" DrawAspect="Content" ObjectID="_1560772251" r:id="rId46"/>
        </w:object>
      </w:r>
    </w:p>
    <w:p w:rsidR="00BA5233" w:rsidRDefault="00BA5233" w:rsidP="00F37E6B">
      <w:pPr>
        <w:rPr>
          <w:lang w:val="en-US"/>
        </w:rPr>
      </w:pPr>
      <w:r>
        <w:rPr>
          <w:lang w:val="en-US"/>
        </w:rPr>
        <w:t xml:space="preserve">Next, it is necessary to enable the VNC server to allow external connections to the Raspberry Pi. This can be done graphically by selecting Menu &gt; Preferences &gt; Raspberry Pi Configuration &gt; Interfaces and then setting the VNC option to Enabled. Alternatively, the VNC server can be enabled via command line using </w:t>
      </w:r>
      <w:proofErr w:type="spellStart"/>
      <w:r>
        <w:rPr>
          <w:lang w:val="en-US"/>
        </w:rPr>
        <w:t>raspi-config</w:t>
      </w:r>
      <w:proofErr w:type="spellEnd"/>
      <w:r>
        <w:rPr>
          <w:lang w:val="en-US"/>
        </w:rPr>
        <w:t xml:space="preserve"> and navigating to the Interfacing Options section.</w:t>
      </w:r>
    </w:p>
    <w:p w:rsidR="00BA5233" w:rsidRDefault="00BA5233" w:rsidP="00F37E6B">
      <w:pPr>
        <w:keepNext/>
        <w:jc w:val="center"/>
      </w:pPr>
      <w:r>
        <w:rPr>
          <w:noProof/>
        </w:rPr>
        <w:drawing>
          <wp:inline distT="0" distB="0" distL="0" distR="0" wp14:anchorId="089B8B64" wp14:editId="523F3B3E">
            <wp:extent cx="4267200" cy="2718690"/>
            <wp:effectExtent l="0" t="0" r="0"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67200" cy="271869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7" w:name="_Toc486957402"/>
      <w:r w:rsidR="00D766F6">
        <w:rPr>
          <w:noProof/>
          <w:lang w:val="en-US"/>
        </w:rPr>
        <w:t>16</w:t>
      </w:r>
      <w:r>
        <w:rPr>
          <w:lang w:val="en-US"/>
        </w:rPr>
        <w:fldChar w:fldCharType="end"/>
      </w:r>
      <w:r w:rsidRPr="00BF4779">
        <w:rPr>
          <w:lang w:val="en-US"/>
        </w:rPr>
        <w:t xml:space="preserve"> Configuration to enable VNC in Raspberry Pi</w:t>
      </w:r>
      <w:bookmarkEnd w:id="127"/>
    </w:p>
    <w:p w:rsidR="00BA5233" w:rsidRDefault="00BA5233" w:rsidP="00F37E6B">
      <w:pPr>
        <w:rPr>
          <w:lang w:val="en-US"/>
        </w:rPr>
      </w:pPr>
      <w:r>
        <w:rPr>
          <w:lang w:val="en-US"/>
        </w:rPr>
        <w:t xml:space="preserve">In order for the VNC viewer to connect to the enabled VNC server in the Raspberry Pi, it first needs to know its IP address. The IP address can be located by running </w:t>
      </w:r>
      <w:proofErr w:type="spellStart"/>
      <w:r w:rsidRPr="00574DAB">
        <w:rPr>
          <w:i/>
          <w:lang w:val="en-US"/>
        </w:rPr>
        <w:t>ip</w:t>
      </w:r>
      <w:proofErr w:type="spellEnd"/>
      <w:r w:rsidRPr="00574DAB">
        <w:rPr>
          <w:i/>
          <w:lang w:val="en-US"/>
        </w:rPr>
        <w:t xml:space="preserve"> </w:t>
      </w:r>
      <w:proofErr w:type="spellStart"/>
      <w:r w:rsidRPr="00574DAB">
        <w:rPr>
          <w:i/>
          <w:lang w:val="en-US"/>
        </w:rPr>
        <w:t>addr</w:t>
      </w:r>
      <w:proofErr w:type="spellEnd"/>
      <w:r>
        <w:rPr>
          <w:lang w:val="en-US"/>
        </w:rPr>
        <w:t xml:space="preserve"> on the Raspberry Pi and then checking the </w:t>
      </w:r>
      <w:proofErr w:type="spellStart"/>
      <w:r w:rsidRPr="00C204F4">
        <w:rPr>
          <w:i/>
          <w:lang w:val="en-US"/>
        </w:rPr>
        <w:t>inet</w:t>
      </w:r>
      <w:proofErr w:type="spellEnd"/>
      <w:r>
        <w:rPr>
          <w:lang w:val="en-US"/>
        </w:rPr>
        <w:t xml:space="preserve"> parameter in the appropriate section (eth0 for Ethernet connections, wlan0 for LAN connections, </w:t>
      </w:r>
      <w:proofErr w:type="gramStart"/>
      <w:r>
        <w:rPr>
          <w:lang w:val="en-US"/>
        </w:rPr>
        <w:t>usb0</w:t>
      </w:r>
      <w:proofErr w:type="gramEnd"/>
      <w:r>
        <w:rPr>
          <w:lang w:val="en-US"/>
        </w:rPr>
        <w:t xml:space="preserve"> for USB).</w:t>
      </w:r>
    </w:p>
    <w:p w:rsidR="00BA5233" w:rsidRDefault="00BA5233" w:rsidP="00F37E6B">
      <w:pPr>
        <w:keepNext/>
        <w:jc w:val="center"/>
      </w:pPr>
      <w:r>
        <w:rPr>
          <w:noProof/>
        </w:rPr>
        <w:drawing>
          <wp:inline distT="0" distB="0" distL="0" distR="0" wp14:anchorId="5ED0910A" wp14:editId="02590C78">
            <wp:extent cx="5532681" cy="92392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543550" cy="92574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8" w:name="_Toc486957403"/>
      <w:r w:rsidR="00D766F6">
        <w:rPr>
          <w:noProof/>
          <w:lang w:val="en-US"/>
        </w:rPr>
        <w:t>17</w:t>
      </w:r>
      <w:r>
        <w:rPr>
          <w:lang w:val="en-US"/>
        </w:rPr>
        <w:fldChar w:fldCharType="end"/>
      </w:r>
      <w:r w:rsidRPr="00BF4779">
        <w:rPr>
          <w:lang w:val="en-US"/>
        </w:rPr>
        <w:t xml:space="preserve"> Locating the Raspberry Pi's IP address via "</w:t>
      </w:r>
      <w:proofErr w:type="spellStart"/>
      <w:r>
        <w:rPr>
          <w:lang w:val="en-US"/>
        </w:rPr>
        <w:t>ip</w:t>
      </w:r>
      <w:proofErr w:type="spellEnd"/>
      <w:r>
        <w:rPr>
          <w:lang w:val="en-US"/>
        </w:rPr>
        <w:t xml:space="preserve"> </w:t>
      </w:r>
      <w:proofErr w:type="spellStart"/>
      <w:r>
        <w:rPr>
          <w:lang w:val="en-US"/>
        </w:rPr>
        <w:t>addr</w:t>
      </w:r>
      <w:proofErr w:type="spellEnd"/>
      <w:r w:rsidRPr="00BF4779">
        <w:rPr>
          <w:lang w:val="en-US"/>
        </w:rPr>
        <w:t>"</w:t>
      </w:r>
      <w:bookmarkEnd w:id="128"/>
    </w:p>
    <w:p w:rsidR="00BA5233" w:rsidRDefault="00BA5233" w:rsidP="00F37E6B">
      <w:pPr>
        <w:rPr>
          <w:lang w:val="en-US"/>
        </w:rPr>
      </w:pPr>
      <w:r>
        <w:rPr>
          <w:lang w:val="en-US"/>
        </w:rPr>
        <w:t>Other than the IP address, the VNC viewer will require a password to successfully connect to the Raspberry Pi. For VNC Connect, a password can be specified under the Menu &gt; Options &gt; Security section, choosing “VNC password” from the Authentication dropdown menu. Depending on the VNC viewer, it might also be necessary to change the encryption option to a lower security setting to avoid conflicts.</w:t>
      </w:r>
    </w:p>
    <w:p w:rsidR="00BA5233" w:rsidRDefault="00BA5233" w:rsidP="00F37E6B">
      <w:pPr>
        <w:keepNext/>
        <w:jc w:val="center"/>
      </w:pPr>
      <w:r>
        <w:rPr>
          <w:noProof/>
        </w:rPr>
        <w:lastRenderedPageBreak/>
        <w:drawing>
          <wp:inline distT="0" distB="0" distL="0" distR="0" wp14:anchorId="2D401749" wp14:editId="0ECA0E23">
            <wp:extent cx="4543425" cy="3876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43425" cy="3876675"/>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9" w:name="_Toc486957404"/>
      <w:proofErr w:type="gramStart"/>
      <w:r w:rsidR="00D766F6">
        <w:rPr>
          <w:noProof/>
          <w:lang w:val="en-US"/>
        </w:rPr>
        <w:t>18</w:t>
      </w:r>
      <w:r>
        <w:rPr>
          <w:lang w:val="en-US"/>
        </w:rPr>
        <w:fldChar w:fldCharType="end"/>
      </w:r>
      <w:r w:rsidRPr="00BF4779">
        <w:rPr>
          <w:lang w:val="en-US"/>
        </w:rPr>
        <w:t xml:space="preserve"> Security configuration</w:t>
      </w:r>
      <w:proofErr w:type="gramEnd"/>
      <w:r w:rsidRPr="00BF4779">
        <w:rPr>
          <w:lang w:val="en-US"/>
        </w:rPr>
        <w:t xml:space="preserve"> for the VNC server</w:t>
      </w:r>
      <w:bookmarkEnd w:id="129"/>
    </w:p>
    <w:p w:rsidR="00BA5233" w:rsidRDefault="00BA5233" w:rsidP="00F37E6B">
      <w:pPr>
        <w:rPr>
          <w:lang w:val="en-US"/>
        </w:rPr>
      </w:pPr>
      <w:r>
        <w:rPr>
          <w:lang w:val="en-US"/>
        </w:rPr>
        <w:t xml:space="preserve">This method requires both the Raspberry Pi and the VNC viewer to be connected to the Internet. Connecting a Raspberry Pi to the Internet without a keyboard or a mouse can be tricky, so instead, it is advised to have the phone or tablet act as a Wi-Fi Hotspot for the Raspberry Pi to connect to. This only requires a conventional USB cable to connect the Raspberry Pi to the device that will act as the VNC viewer. The IP address to be supplied to the VNC viewer in this case is the one that corresponds to </w:t>
      </w:r>
      <w:r w:rsidRPr="004913E3">
        <w:rPr>
          <w:i/>
          <w:lang w:val="en-US"/>
        </w:rPr>
        <w:t>usb0</w:t>
      </w:r>
      <w:r>
        <w:rPr>
          <w:lang w:val="en-US"/>
        </w:rPr>
        <w:t xml:space="preserve">, which can also be found by running </w:t>
      </w:r>
      <w:proofErr w:type="spellStart"/>
      <w:r w:rsidRPr="00997672">
        <w:rPr>
          <w:i/>
          <w:lang w:val="en-US"/>
        </w:rPr>
        <w:t>ip</w:t>
      </w:r>
      <w:proofErr w:type="spellEnd"/>
      <w:r w:rsidRPr="00997672">
        <w:rPr>
          <w:i/>
          <w:lang w:val="en-US"/>
        </w:rPr>
        <w:t xml:space="preserve"> </w:t>
      </w:r>
      <w:proofErr w:type="spellStart"/>
      <w:r w:rsidRPr="00997672">
        <w:rPr>
          <w:i/>
          <w:lang w:val="en-US"/>
        </w:rPr>
        <w:t>addr</w:t>
      </w:r>
      <w:proofErr w:type="spellEnd"/>
      <w:r>
        <w:rPr>
          <w:lang w:val="en-US"/>
        </w:rPr>
        <w:t>.</w:t>
      </w:r>
    </w:p>
    <w:p w:rsidR="00BA5233" w:rsidRDefault="00BA5233" w:rsidP="00F37E6B">
      <w:r>
        <w:rPr>
          <w:lang w:val="en-US"/>
        </w:rPr>
        <w:t>By default, the Raspberry Pi gets assigned a dynamic</w:t>
      </w:r>
      <w:r w:rsidR="005C498B">
        <w:rPr>
          <w:lang w:val="en-US"/>
        </w:rPr>
        <w:t xml:space="preserve"> (random)</w:t>
      </w:r>
      <w:r>
        <w:rPr>
          <w:lang w:val="en-US"/>
        </w:rPr>
        <w:t xml:space="preserve"> IP address. This can be an issue, as the VNC viewer cannot connect if it doesn’t know the IP address of the VNC server, and finding the Raspberry Pi’s IP address requires a screen, which would defeat the purpose of using VNC in the first place. A simple solution is to assign a static IP address to the Raspberry PI. This requires editing the </w:t>
      </w:r>
      <w:proofErr w:type="spellStart"/>
      <w:r>
        <w:t>dhcpcd.conf</w:t>
      </w:r>
      <w:proofErr w:type="spellEnd"/>
      <w:r>
        <w:t xml:space="preserve"> file</w:t>
      </w:r>
      <w:r>
        <w:rPr>
          <w:rStyle w:val="Refdenotaalpie"/>
        </w:rPr>
        <w:footnoteReference w:id="18"/>
      </w:r>
      <w:r>
        <w:t>:</w:t>
      </w:r>
    </w:p>
    <w:bookmarkStart w:id="130" w:name="_MON_1556111346"/>
    <w:bookmarkEnd w:id="130"/>
    <w:p w:rsidR="00BA5233" w:rsidRDefault="00BA5233" w:rsidP="00F37E6B">
      <w:pPr>
        <w:rPr>
          <w:lang w:val="en-US"/>
        </w:rPr>
      </w:pPr>
      <w:r>
        <w:rPr>
          <w:lang w:val="en-US"/>
        </w:rPr>
        <w:object w:dxaOrig="8504" w:dyaOrig="227">
          <v:shape id="_x0000_i1032" type="#_x0000_t75" style="width:425.25pt;height:11.25pt" o:ole="">
            <v:imagedata r:id="rId50" o:title=""/>
          </v:shape>
          <o:OLEObject Type="Embed" ProgID="Word.OpenDocumentText.12" ShapeID="_x0000_i1032" DrawAspect="Content" ObjectID="_1560772252" r:id="rId51"/>
        </w:object>
      </w:r>
    </w:p>
    <w:p w:rsidR="00BA5233" w:rsidRDefault="00BA5233" w:rsidP="00F37E6B">
      <w:pPr>
        <w:rPr>
          <w:lang w:val="en-US"/>
        </w:rPr>
      </w:pPr>
      <w:r>
        <w:rPr>
          <w:lang w:val="en-US"/>
        </w:rPr>
        <w:t>The following lines should be added to the bottom of the file:</w:t>
      </w:r>
    </w:p>
    <w:bookmarkStart w:id="131" w:name="_MON_1556111473"/>
    <w:bookmarkEnd w:id="131"/>
    <w:p w:rsidR="00BA5233" w:rsidRDefault="00BA5233" w:rsidP="00F37E6B">
      <w:pPr>
        <w:rPr>
          <w:lang w:val="en-US"/>
        </w:rPr>
      </w:pPr>
      <w:r>
        <w:rPr>
          <w:lang w:val="en-US"/>
        </w:rPr>
        <w:object w:dxaOrig="8504" w:dyaOrig="921">
          <v:shape id="_x0000_i1033" type="#_x0000_t75" style="width:425.25pt;height:45.75pt" o:ole="">
            <v:imagedata r:id="rId52" o:title=""/>
          </v:shape>
          <o:OLEObject Type="Embed" ProgID="Word.OpenDocumentText.12" ShapeID="_x0000_i1033" DrawAspect="Content" ObjectID="_1560772253" r:id="rId53"/>
        </w:object>
      </w:r>
    </w:p>
    <w:p w:rsidR="00BA5233" w:rsidRDefault="00BA5233" w:rsidP="00F37E6B">
      <w:pPr>
        <w:keepNext/>
        <w:jc w:val="center"/>
      </w:pPr>
      <w:r>
        <w:rPr>
          <w:noProof/>
        </w:rPr>
        <w:lastRenderedPageBreak/>
        <w:drawing>
          <wp:inline distT="0" distB="0" distL="0" distR="0" wp14:anchorId="788D0B2F" wp14:editId="55F30C4C">
            <wp:extent cx="4429125" cy="284023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429125" cy="2840238"/>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32" w:name="_Toc486957405"/>
      <w:r w:rsidR="00D766F6">
        <w:rPr>
          <w:noProof/>
          <w:lang w:val="en-US"/>
        </w:rPr>
        <w:t>19</w:t>
      </w:r>
      <w:r>
        <w:rPr>
          <w:lang w:val="en-US"/>
        </w:rPr>
        <w:fldChar w:fldCharType="end"/>
      </w:r>
      <w:r w:rsidRPr="00BF4779">
        <w:rPr>
          <w:lang w:val="en-US"/>
        </w:rPr>
        <w:t xml:space="preserve"> Configuration of the </w:t>
      </w:r>
      <w:proofErr w:type="spellStart"/>
      <w:r w:rsidRPr="00BF4779">
        <w:rPr>
          <w:lang w:val="en-US"/>
        </w:rPr>
        <w:t>dhcpcd.conf</w:t>
      </w:r>
      <w:proofErr w:type="spellEnd"/>
      <w:r w:rsidRPr="00BF4779">
        <w:rPr>
          <w:lang w:val="en-US"/>
        </w:rPr>
        <w:t xml:space="preserve"> file</w:t>
      </w:r>
      <w:bookmarkEnd w:id="132"/>
    </w:p>
    <w:p w:rsidR="00BA5233" w:rsidRDefault="00BA5233" w:rsidP="00F37E6B">
      <w:pPr>
        <w:rPr>
          <w:lang w:val="en-US"/>
        </w:rPr>
      </w:pPr>
      <w:r w:rsidRPr="0065397A">
        <w:rPr>
          <w:i/>
          <w:lang w:val="en-US"/>
        </w:rPr>
        <w:t>Interface</w:t>
      </w:r>
      <w:r>
        <w:rPr>
          <w:lang w:val="en-US"/>
        </w:rPr>
        <w:t xml:space="preserve"> refers to the type of connection (such as usb0 for USB or wlan0 for LAN). The </w:t>
      </w:r>
      <w:proofErr w:type="spellStart"/>
      <w:r w:rsidRPr="0051289B">
        <w:rPr>
          <w:i/>
          <w:lang w:val="en-US"/>
        </w:rPr>
        <w:t>ip_address</w:t>
      </w:r>
      <w:proofErr w:type="spellEnd"/>
      <w:r w:rsidRPr="00AA6B64">
        <w:rPr>
          <w:i/>
          <w:lang w:val="en-US"/>
        </w:rPr>
        <w:t xml:space="preserve"> </w:t>
      </w:r>
      <w:r>
        <w:rPr>
          <w:lang w:val="en-US"/>
        </w:rPr>
        <w:t>will be the new static IP that will be assigned to the Raspberry Pi (the /24 at the end is necessary to specify a netmask of 255.255.255.0).</w:t>
      </w:r>
    </w:p>
    <w:p w:rsidR="00BA5233" w:rsidRDefault="00BA5233" w:rsidP="00F37E6B">
      <w:pPr>
        <w:rPr>
          <w:lang w:val="en-US"/>
        </w:rPr>
      </w:pPr>
      <w:r>
        <w:rPr>
          <w:lang w:val="en-US"/>
        </w:rPr>
        <w:t>Note that it is necessary to run “</w:t>
      </w:r>
      <w:proofErr w:type="spellStart"/>
      <w:r>
        <w:rPr>
          <w:i/>
          <w:lang w:val="en-US"/>
        </w:rPr>
        <w:t>sudo</w:t>
      </w:r>
      <w:proofErr w:type="spellEnd"/>
      <w:r>
        <w:rPr>
          <w:i/>
          <w:lang w:val="en-US"/>
        </w:rPr>
        <w:t xml:space="preserve"> service </w:t>
      </w:r>
      <w:proofErr w:type="spellStart"/>
      <w:r>
        <w:rPr>
          <w:i/>
          <w:lang w:val="en-US"/>
        </w:rPr>
        <w:t>dhcpcd</w:t>
      </w:r>
      <w:proofErr w:type="spellEnd"/>
      <w:r>
        <w:rPr>
          <w:i/>
          <w:lang w:val="en-US"/>
        </w:rPr>
        <w:t xml:space="preserve"> restart”</w:t>
      </w:r>
      <w:r>
        <w:rPr>
          <w:lang w:val="en-US"/>
        </w:rPr>
        <w:t xml:space="preserve"> or reboot the Raspberry Pi for these changes to take effect. After this, it should be possible to control the Raspberry Pi from a phone or tablet even in absence of a keyboard or screen. This configuration requires only a power supply for the Raspberry Pi, a USB cable to connect it to the viewer device, and permission for this device to connect to the network.</w:t>
      </w:r>
    </w:p>
    <w:p w:rsidR="00BA5233" w:rsidRDefault="00BA5233" w:rsidP="00F37E6B">
      <w:pPr>
        <w:rPr>
          <w:lang w:val="en-US"/>
        </w:rPr>
      </w:pPr>
      <w:r>
        <w:rPr>
          <w:lang w:val="en-US"/>
        </w:rPr>
        <w:t>From here, it should be easy to control the Raspberry Pi via phone or tablet to connect it to the enterprise network, and then run the appropriate scans.</w:t>
      </w:r>
    </w:p>
    <w:p w:rsidR="00BA5233" w:rsidRDefault="00BA5233" w:rsidP="00F37E6B">
      <w:pPr>
        <w:rPr>
          <w:lang w:val="en-US"/>
        </w:rPr>
      </w:pPr>
    </w:p>
    <w:p w:rsidR="00BA5233" w:rsidRDefault="00BA5233" w:rsidP="00F37E6B">
      <w:pPr>
        <w:pStyle w:val="Ttulo2"/>
        <w:rPr>
          <w:lang w:val="en-US"/>
        </w:rPr>
      </w:pPr>
      <w:bookmarkStart w:id="133" w:name="_Toc486957381"/>
      <w:r>
        <w:rPr>
          <w:lang w:val="en-US"/>
        </w:rPr>
        <w:t>Graphical User Interface</w:t>
      </w:r>
      <w:bookmarkEnd w:id="133"/>
    </w:p>
    <w:p w:rsidR="00BA5233" w:rsidRDefault="00BA5233" w:rsidP="00F37E6B">
      <w:pPr>
        <w:rPr>
          <w:lang w:val="en-US"/>
        </w:rPr>
      </w:pPr>
      <w:r>
        <w:rPr>
          <w:lang w:val="en-US"/>
        </w:rPr>
        <w:t xml:space="preserve">By default, the code will send its output to the terminal in real time, informing the user about the progress of the scan. However, if the Raspberry Pi is going to be controlled via VNC as suggested in the previous section, the small size of the text on the terminal might become an issue. In order to solve this, a simple Graphical User Interface (GUI) is included, created using </w:t>
      </w:r>
      <w:proofErr w:type="spellStart"/>
      <w:r>
        <w:rPr>
          <w:lang w:val="en-US"/>
        </w:rPr>
        <w:t>Pygame</w:t>
      </w:r>
      <w:proofErr w:type="spellEnd"/>
      <w:r>
        <w:rPr>
          <w:lang w:val="en-US"/>
        </w:rPr>
        <w:t>.</w:t>
      </w:r>
    </w:p>
    <w:p w:rsidR="00BA5233" w:rsidRDefault="00BA5233" w:rsidP="00F37E6B">
      <w:pPr>
        <w:rPr>
          <w:lang w:val="en-US"/>
        </w:rPr>
      </w:pPr>
      <w:proofErr w:type="spellStart"/>
      <w:r>
        <w:rPr>
          <w:lang w:val="en-US"/>
        </w:rPr>
        <w:t>Pygame</w:t>
      </w:r>
      <w:proofErr w:type="spellEnd"/>
      <w:r>
        <w:rPr>
          <w:rStyle w:val="Refdenotaalpie"/>
          <w:lang w:val="en-US"/>
        </w:rPr>
        <w:footnoteReference w:id="19"/>
      </w:r>
      <w:r>
        <w:rPr>
          <w:lang w:val="en-US"/>
        </w:rPr>
        <w:t xml:space="preserve"> is a Python library conceived for making multimedia applications like games, art or music. Since this library was developed with visual applications in mind, it can be used to easily make graphical interfaces.</w:t>
      </w:r>
    </w:p>
    <w:p w:rsidR="00BA5233" w:rsidRDefault="00BA5233" w:rsidP="00F37E6B">
      <w:pPr>
        <w:rPr>
          <w:lang w:val="en-US"/>
        </w:rPr>
      </w:pPr>
      <w:r>
        <w:rPr>
          <w:lang w:val="en-US"/>
        </w:rPr>
        <w:t xml:space="preserve">The GUI itself will be simple and intuitive to use. Due to the lack of customization of the scanning program, the main menu will consist simply of two buttons to start the scan or quit </w:t>
      </w:r>
      <w:r>
        <w:rPr>
          <w:lang w:val="en-US"/>
        </w:rPr>
        <w:lastRenderedPageBreak/>
        <w:t>the GUI. The colors of the buttons will brighten as the cursor hovers over them, to signal they are clickable.</w:t>
      </w:r>
    </w:p>
    <w:p w:rsidR="00BA5233" w:rsidRDefault="00BA5233" w:rsidP="00F37E6B">
      <w:pPr>
        <w:keepNext/>
      </w:pPr>
      <w:r>
        <w:rPr>
          <w:noProof/>
        </w:rPr>
        <w:drawing>
          <wp:inline distT="0" distB="0" distL="0" distR="0" wp14:anchorId="682BB3F9" wp14:editId="6FA434AA">
            <wp:extent cx="5133975" cy="254153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4938" t="3613"/>
                    <a:stretch/>
                  </pic:blipFill>
                  <pic:spPr bwMode="auto">
                    <a:xfrm>
                      <a:off x="0" y="0"/>
                      <a:ext cx="5133371" cy="2541237"/>
                    </a:xfrm>
                    <a:prstGeom prst="rect">
                      <a:avLst/>
                    </a:prstGeom>
                    <a:ln>
                      <a:noFill/>
                    </a:ln>
                    <a:extLst>
                      <a:ext uri="{53640926-AAD7-44D8-BBD7-CCE9431645EC}">
                        <a14:shadowObscured xmlns:a14="http://schemas.microsoft.com/office/drawing/2010/main"/>
                      </a:ext>
                    </a:extLst>
                  </pic:spPr>
                </pic:pic>
              </a:graphicData>
            </a:graphic>
          </wp:inline>
        </w:drawing>
      </w:r>
    </w:p>
    <w:p w:rsidR="00BA5233" w:rsidRPr="00C53444"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34" w:name="_Toc486957406"/>
      <w:proofErr w:type="gramStart"/>
      <w:r w:rsidR="00D766F6">
        <w:rPr>
          <w:noProof/>
          <w:lang w:val="en-US"/>
        </w:rPr>
        <w:t>20</w:t>
      </w:r>
      <w:r>
        <w:rPr>
          <w:lang w:val="en-US"/>
        </w:rPr>
        <w:fldChar w:fldCharType="end"/>
      </w:r>
      <w:r w:rsidRPr="00C53444">
        <w:rPr>
          <w:lang w:val="en-US"/>
        </w:rPr>
        <w:t xml:space="preserve"> GUI main screen</w:t>
      </w:r>
      <w:bookmarkEnd w:id="134"/>
      <w:proofErr w:type="gramEnd"/>
    </w:p>
    <w:p w:rsidR="00BA5233" w:rsidRPr="00C53444" w:rsidRDefault="00BA5233" w:rsidP="00F37E6B">
      <w:pPr>
        <w:rPr>
          <w:lang w:val="en-US"/>
        </w:rPr>
      </w:pPr>
      <w:r>
        <w:rPr>
          <w:lang w:val="en-US"/>
        </w:rPr>
        <w:t>H</w:t>
      </w:r>
      <w:r w:rsidRPr="00C53444">
        <w:rPr>
          <w:lang w:val="en-US"/>
        </w:rPr>
        <w:t>itting the “Start scan” button</w:t>
      </w:r>
      <w:r>
        <w:rPr>
          <w:lang w:val="en-US"/>
        </w:rPr>
        <w:t xml:space="preserve"> will call the scan code. While the scan is running, any output from the scan will be redirected to the GUI to be shown on the screen. Logging will still work as intended. The size of the text is dynamically created, so that if the text is too big to fit the screen, it will be shrunk first.</w:t>
      </w:r>
    </w:p>
    <w:p w:rsidR="00BA5233" w:rsidRDefault="00BA5233" w:rsidP="00F37E6B">
      <w:pPr>
        <w:keepNext/>
      </w:pPr>
      <w:r>
        <w:rPr>
          <w:noProof/>
        </w:rPr>
        <w:drawing>
          <wp:inline distT="0" distB="0" distL="0" distR="0" wp14:anchorId="09855C77" wp14:editId="5C38FAB3">
            <wp:extent cx="5140186" cy="2943225"/>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4765" t="3438"/>
                    <a:stretch/>
                  </pic:blipFill>
                  <pic:spPr bwMode="auto">
                    <a:xfrm>
                      <a:off x="0" y="0"/>
                      <a:ext cx="5142738" cy="2944686"/>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35" w:name="_Toc486957407"/>
      <w:r w:rsidR="00D766F6">
        <w:rPr>
          <w:noProof/>
          <w:lang w:val="en-US"/>
        </w:rPr>
        <w:t>21</w:t>
      </w:r>
      <w:r>
        <w:rPr>
          <w:lang w:val="en-US"/>
        </w:rPr>
        <w:fldChar w:fldCharType="end"/>
      </w:r>
      <w:r w:rsidRPr="00DD532F">
        <w:rPr>
          <w:lang w:val="en-US"/>
        </w:rPr>
        <w:t xml:space="preserve"> Sample scan</w:t>
      </w:r>
      <w:r>
        <w:rPr>
          <w:lang w:val="en-US"/>
        </w:rPr>
        <w:t xml:space="preserve"> shown</w:t>
      </w:r>
      <w:r w:rsidRPr="00DD532F">
        <w:rPr>
          <w:lang w:val="en-US"/>
        </w:rPr>
        <w:t xml:space="preserve"> on the GUI</w:t>
      </w:r>
      <w:bookmarkEnd w:id="135"/>
    </w:p>
    <w:p w:rsidR="00BA5233" w:rsidRPr="00667FD6" w:rsidRDefault="00BA5233" w:rsidP="00F37E6B">
      <w:pPr>
        <w:rPr>
          <w:lang w:val="en-US"/>
        </w:rPr>
      </w:pPr>
      <w:r>
        <w:rPr>
          <w:lang w:val="en-US"/>
        </w:rPr>
        <w:t>Once the scan is over and the report has been generated, the GUI will return to the main menu.</w:t>
      </w:r>
    </w:p>
    <w:p w:rsidR="00BA5233" w:rsidRDefault="00BA5233" w:rsidP="003C4462">
      <w:pPr>
        <w:rPr>
          <w:lang w:val="en-US"/>
        </w:rPr>
        <w:sectPr w:rsidR="00BA5233" w:rsidSect="000353D6">
          <w:type w:val="oddPage"/>
          <w:pgSz w:w="11906" w:h="16838"/>
          <w:pgMar w:top="1417" w:right="1701" w:bottom="1417" w:left="1701" w:header="708" w:footer="708" w:gutter="0"/>
          <w:cols w:space="708"/>
          <w:docGrid w:linePitch="360"/>
        </w:sectPr>
      </w:pPr>
    </w:p>
    <w:p w:rsidR="00683AAA" w:rsidRPr="00151186" w:rsidRDefault="00683AAA" w:rsidP="00F37E6B">
      <w:pPr>
        <w:pStyle w:val="Ttulo1"/>
        <w:rPr>
          <w:lang w:val="en-US"/>
        </w:rPr>
        <w:sectPr w:rsidR="00683AAA" w:rsidRPr="00151186" w:rsidSect="00F37E6B">
          <w:type w:val="evenPage"/>
          <w:pgSz w:w="11906" w:h="16838"/>
          <w:pgMar w:top="1417" w:right="1701" w:bottom="1417" w:left="1701" w:header="708" w:footer="708" w:gutter="0"/>
          <w:cols w:space="708"/>
          <w:docGrid w:linePitch="360"/>
        </w:sectPr>
      </w:pPr>
      <w:bookmarkStart w:id="136" w:name="_Toc477455048"/>
    </w:p>
    <w:p w:rsidR="00BA5233" w:rsidRDefault="00BA5233" w:rsidP="00F37E6B">
      <w:pPr>
        <w:pStyle w:val="Ttulo1"/>
      </w:pPr>
      <w:bookmarkStart w:id="137" w:name="_Toc486957382"/>
      <w:proofErr w:type="spellStart"/>
      <w:r>
        <w:lastRenderedPageBreak/>
        <w:t>Conclusions</w:t>
      </w:r>
      <w:bookmarkEnd w:id="136"/>
      <w:bookmarkEnd w:id="137"/>
      <w:proofErr w:type="spellEnd"/>
    </w:p>
    <w:p w:rsidR="00BA5233" w:rsidRDefault="00BA5233">
      <w:pPr>
        <w:rPr>
          <w:lang w:val="en-US"/>
        </w:rPr>
      </w:pPr>
      <w:r>
        <w:rPr>
          <w:lang w:val="en-US"/>
        </w:rPr>
        <w:t>Information</w:t>
      </w:r>
      <w:r w:rsidRPr="002049DD">
        <w:rPr>
          <w:lang w:val="en-US"/>
        </w:rPr>
        <w:t xml:space="preserve"> security has been an important topic</w:t>
      </w:r>
      <w:r>
        <w:rPr>
          <w:lang w:val="en-US"/>
        </w:rPr>
        <w:t xml:space="preserve"> of debate</w:t>
      </w:r>
      <w:r w:rsidRPr="002049DD">
        <w:rPr>
          <w:lang w:val="en-US"/>
        </w:rPr>
        <w:t xml:space="preserve"> since the inception of</w:t>
      </w:r>
      <w:r>
        <w:rPr>
          <w:lang w:val="en-US"/>
        </w:rPr>
        <w:t xml:space="preserve"> technology, and will remain an important topic in the foreseeable future. The risks associated with improperly secured systems range from economic harm to information theft, and the advent of the Internet has only increased this risk and its potential effects to unprecedented levels. Now more than ever, the importance of information security cannot be overstated.</w:t>
      </w:r>
    </w:p>
    <w:p w:rsidR="00BA5233" w:rsidRDefault="00BA5233">
      <w:pPr>
        <w:rPr>
          <w:lang w:val="en-US"/>
        </w:rPr>
      </w:pPr>
      <w:r>
        <w:rPr>
          <w:lang w:val="en-US"/>
        </w:rPr>
        <w:t>In the particular case of enterprises, vulnerable systems might result in heavy financial damage and loss of reputation associated with the leaking of private information, which in some cases might even have legal repercussions. For blooming small and medium-sized enterprises this kind of mistake could prove fatal, and would severely hinder their possibilities of growing and becoming competitive in an ever-changing economy.</w:t>
      </w:r>
    </w:p>
    <w:p w:rsidR="00BA5233" w:rsidRDefault="00BA5233">
      <w:pPr>
        <w:rPr>
          <w:lang w:val="en-US"/>
        </w:rPr>
      </w:pPr>
      <w:r>
        <w:rPr>
          <w:lang w:val="en-US"/>
        </w:rPr>
        <w:t>While this project has focused on vulnerabilities related to web applications in particular, that’s not to say other aspects of information security aren’t as important or should be disregarded. However, the fact that web applications are constantly exposed to the Internet make them an attractive target for attackers.</w:t>
      </w:r>
    </w:p>
    <w:p w:rsidR="00BA5233" w:rsidRDefault="00BA5233">
      <w:pPr>
        <w:rPr>
          <w:lang w:val="en-US"/>
        </w:rPr>
      </w:pPr>
      <w:r>
        <w:rPr>
          <w:lang w:val="en-US"/>
        </w:rPr>
        <w:t>As mentioned in previous sections, statistics show that enterprises spend less in web application testing compared to other forms of computer security. This might denote an insufficient awareness of the importance of secure web applications, and information security in general.</w:t>
      </w:r>
    </w:p>
    <w:p w:rsidR="00BA5233" w:rsidRPr="002049DD" w:rsidRDefault="00BA5233">
      <w:pPr>
        <w:rPr>
          <w:lang w:val="en-US"/>
        </w:rPr>
      </w:pPr>
    </w:p>
    <w:p w:rsidR="00BA5233" w:rsidRDefault="00BA5233" w:rsidP="00F37E6B">
      <w:pPr>
        <w:pStyle w:val="Ttulo2"/>
      </w:pPr>
      <w:bookmarkStart w:id="138" w:name="_Toc477455049"/>
      <w:bookmarkStart w:id="139" w:name="_Toc486957383"/>
      <w:r w:rsidRPr="0057695B">
        <w:rPr>
          <w:lang w:val="en-US"/>
        </w:rPr>
        <w:t>Recommendations</w:t>
      </w:r>
      <w:bookmarkEnd w:id="138"/>
      <w:bookmarkEnd w:id="139"/>
    </w:p>
    <w:p w:rsidR="00BA5233" w:rsidRDefault="00BA5233" w:rsidP="00F37E6B">
      <w:pPr>
        <w:rPr>
          <w:lang w:val="en-US"/>
        </w:rPr>
      </w:pPr>
      <w:r w:rsidRPr="008F6274">
        <w:rPr>
          <w:lang w:val="en-US"/>
        </w:rPr>
        <w:t xml:space="preserve">The web application scanner developed for this </w:t>
      </w:r>
      <w:r>
        <w:rPr>
          <w:lang w:val="en-US"/>
        </w:rPr>
        <w:t>p</w:t>
      </w:r>
      <w:r w:rsidRPr="008F6274">
        <w:rPr>
          <w:lang w:val="en-US"/>
        </w:rPr>
        <w:t xml:space="preserve">roject </w:t>
      </w:r>
      <w:r>
        <w:rPr>
          <w:lang w:val="en-US"/>
        </w:rPr>
        <w:t>should not be seen as a substitute for a proper penetration test from a professional. This scanner will fail to detect many kinds of vulnerabilities, some because the program is fairly simple, and some because certain types of vulnerabilities cannot be found by automated means at all. It can be seen as an inexpensive way to test the waters, but the only way to ensure a web application is secure is to actually contact a professional pen-tester.</w:t>
      </w:r>
    </w:p>
    <w:p w:rsidR="00BA5233" w:rsidRDefault="00BA5233" w:rsidP="00F37E6B">
      <w:pPr>
        <w:rPr>
          <w:lang w:val="en-US"/>
        </w:rPr>
      </w:pPr>
      <w:r>
        <w:rPr>
          <w:lang w:val="en-US"/>
        </w:rPr>
        <w:t>It should also be noted that full invulnerability is unachievable, as there will always be new vectors of attack and unforeseeable circumstances. Still, good practices can be adopted to minimize risks, such as:</w:t>
      </w:r>
    </w:p>
    <w:p w:rsidR="00BA5233" w:rsidRDefault="00BA5233" w:rsidP="00F37E6B">
      <w:pPr>
        <w:pStyle w:val="Prrafodelista"/>
        <w:numPr>
          <w:ilvl w:val="0"/>
          <w:numId w:val="3"/>
        </w:numPr>
        <w:rPr>
          <w:lang w:val="en-US"/>
        </w:rPr>
      </w:pPr>
      <w:r w:rsidRPr="00AD0045">
        <w:rPr>
          <w:lang w:val="en-US"/>
        </w:rPr>
        <w:t>Having a security plan detailing how to spend the security budget and what individuals are responsible for what is highly recommended. Vulnerabilities should be prioritized according to their potential for harm and ease of exploitation. If an enterprise has multiple web applications, they should also be prioritized accordingly.</w:t>
      </w:r>
    </w:p>
    <w:p w:rsidR="00BA5233" w:rsidRDefault="00BA5233" w:rsidP="00F37E6B">
      <w:pPr>
        <w:pStyle w:val="Prrafodelista"/>
        <w:numPr>
          <w:ilvl w:val="0"/>
          <w:numId w:val="3"/>
        </w:numPr>
        <w:rPr>
          <w:lang w:val="en-US"/>
        </w:rPr>
      </w:pPr>
      <w:r>
        <w:rPr>
          <w:lang w:val="en-US"/>
        </w:rPr>
        <w:t>Cookies should be used safely. They should never store sensitive information, and should be encrypted if possible.</w:t>
      </w:r>
    </w:p>
    <w:p w:rsidR="00BA5233" w:rsidRDefault="00BA5233" w:rsidP="00F37E6B">
      <w:pPr>
        <w:pStyle w:val="Prrafodelista"/>
        <w:numPr>
          <w:ilvl w:val="0"/>
          <w:numId w:val="3"/>
        </w:numPr>
        <w:rPr>
          <w:lang w:val="en-US"/>
        </w:rPr>
      </w:pPr>
      <w:r>
        <w:rPr>
          <w:lang w:val="en-US"/>
        </w:rPr>
        <w:lastRenderedPageBreak/>
        <w:t>URL encryption can help prevent a variety of different attacks, such as Cross-Site Request Forgery or path traversal.</w:t>
      </w:r>
    </w:p>
    <w:p w:rsidR="00BA5233" w:rsidRDefault="00BA5233" w:rsidP="00F37E6B">
      <w:pPr>
        <w:pStyle w:val="Prrafodelista"/>
        <w:numPr>
          <w:ilvl w:val="0"/>
          <w:numId w:val="3"/>
        </w:numPr>
        <w:rPr>
          <w:lang w:val="en-US"/>
        </w:rPr>
      </w:pPr>
      <w:r>
        <w:rPr>
          <w:lang w:val="en-US"/>
        </w:rPr>
        <w:t>Data validation can help prevent some of the most widespread forms of attack such as XSS or injection.</w:t>
      </w:r>
    </w:p>
    <w:p w:rsidR="00BA5233" w:rsidRDefault="00BA5233" w:rsidP="00F37E6B">
      <w:pPr>
        <w:pStyle w:val="Prrafodelista"/>
        <w:numPr>
          <w:ilvl w:val="0"/>
          <w:numId w:val="3"/>
        </w:numPr>
        <w:rPr>
          <w:lang w:val="en-US"/>
        </w:rPr>
      </w:pPr>
      <w:r>
        <w:rPr>
          <w:lang w:val="en-US"/>
        </w:rPr>
        <w:t>Usage of HTTPS over HTTP is recommended.</w:t>
      </w:r>
    </w:p>
    <w:p w:rsidR="00BA5233" w:rsidRPr="00DE6DE5" w:rsidRDefault="00BA5233" w:rsidP="00F37E6B">
      <w:pPr>
        <w:rPr>
          <w:lang w:val="en-US"/>
        </w:rPr>
      </w:pPr>
      <w:r>
        <w:rPr>
          <w:lang w:val="en-US"/>
        </w:rPr>
        <w:t>While these steps might be costly and might result in a more complex web infrastructure, the resulting web application will be less liable to being affected by an attack. All in all, while there is no easy solution to the issue of web application security, regular audits can prove to be a cost-effective method to keep possible risks under control.</w:t>
      </w:r>
    </w:p>
    <w:p w:rsidR="000353D6" w:rsidRPr="00151186" w:rsidRDefault="000353D6" w:rsidP="00F37E6B">
      <w:pPr>
        <w:pStyle w:val="Ttulo1"/>
        <w:rPr>
          <w:lang w:val="en-US"/>
        </w:rPr>
        <w:sectPr w:rsidR="000353D6" w:rsidRPr="00151186" w:rsidSect="00683AAA">
          <w:type w:val="oddPage"/>
          <w:pgSz w:w="11906" w:h="16838"/>
          <w:pgMar w:top="1417" w:right="1701" w:bottom="1417" w:left="1701" w:header="708" w:footer="708" w:gutter="0"/>
          <w:cols w:space="708"/>
          <w:docGrid w:linePitch="360"/>
        </w:sectPr>
      </w:pPr>
      <w:bookmarkStart w:id="140" w:name="_Toc477455050"/>
    </w:p>
    <w:p w:rsidR="00BA5233" w:rsidRDefault="00BA5233" w:rsidP="00F37E6B">
      <w:pPr>
        <w:pStyle w:val="Ttulo1"/>
      </w:pPr>
      <w:bookmarkStart w:id="141" w:name="_Toc486957384"/>
      <w:proofErr w:type="spellStart"/>
      <w:r>
        <w:lastRenderedPageBreak/>
        <w:t>Appendix</w:t>
      </w:r>
      <w:bookmarkEnd w:id="140"/>
      <w:bookmarkEnd w:id="141"/>
      <w:proofErr w:type="spellEnd"/>
    </w:p>
    <w:p w:rsidR="00BA5233" w:rsidRDefault="00BA5233" w:rsidP="00F37E6B">
      <w:pPr>
        <w:pStyle w:val="Ttulo2"/>
        <w:sectPr w:rsidR="00BA5233" w:rsidSect="000353D6">
          <w:footerReference w:type="default" r:id="rId57"/>
          <w:type w:val="oddPage"/>
          <w:pgSz w:w="11906" w:h="16838"/>
          <w:pgMar w:top="1417" w:right="1701" w:bottom="1417" w:left="1701" w:header="708" w:footer="708" w:gutter="0"/>
          <w:cols w:space="708"/>
          <w:docGrid w:linePitch="360"/>
        </w:sectPr>
      </w:pPr>
      <w:bookmarkStart w:id="142" w:name="_Toc486957385"/>
      <w:proofErr w:type="spellStart"/>
      <w:r>
        <w:t>Sample</w:t>
      </w:r>
      <w:proofErr w:type="spellEnd"/>
      <w:r>
        <w:t xml:space="preserve"> </w:t>
      </w:r>
      <w:proofErr w:type="spellStart"/>
      <w:r>
        <w:t>Scan</w:t>
      </w:r>
      <w:proofErr w:type="spellEnd"/>
      <w:r>
        <w:t xml:space="preserve"> </w:t>
      </w:r>
      <w:proofErr w:type="spellStart"/>
      <w:r>
        <w:t>Report</w:t>
      </w:r>
      <w:bookmarkEnd w:id="142"/>
      <w:proofErr w:type="spellEnd"/>
    </w:p>
    <w:p w:rsidR="00BA5233" w:rsidRDefault="00BA5233" w:rsidP="00F37E6B">
      <w:pPr>
        <w:rPr>
          <w:sz w:val="2"/>
          <w:szCs w:val="2"/>
        </w:rPr>
      </w:pPr>
      <w:r>
        <w:rPr>
          <w:noProof/>
        </w:rPr>
        <w:lastRenderedPageBreak/>
        <w:drawing>
          <wp:anchor distT="0" distB="0" distL="0" distR="0" simplePos="0" relativeHeight="251661312" behindDoc="1" locked="0" layoutInCell="1" allowOverlap="1" wp14:anchorId="0ECDA2B4" wp14:editId="01E78DFD">
            <wp:simplePos x="0" y="0"/>
            <wp:positionH relativeFrom="page">
              <wp:posOffset>0</wp:posOffset>
            </wp:positionH>
            <wp:positionV relativeFrom="page">
              <wp:posOffset>0</wp:posOffset>
            </wp:positionV>
            <wp:extent cx="7558445" cy="10692000"/>
            <wp:effectExtent l="0" t="0" r="0" b="0"/>
            <wp:wrapNone/>
            <wp:docPr id="2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7558445" cy="10692000"/>
                    </a:xfrm>
                    <a:prstGeom prst="rect">
                      <a:avLst/>
                    </a:prstGeom>
                  </pic:spPr>
                </pic:pic>
              </a:graphicData>
            </a:graphic>
          </wp:anchor>
        </w:drawing>
      </w:r>
    </w:p>
    <w:p w:rsidR="00BA5233" w:rsidRDefault="00BA5233" w:rsidP="00F37E6B">
      <w:pPr>
        <w:rPr>
          <w:sz w:val="2"/>
          <w:szCs w:val="2"/>
        </w:rPr>
        <w:sectPr w:rsidR="00BA5233" w:rsidSect="00F37E6B">
          <w:pgSz w:w="11910" w:h="16840"/>
          <w:pgMar w:top="1580" w:right="1680" w:bottom="280" w:left="1680" w:header="720" w:footer="720" w:gutter="0"/>
          <w:cols w:space="720"/>
        </w:sectPr>
      </w:pPr>
    </w:p>
    <w:p w:rsidR="00BA5233" w:rsidRDefault="00BA5233" w:rsidP="00F37E6B">
      <w:pPr>
        <w:rPr>
          <w:sz w:val="2"/>
          <w:szCs w:val="2"/>
        </w:rPr>
      </w:pPr>
      <w:r>
        <w:rPr>
          <w:noProof/>
        </w:rPr>
        <w:lastRenderedPageBreak/>
        <mc:AlternateContent>
          <mc:Choice Requires="wpg">
            <w:drawing>
              <wp:anchor distT="0" distB="0" distL="114300" distR="114300" simplePos="0" relativeHeight="251662336" behindDoc="1" locked="0" layoutInCell="1" allowOverlap="1" wp14:anchorId="2B3ED809" wp14:editId="24F2A2CC">
                <wp:simplePos x="0" y="0"/>
                <wp:positionH relativeFrom="page">
                  <wp:posOffset>1006475</wp:posOffset>
                </wp:positionH>
                <wp:positionV relativeFrom="page">
                  <wp:posOffset>1572895</wp:posOffset>
                </wp:positionV>
                <wp:extent cx="5770880" cy="9525"/>
                <wp:effectExtent l="6350" t="1270" r="4445" b="8255"/>
                <wp:wrapNone/>
                <wp:docPr id="552" name="Grupo 5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2477"/>
                          <a:chExt cx="9088" cy="15"/>
                        </a:xfrm>
                      </wpg:grpSpPr>
                      <wps:wsp>
                        <wps:cNvPr id="553" name="AutoShape 280"/>
                        <wps:cNvSpPr>
                          <a:spLocks/>
                        </wps:cNvSpPr>
                        <wps:spPr bwMode="auto">
                          <a:xfrm>
                            <a:off x="1585" y="2477"/>
                            <a:ext cx="9081" cy="15"/>
                          </a:xfrm>
                          <a:custGeom>
                            <a:avLst/>
                            <a:gdLst>
                              <a:gd name="T0" fmla="+- 0 1600 1585"/>
                              <a:gd name="T1" fmla="*/ T0 w 9081"/>
                              <a:gd name="T2" fmla="+- 0 2481 2477"/>
                              <a:gd name="T3" fmla="*/ 2481 h 15"/>
                              <a:gd name="T4" fmla="+- 0 1597 1585"/>
                              <a:gd name="T5" fmla="*/ T4 w 9081"/>
                              <a:gd name="T6" fmla="+- 0 2477 2477"/>
                              <a:gd name="T7" fmla="*/ 2477 h 15"/>
                              <a:gd name="T8" fmla="+- 0 1589 1585"/>
                              <a:gd name="T9" fmla="*/ T8 w 9081"/>
                              <a:gd name="T10" fmla="+- 0 2477 2477"/>
                              <a:gd name="T11" fmla="*/ 2477 h 15"/>
                              <a:gd name="T12" fmla="+- 0 1585 1585"/>
                              <a:gd name="T13" fmla="*/ T12 w 9081"/>
                              <a:gd name="T14" fmla="+- 0 2481 2477"/>
                              <a:gd name="T15" fmla="*/ 2481 h 15"/>
                              <a:gd name="T16" fmla="+- 0 1585 1585"/>
                              <a:gd name="T17" fmla="*/ T16 w 9081"/>
                              <a:gd name="T18" fmla="+- 0 2489 2477"/>
                              <a:gd name="T19" fmla="*/ 2489 h 15"/>
                              <a:gd name="T20" fmla="+- 0 1589 1585"/>
                              <a:gd name="T21" fmla="*/ T20 w 9081"/>
                              <a:gd name="T22" fmla="+- 0 2492 2477"/>
                              <a:gd name="T23" fmla="*/ 2492 h 15"/>
                              <a:gd name="T24" fmla="+- 0 1597 1585"/>
                              <a:gd name="T25" fmla="*/ T24 w 9081"/>
                              <a:gd name="T26" fmla="+- 0 2492 2477"/>
                              <a:gd name="T27" fmla="*/ 2492 h 15"/>
                              <a:gd name="T28" fmla="+- 0 1600 1585"/>
                              <a:gd name="T29" fmla="*/ T28 w 9081"/>
                              <a:gd name="T30" fmla="+- 0 2489 2477"/>
                              <a:gd name="T31" fmla="*/ 2489 h 15"/>
                              <a:gd name="T32" fmla="+- 0 1600 1585"/>
                              <a:gd name="T33" fmla="*/ T32 w 9081"/>
                              <a:gd name="T34" fmla="+- 0 2481 2477"/>
                              <a:gd name="T35" fmla="*/ 2481 h 15"/>
                              <a:gd name="T36" fmla="+- 0 10666 1585"/>
                              <a:gd name="T37" fmla="*/ T36 w 9081"/>
                              <a:gd name="T38" fmla="+- 0 2481 2477"/>
                              <a:gd name="T39" fmla="*/ 2481 h 15"/>
                              <a:gd name="T40" fmla="+- 0 10662 1585"/>
                              <a:gd name="T41" fmla="*/ T40 w 9081"/>
                              <a:gd name="T42" fmla="+- 0 2477 2477"/>
                              <a:gd name="T43" fmla="*/ 2477 h 15"/>
                              <a:gd name="T44" fmla="+- 0 10654 1585"/>
                              <a:gd name="T45" fmla="*/ T44 w 9081"/>
                              <a:gd name="T46" fmla="+- 0 2477 2477"/>
                              <a:gd name="T47" fmla="*/ 2477 h 15"/>
                              <a:gd name="T48" fmla="+- 0 10651 1585"/>
                              <a:gd name="T49" fmla="*/ T48 w 9081"/>
                              <a:gd name="T50" fmla="+- 0 2481 2477"/>
                              <a:gd name="T51" fmla="*/ 2481 h 15"/>
                              <a:gd name="T52" fmla="+- 0 10651 1585"/>
                              <a:gd name="T53" fmla="*/ T52 w 9081"/>
                              <a:gd name="T54" fmla="+- 0 2489 2477"/>
                              <a:gd name="T55" fmla="*/ 2489 h 15"/>
                              <a:gd name="T56" fmla="+- 0 10654 1585"/>
                              <a:gd name="T57" fmla="*/ T56 w 9081"/>
                              <a:gd name="T58" fmla="+- 0 2492 2477"/>
                              <a:gd name="T59" fmla="*/ 2492 h 15"/>
                              <a:gd name="T60" fmla="+- 0 10662 1585"/>
                              <a:gd name="T61" fmla="*/ T60 w 9081"/>
                              <a:gd name="T62" fmla="+- 0 2492 2477"/>
                              <a:gd name="T63" fmla="*/ 2492 h 15"/>
                              <a:gd name="T64" fmla="+- 0 10666 1585"/>
                              <a:gd name="T65" fmla="*/ T64 w 9081"/>
                              <a:gd name="T66" fmla="+- 0 2489 2477"/>
                              <a:gd name="T67" fmla="*/ 2489 h 15"/>
                              <a:gd name="T68" fmla="+- 0 10666 1585"/>
                              <a:gd name="T69" fmla="*/ T68 w 9081"/>
                              <a:gd name="T70" fmla="+- 0 2481 2477"/>
                              <a:gd name="T71" fmla="*/ 2481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4"/>
                                </a:moveTo>
                                <a:lnTo>
                                  <a:pt x="12" y="0"/>
                                </a:lnTo>
                                <a:lnTo>
                                  <a:pt x="4" y="0"/>
                                </a:lnTo>
                                <a:lnTo>
                                  <a:pt x="0" y="4"/>
                                </a:lnTo>
                                <a:lnTo>
                                  <a:pt x="0" y="12"/>
                                </a:lnTo>
                                <a:lnTo>
                                  <a:pt x="4" y="15"/>
                                </a:lnTo>
                                <a:lnTo>
                                  <a:pt x="12" y="15"/>
                                </a:lnTo>
                                <a:lnTo>
                                  <a:pt x="15" y="12"/>
                                </a:lnTo>
                                <a:lnTo>
                                  <a:pt x="15" y="4"/>
                                </a:lnTo>
                                <a:moveTo>
                                  <a:pt x="9081" y="4"/>
                                </a:moveTo>
                                <a:lnTo>
                                  <a:pt x="9077" y="0"/>
                                </a:lnTo>
                                <a:lnTo>
                                  <a:pt x="9069" y="0"/>
                                </a:lnTo>
                                <a:lnTo>
                                  <a:pt x="9066" y="4"/>
                                </a:lnTo>
                                <a:lnTo>
                                  <a:pt x="9066" y="12"/>
                                </a:lnTo>
                                <a:lnTo>
                                  <a:pt x="9069" y="15"/>
                                </a:lnTo>
                                <a:lnTo>
                                  <a:pt x="9077" y="15"/>
                                </a:lnTo>
                                <a:lnTo>
                                  <a:pt x="9081" y="12"/>
                                </a:lnTo>
                                <a:lnTo>
                                  <a:pt x="9081" y="4"/>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4" name="Line 281"/>
                        <wps:cNvCnPr/>
                        <wps:spPr bwMode="auto">
                          <a:xfrm>
                            <a:off x="1593" y="2485"/>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55" name="Line 282"/>
                        <wps:cNvCnPr/>
                        <wps:spPr bwMode="auto">
                          <a:xfrm>
                            <a:off x="10306" y="2485"/>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52" o:spid="_x0000_s1026" style="position:absolute;margin-left:79.25pt;margin-top:123.85pt;width:454.4pt;height:.75pt;z-index:-251654144;mso-position-horizontal-relative:page;mso-position-vertical-relative:page" coordorigin="1585,2477"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">
                <v:shape id="AutoShape 280" o:spid="_x0000_s1027" style="position:absolute;left:1585;top:2477;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iRZcUA&#10;AADcAAAADwAAAGRycy9kb3ducmV2LnhtbESPQWvCQBSE7wX/w/IEb3UTi6WmrlILEQU9mIheH9ln&#10;kjb7NmRXjf++Wyj0OMzMN8x82ZtG3KhztWUF8TgCQVxYXXOp4Jinz28gnEfW2FgmBQ9ysFwMnuaY&#10;aHvnA90yX4oAYZeggsr7NpHSFRUZdGPbEgfvYjuDPsiulLrDe4CbRk6i6FUarDksVNjSZ0XFd3Y1&#10;CvCwvcz0OY/trljlabZbf+3lSanRsP94B+Gp9//hv/ZGK5hOX+D3TDgCcv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mJFlxQAAANwAAAAPAAAAAAAAAAAAAAAAAJgCAABkcnMv&#10;ZG93bnJldi54bWxQSwUGAAAAAAQABAD1AAAAigMAAAAA&#10;" path="m15,4l12,,4,,,4r,8l4,15r8,l15,12r,-8m9081,4l9077,r-8,l9066,4r,8l9069,15r8,l9081,12r,-8e" fillcolor="#ededed" stroked="f">
                  <v:path arrowok="t" o:connecttype="custom" o:connectlocs="15,2481;12,2477;4,2477;0,2481;0,2489;4,2492;12,2492;15,2489;15,2481;9081,2481;9077,2477;9069,2477;9066,2481;9066,2489;9069,2492;9077,2492;9081,2489;9081,2481" o:connectangles="0,0,0,0,0,0,0,0,0,0,0,0,0,0,0,0,0,0"/>
                </v:shape>
                <v:line id="Line 281" o:spid="_x0000_s1028" style="position:absolute;visibility:visible;mso-wrap-style:square" from="1593,2485" to="10644,2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7HucUAAADcAAAADwAAAGRycy9kb3ducmV2LnhtbESP3WrCQBSE7wu+w3IK3hTd+FcldRUV&#10;hAqW4s8DHLLHJJg9G7NrTH16VxB6OczMN8x03phC1FS53LKCXjcCQZxYnXOq4HhYdyYgnEfWWFgm&#10;BX/kYD5rvU0x1vbGO6r3PhUBwi5GBZn3ZSylSzIy6Lq2JA7eyVYGfZBVKnWFtwA3hexH0ac0mHNY&#10;yLCkVUbJeX81Cjb+vP5Ymjp39/pHbs1u8Du+sFLt92bxBcJT4//Dr/a3VjAaDeF5JhwBO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O7HucUAAADcAAAADwAAAAAAAAAA&#10;AAAAAAChAgAAZHJzL2Rvd25yZXYueG1sUEsFBgAAAAAEAAQA+QAAAJMDAAAAAA==&#10;" strokecolor="#ededed" strokeweight=".25406mm"/>
                <v:line id="Line 282" o:spid="_x0000_s1029" style="position:absolute;visibility:visible;mso-wrap-style:square" from="10306,2485" to="10666,2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qycsUAAADcAAAADwAAAGRycy9kb3ducmV2LnhtbESPQWvCQBSE74L/YXkFb7ppJFpSVymF&#10;Qmlp0VTt9TX7mg1m34bsVuO/dwuCx2FmvmEWq9424kidrx0ruJ8kIIhLp2uuFGy/XsYPIHxA1tg4&#10;JgVn8rBaDgcLzLU78YaORahEhLDPUYEJoc2l9KUhi37iWuLo/brOYoiyq6Tu8BThtpFpksykxZrj&#10;gsGWng2Vh+LPKviY/yC+zdK0CN/Tz/1625vdu1FqdNc/PYII1Idb+Np+1QqyLIP/M/EIyOU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HqycsUAAADcAAAADwAAAAAAAAAA&#10;AAAAAAChAgAAZHJzL2Rvd25yZXYueG1sUEsFBgAAAAAEAAQA+QAAAJMDAAAAAA==&#10;" strokecolor="white" strokeweight=".25406mm"/>
                <w10:wrap anchorx="page" anchory="page"/>
              </v:group>
            </w:pict>
          </mc:Fallback>
        </mc:AlternateContent>
      </w:r>
      <w:r>
        <w:rPr>
          <w:noProof/>
        </w:rPr>
        <mc:AlternateContent>
          <mc:Choice Requires="wpg">
            <w:drawing>
              <wp:anchor distT="0" distB="0" distL="114300" distR="114300" simplePos="0" relativeHeight="251663360" behindDoc="1" locked="0" layoutInCell="1" allowOverlap="1" wp14:anchorId="0B5C2835" wp14:editId="697F204A">
                <wp:simplePos x="0" y="0"/>
                <wp:positionH relativeFrom="page">
                  <wp:posOffset>1006475</wp:posOffset>
                </wp:positionH>
                <wp:positionV relativeFrom="page">
                  <wp:posOffset>1792605</wp:posOffset>
                </wp:positionV>
                <wp:extent cx="5770880" cy="9525"/>
                <wp:effectExtent l="6350" t="1905" r="4445" b="7620"/>
                <wp:wrapNone/>
                <wp:docPr id="548" name="Grupo 5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2823"/>
                          <a:chExt cx="9088" cy="15"/>
                        </a:xfrm>
                      </wpg:grpSpPr>
                      <wps:wsp>
                        <wps:cNvPr id="549" name="AutoShape 284"/>
                        <wps:cNvSpPr>
                          <a:spLocks/>
                        </wps:cNvSpPr>
                        <wps:spPr bwMode="auto">
                          <a:xfrm>
                            <a:off x="1585" y="2823"/>
                            <a:ext cx="9081" cy="15"/>
                          </a:xfrm>
                          <a:custGeom>
                            <a:avLst/>
                            <a:gdLst>
                              <a:gd name="T0" fmla="+- 0 1600 1585"/>
                              <a:gd name="T1" fmla="*/ T0 w 9081"/>
                              <a:gd name="T2" fmla="+- 0 2826 2823"/>
                              <a:gd name="T3" fmla="*/ 2826 h 15"/>
                              <a:gd name="T4" fmla="+- 0 1597 1585"/>
                              <a:gd name="T5" fmla="*/ T4 w 9081"/>
                              <a:gd name="T6" fmla="+- 0 2823 2823"/>
                              <a:gd name="T7" fmla="*/ 2823 h 15"/>
                              <a:gd name="T8" fmla="+- 0 1589 1585"/>
                              <a:gd name="T9" fmla="*/ T8 w 9081"/>
                              <a:gd name="T10" fmla="+- 0 2823 2823"/>
                              <a:gd name="T11" fmla="*/ 2823 h 15"/>
                              <a:gd name="T12" fmla="+- 0 1585 1585"/>
                              <a:gd name="T13" fmla="*/ T12 w 9081"/>
                              <a:gd name="T14" fmla="+- 0 2826 2823"/>
                              <a:gd name="T15" fmla="*/ 2826 h 15"/>
                              <a:gd name="T16" fmla="+- 0 1585 1585"/>
                              <a:gd name="T17" fmla="*/ T16 w 9081"/>
                              <a:gd name="T18" fmla="+- 0 2834 2823"/>
                              <a:gd name="T19" fmla="*/ 2834 h 15"/>
                              <a:gd name="T20" fmla="+- 0 1589 1585"/>
                              <a:gd name="T21" fmla="*/ T20 w 9081"/>
                              <a:gd name="T22" fmla="+- 0 2838 2823"/>
                              <a:gd name="T23" fmla="*/ 2838 h 15"/>
                              <a:gd name="T24" fmla="+- 0 1597 1585"/>
                              <a:gd name="T25" fmla="*/ T24 w 9081"/>
                              <a:gd name="T26" fmla="+- 0 2838 2823"/>
                              <a:gd name="T27" fmla="*/ 2838 h 15"/>
                              <a:gd name="T28" fmla="+- 0 1600 1585"/>
                              <a:gd name="T29" fmla="*/ T28 w 9081"/>
                              <a:gd name="T30" fmla="+- 0 2834 2823"/>
                              <a:gd name="T31" fmla="*/ 2834 h 15"/>
                              <a:gd name="T32" fmla="+- 0 1600 1585"/>
                              <a:gd name="T33" fmla="*/ T32 w 9081"/>
                              <a:gd name="T34" fmla="+- 0 2826 2823"/>
                              <a:gd name="T35" fmla="*/ 2826 h 15"/>
                              <a:gd name="T36" fmla="+- 0 10666 1585"/>
                              <a:gd name="T37" fmla="*/ T36 w 9081"/>
                              <a:gd name="T38" fmla="+- 0 2826 2823"/>
                              <a:gd name="T39" fmla="*/ 2826 h 15"/>
                              <a:gd name="T40" fmla="+- 0 10662 1585"/>
                              <a:gd name="T41" fmla="*/ T40 w 9081"/>
                              <a:gd name="T42" fmla="+- 0 2823 2823"/>
                              <a:gd name="T43" fmla="*/ 2823 h 15"/>
                              <a:gd name="T44" fmla="+- 0 10654 1585"/>
                              <a:gd name="T45" fmla="*/ T44 w 9081"/>
                              <a:gd name="T46" fmla="+- 0 2823 2823"/>
                              <a:gd name="T47" fmla="*/ 2823 h 15"/>
                              <a:gd name="T48" fmla="+- 0 10651 1585"/>
                              <a:gd name="T49" fmla="*/ T48 w 9081"/>
                              <a:gd name="T50" fmla="+- 0 2826 2823"/>
                              <a:gd name="T51" fmla="*/ 2826 h 15"/>
                              <a:gd name="T52" fmla="+- 0 10651 1585"/>
                              <a:gd name="T53" fmla="*/ T52 w 9081"/>
                              <a:gd name="T54" fmla="+- 0 2834 2823"/>
                              <a:gd name="T55" fmla="*/ 2834 h 15"/>
                              <a:gd name="T56" fmla="+- 0 10654 1585"/>
                              <a:gd name="T57" fmla="*/ T56 w 9081"/>
                              <a:gd name="T58" fmla="+- 0 2838 2823"/>
                              <a:gd name="T59" fmla="*/ 2838 h 15"/>
                              <a:gd name="T60" fmla="+- 0 10662 1585"/>
                              <a:gd name="T61" fmla="*/ T60 w 9081"/>
                              <a:gd name="T62" fmla="+- 0 2838 2823"/>
                              <a:gd name="T63" fmla="*/ 2838 h 15"/>
                              <a:gd name="T64" fmla="+- 0 10666 1585"/>
                              <a:gd name="T65" fmla="*/ T64 w 9081"/>
                              <a:gd name="T66" fmla="+- 0 2834 2823"/>
                              <a:gd name="T67" fmla="*/ 2834 h 15"/>
                              <a:gd name="T68" fmla="+- 0 10666 1585"/>
                              <a:gd name="T69" fmla="*/ T68 w 9081"/>
                              <a:gd name="T70" fmla="+- 0 2826 2823"/>
                              <a:gd name="T71" fmla="*/ 2826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5"/>
                                </a:lnTo>
                                <a:lnTo>
                                  <a:pt x="12" y="15"/>
                                </a:lnTo>
                                <a:lnTo>
                                  <a:pt x="15" y="11"/>
                                </a:lnTo>
                                <a:lnTo>
                                  <a:pt x="15" y="3"/>
                                </a:lnTo>
                                <a:moveTo>
                                  <a:pt x="9081" y="3"/>
                                </a:moveTo>
                                <a:lnTo>
                                  <a:pt x="9077" y="0"/>
                                </a:lnTo>
                                <a:lnTo>
                                  <a:pt x="9069" y="0"/>
                                </a:lnTo>
                                <a:lnTo>
                                  <a:pt x="9066" y="3"/>
                                </a:lnTo>
                                <a:lnTo>
                                  <a:pt x="9066" y="11"/>
                                </a:lnTo>
                                <a:lnTo>
                                  <a:pt x="9069" y="15"/>
                                </a:lnTo>
                                <a:lnTo>
                                  <a:pt x="9077" y="15"/>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0" name="Line 285"/>
                        <wps:cNvCnPr/>
                        <wps:spPr bwMode="auto">
                          <a:xfrm>
                            <a:off x="1593" y="2830"/>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51" name="Line 286"/>
                        <wps:cNvCnPr/>
                        <wps:spPr bwMode="auto">
                          <a:xfrm>
                            <a:off x="10306" y="2830"/>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48" o:spid="_x0000_s1026" style="position:absolute;margin-left:79.25pt;margin-top:141.15pt;width:454.4pt;height:.75pt;z-index:-251653120;mso-position-horizontal-relative:page;mso-position-vertical-relative:page" coordorigin="1585,2823"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">
                <v:shape id="AutoShape 284" o:spid="_x0000_s1027" style="position:absolute;left:1585;top:2823;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kwUsUA&#10;AADcAAAADwAAAGRycy9kb3ducmV2LnhtbESPQWvCQBSE74L/YXkFb7pRVDS6SitYLOjBpNTrI/tM&#10;UrNvQ3ar6b93BcHjMDPfMMt1aypxpcaVlhUMBxEI4szqknMF3+m2PwPhPLLGyjIp+CcH61W3s8RY&#10;2xsf6Zr4XAQIuxgVFN7XsZQuK8igG9iaOHhn2xj0QTa51A3eAtxUchRFU2mw5LBQYE2bgrJL8mcU&#10;4PHrPNendGj32Ue6Tfafvwf5o1TvrX1fgPDU+lf42d5pBZPxHB5nw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qTBSxQAAANwAAAAPAAAAAAAAAAAAAAAAAJgCAABkcnMv&#10;ZG93bnJldi54bWxQSwUGAAAAAAQABAD1AAAAigMAAAAA&#10;" path="m15,3l12,,4,,,3r,8l4,15r8,l15,11r,-8m9081,3l9077,r-8,l9066,3r,8l9069,15r8,l9081,11r,-8e" fillcolor="#ededed" stroked="f">
                  <v:path arrowok="t" o:connecttype="custom" o:connectlocs="15,2826;12,2823;4,2823;0,2826;0,2834;4,2838;12,2838;15,2834;15,2826;9081,2826;9077,2823;9069,2823;9066,2826;9066,2834;9069,2838;9077,2838;9081,2834;9081,2826" o:connectangles="0,0,0,0,0,0,0,0,0,0,0,0,0,0,0,0,0,0"/>
                </v:shape>
                <v:line id="Line 285" o:spid="_x0000_s1028" style="position:absolute;visibility:visible;mso-wrap-style:square" from="1593,2830" to="10644,2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XBusMAAADcAAAADwAAAGRycy9kb3ducmV2LnhtbERP3WrCMBS+F3yHcAa7kTXdxG10RnGD&#10;goIy2u0BDs1ZW2xOuia21ac3F4KXH9//cj2aRvTUudqygucoBkFcWF1zqeD3J316B+E8ssbGMik4&#10;k4P1ajpZYqLtwBn1uS9FCGGXoILK+zaR0hUVGXSRbYkD92c7gz7ArpS6wyGEm0a+xPGrNFhzaKiw&#10;pa+KimN+Mgp2/pjOPk1fu0t/kHuTzb/f/lmpx4dx8wHC0+jv4pt7qxUsFmF+OBOOgFx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VwbrDAAAA3AAAAA8AAAAAAAAAAAAA&#10;AAAAoQIAAGRycy9kb3ducmV2LnhtbFBLBQYAAAAABAAEAPkAAACRAwAAAAA=&#10;" strokecolor="#ededed" strokeweight=".25406mm"/>
                <v:line id="Line 286" o:spid="_x0000_s1029" style="position:absolute;visibility:visible;mso-wrap-style:square" from="10306,2830" to="10666,2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0G0ccUAAADcAAAADwAAAGRycy9kb3ducmV2LnhtbESPQWvCQBSE74X+h+UJvenGFG2JriKC&#10;IJZKm9r2+sw+s6HZtyG7avz3riD0OMzMN8x03tlanKj1lWMFw0ECgrhwuuJSwe5r1X8F4QOyxtox&#10;KbiQh/ns8WGKmXZn/qRTHkoRIewzVGBCaDIpfWHIoh+4hjh6B9daDFG2pdQtniPc1jJNkrG0WHFc&#10;MNjQ0lDxlx+tgveXPeJmnKZ5+H3e/nzsOvP9ZpR66nWLCYhAXfgP39trrWA0GsLtTDwCcn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0G0ccUAAADcAAAADwAAAAAAAAAA&#10;AAAAAAChAgAAZHJzL2Rvd25yZXYueG1sUEsFBgAAAAAEAAQA+QAAAJMDAAAAAA==&#10;" strokecolor="white" strokeweight=".25406mm"/>
                <w10:wrap anchorx="page" anchory="page"/>
              </v:group>
            </w:pict>
          </mc:Fallback>
        </mc:AlternateContent>
      </w:r>
      <w:r>
        <w:rPr>
          <w:noProof/>
        </w:rPr>
        <mc:AlternateContent>
          <mc:Choice Requires="wpg">
            <w:drawing>
              <wp:anchor distT="0" distB="0" distL="114300" distR="114300" simplePos="0" relativeHeight="251664384" behindDoc="1" locked="0" layoutInCell="1" allowOverlap="1" wp14:anchorId="4D06A913" wp14:editId="139110DA">
                <wp:simplePos x="0" y="0"/>
                <wp:positionH relativeFrom="page">
                  <wp:posOffset>1226185</wp:posOffset>
                </wp:positionH>
                <wp:positionV relativeFrom="page">
                  <wp:posOffset>2012315</wp:posOffset>
                </wp:positionV>
                <wp:extent cx="5551170" cy="9525"/>
                <wp:effectExtent l="6985" t="2540" r="4445" b="6985"/>
                <wp:wrapNone/>
                <wp:docPr id="544" name="Grupo 5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1170" cy="9525"/>
                          <a:chOff x="1931" y="3169"/>
                          <a:chExt cx="8742" cy="15"/>
                        </a:xfrm>
                      </wpg:grpSpPr>
                      <wps:wsp>
                        <wps:cNvPr id="545" name="AutoShape 288"/>
                        <wps:cNvSpPr>
                          <a:spLocks/>
                        </wps:cNvSpPr>
                        <wps:spPr bwMode="auto">
                          <a:xfrm>
                            <a:off x="1931" y="3169"/>
                            <a:ext cx="8735" cy="15"/>
                          </a:xfrm>
                          <a:custGeom>
                            <a:avLst/>
                            <a:gdLst>
                              <a:gd name="T0" fmla="+- 0 1945 1931"/>
                              <a:gd name="T1" fmla="*/ T0 w 8735"/>
                              <a:gd name="T2" fmla="+- 0 3172 3169"/>
                              <a:gd name="T3" fmla="*/ 3172 h 15"/>
                              <a:gd name="T4" fmla="+- 0 1942 1931"/>
                              <a:gd name="T5" fmla="*/ T4 w 8735"/>
                              <a:gd name="T6" fmla="+- 0 3169 3169"/>
                              <a:gd name="T7" fmla="*/ 3169 h 15"/>
                              <a:gd name="T8" fmla="+- 0 1934 1931"/>
                              <a:gd name="T9" fmla="*/ T8 w 8735"/>
                              <a:gd name="T10" fmla="+- 0 3169 3169"/>
                              <a:gd name="T11" fmla="*/ 3169 h 15"/>
                              <a:gd name="T12" fmla="+- 0 1931 1931"/>
                              <a:gd name="T13" fmla="*/ T12 w 8735"/>
                              <a:gd name="T14" fmla="+- 0 3172 3169"/>
                              <a:gd name="T15" fmla="*/ 3172 h 15"/>
                              <a:gd name="T16" fmla="+- 0 1931 1931"/>
                              <a:gd name="T17" fmla="*/ T16 w 8735"/>
                              <a:gd name="T18" fmla="+- 0 3180 3169"/>
                              <a:gd name="T19" fmla="*/ 3180 h 15"/>
                              <a:gd name="T20" fmla="+- 0 1934 1931"/>
                              <a:gd name="T21" fmla="*/ T20 w 8735"/>
                              <a:gd name="T22" fmla="+- 0 3183 3169"/>
                              <a:gd name="T23" fmla="*/ 3183 h 15"/>
                              <a:gd name="T24" fmla="+- 0 1942 1931"/>
                              <a:gd name="T25" fmla="*/ T24 w 8735"/>
                              <a:gd name="T26" fmla="+- 0 3183 3169"/>
                              <a:gd name="T27" fmla="*/ 3183 h 15"/>
                              <a:gd name="T28" fmla="+- 0 1945 1931"/>
                              <a:gd name="T29" fmla="*/ T28 w 8735"/>
                              <a:gd name="T30" fmla="+- 0 3180 3169"/>
                              <a:gd name="T31" fmla="*/ 3180 h 15"/>
                              <a:gd name="T32" fmla="+- 0 1945 1931"/>
                              <a:gd name="T33" fmla="*/ T32 w 8735"/>
                              <a:gd name="T34" fmla="+- 0 3172 3169"/>
                              <a:gd name="T35" fmla="*/ 3172 h 15"/>
                              <a:gd name="T36" fmla="+- 0 10666 1931"/>
                              <a:gd name="T37" fmla="*/ T36 w 8735"/>
                              <a:gd name="T38" fmla="+- 0 3172 3169"/>
                              <a:gd name="T39" fmla="*/ 3172 h 15"/>
                              <a:gd name="T40" fmla="+- 0 10662 1931"/>
                              <a:gd name="T41" fmla="*/ T40 w 8735"/>
                              <a:gd name="T42" fmla="+- 0 3169 3169"/>
                              <a:gd name="T43" fmla="*/ 3169 h 15"/>
                              <a:gd name="T44" fmla="+- 0 10654 1931"/>
                              <a:gd name="T45" fmla="*/ T44 w 8735"/>
                              <a:gd name="T46" fmla="+- 0 3169 3169"/>
                              <a:gd name="T47" fmla="*/ 3169 h 15"/>
                              <a:gd name="T48" fmla="+- 0 10651 1931"/>
                              <a:gd name="T49" fmla="*/ T48 w 8735"/>
                              <a:gd name="T50" fmla="+- 0 3172 3169"/>
                              <a:gd name="T51" fmla="*/ 3172 h 15"/>
                              <a:gd name="T52" fmla="+- 0 10651 1931"/>
                              <a:gd name="T53" fmla="*/ T52 w 8735"/>
                              <a:gd name="T54" fmla="+- 0 3180 3169"/>
                              <a:gd name="T55" fmla="*/ 3180 h 15"/>
                              <a:gd name="T56" fmla="+- 0 10654 1931"/>
                              <a:gd name="T57" fmla="*/ T56 w 8735"/>
                              <a:gd name="T58" fmla="+- 0 3183 3169"/>
                              <a:gd name="T59" fmla="*/ 3183 h 15"/>
                              <a:gd name="T60" fmla="+- 0 10662 1931"/>
                              <a:gd name="T61" fmla="*/ T60 w 8735"/>
                              <a:gd name="T62" fmla="+- 0 3183 3169"/>
                              <a:gd name="T63" fmla="*/ 3183 h 15"/>
                              <a:gd name="T64" fmla="+- 0 10666 1931"/>
                              <a:gd name="T65" fmla="*/ T64 w 8735"/>
                              <a:gd name="T66" fmla="+- 0 3180 3169"/>
                              <a:gd name="T67" fmla="*/ 3180 h 15"/>
                              <a:gd name="T68" fmla="+- 0 10666 1931"/>
                              <a:gd name="T69" fmla="*/ T68 w 8735"/>
                              <a:gd name="T70" fmla="+- 0 3172 3169"/>
                              <a:gd name="T71" fmla="*/ 3172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8735" h="15">
                                <a:moveTo>
                                  <a:pt x="14" y="3"/>
                                </a:moveTo>
                                <a:lnTo>
                                  <a:pt x="11" y="0"/>
                                </a:lnTo>
                                <a:lnTo>
                                  <a:pt x="3" y="0"/>
                                </a:lnTo>
                                <a:lnTo>
                                  <a:pt x="0" y="3"/>
                                </a:lnTo>
                                <a:lnTo>
                                  <a:pt x="0" y="11"/>
                                </a:lnTo>
                                <a:lnTo>
                                  <a:pt x="3" y="14"/>
                                </a:lnTo>
                                <a:lnTo>
                                  <a:pt x="11" y="14"/>
                                </a:lnTo>
                                <a:lnTo>
                                  <a:pt x="14" y="11"/>
                                </a:lnTo>
                                <a:lnTo>
                                  <a:pt x="14" y="3"/>
                                </a:lnTo>
                                <a:moveTo>
                                  <a:pt x="8735" y="3"/>
                                </a:moveTo>
                                <a:lnTo>
                                  <a:pt x="8731" y="0"/>
                                </a:lnTo>
                                <a:lnTo>
                                  <a:pt x="8723" y="0"/>
                                </a:lnTo>
                                <a:lnTo>
                                  <a:pt x="8720" y="3"/>
                                </a:lnTo>
                                <a:lnTo>
                                  <a:pt x="8720" y="11"/>
                                </a:lnTo>
                                <a:lnTo>
                                  <a:pt x="8723" y="14"/>
                                </a:lnTo>
                                <a:lnTo>
                                  <a:pt x="8731" y="14"/>
                                </a:lnTo>
                                <a:lnTo>
                                  <a:pt x="8735" y="11"/>
                                </a:lnTo>
                                <a:lnTo>
                                  <a:pt x="8735"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6" name="Line 289"/>
                        <wps:cNvCnPr/>
                        <wps:spPr bwMode="auto">
                          <a:xfrm>
                            <a:off x="1938" y="3176"/>
                            <a:ext cx="8706"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47" name="Line 290"/>
                        <wps:cNvCnPr/>
                        <wps:spPr bwMode="auto">
                          <a:xfrm>
                            <a:off x="10176" y="3176"/>
                            <a:ext cx="49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44" o:spid="_x0000_s1026" style="position:absolute;margin-left:96.55pt;margin-top:158.45pt;width:437.1pt;height:.75pt;z-index:-251652096;mso-position-horizontal-relative:page;mso-position-vertical-relative:page" coordorigin="1931,3169" coordsize="874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">
                <v:shape id="AutoShape 288" o:spid="_x0000_s1027" style="position:absolute;left:1931;top:3169;width:8735;height:15;visibility:visible;mso-wrap-style:square;v-text-anchor:top" coordsize="873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FdEsQA&#10;AADcAAAADwAAAGRycy9kb3ducmV2LnhtbESPUWvCMBSF34X9h3AF3zR1zKGdaRmDDp+Gs/6AS3Nt&#10;wpqbrsm07tcvA8HHwznnO5xtObpOnGkI1rOC5SIDQdx4bblVcKyr+RpEiMgaO8+k4EoByuJhssVc&#10;+wt/0vkQW5EgHHJUYGLscylDY8hhWPieOHknPziMSQ6t1ANeEtx18jHLnqVDy2nBYE9vhpqvw49T&#10;0P/iu613nTd19XGqN9W+st97pWbT8fUFRKQx3sO39k4rWD2t4P9MOgKy+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XRLEAAAA3AAAAA8AAAAAAAAAAAAAAAAAmAIAAGRycy9k&#10;b3ducmV2LnhtbFBLBQYAAAAABAAEAPUAAACJAwAAAAA=&#10;" path="m14,3l11,,3,,,3r,8l3,14r8,l14,11r,-8m8735,3l8731,r-8,l8720,3r,8l8723,14r8,l8735,11r,-8e" fillcolor="#ededed" stroked="f">
                  <v:path arrowok="t" o:connecttype="custom" o:connectlocs="14,3172;11,3169;3,3169;0,3172;0,3180;3,3183;11,3183;14,3180;14,3172;8735,3172;8731,3169;8723,3169;8720,3172;8720,3180;8723,3183;8731,3183;8735,3180;8735,3172" o:connectangles="0,0,0,0,0,0,0,0,0,0,0,0,0,0,0,0,0,0"/>
                </v:shape>
                <v:line id="Line 289" o:spid="_x0000_s1028" style="position:absolute;visibility:visible;mso-wrap-style:square" from="1938,3176" to="10644,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lqiMYAAADcAAAADwAAAGRycy9kb3ducmV2LnhtbESP3WrCQBSE7wXfYTlCb4rZ2NYfYlbR&#10;gtCCIv48wCF7TILZszG7jWmfvlsoeDnMzDdMuuxMJVpqXGlZwSiKQRBnVpecKzifNsMZCOeRNVaW&#10;ScE3OVgu+r0UE23vfKD26HMRIOwSVFB4XydSuqwggy6yNXHwLrYx6INscqkbvAe4qeRLHE+kwZLD&#10;QoE1vReUXY9fRsGnv26e16Yt3U+7k1tzeN1Pb6zU06BbzUF46vwj/N/+0ArGbxP4OxOO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paojGAAAA3AAAAA8AAAAAAAAA&#10;AAAAAAAAoQIAAGRycy9kb3ducmV2LnhtbFBLBQYAAAAABAAEAPkAAACUAwAAAAA=&#10;" strokecolor="#ededed" strokeweight=".25406mm"/>
                <v:line id="Line 290" o:spid="_x0000_s1029" style="position:absolute;visibility:visible;mso-wrap-style:square" from="10176,3176" to="10666,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0fQ8YAAADcAAAADwAAAGRycy9kb3ducmV2LnhtbESPQUvDQBSE74L/YXlCb3ZjWluJ3QQp&#10;FIrForHq9Zl9ZoPZtyG7bdN/7xYKHoeZ+YZZFINtxYF63zhWcDdOQBBXTjdcK9i9r24fQPiArLF1&#10;TApO5KHIr68WmGl35Dc6lKEWEcI+QwUmhC6T0leGLPqx64ij9+N6iyHKvpa6x2OE21amSTKTFhuO&#10;CwY7Whqqfsu9VfAy/0Z8nqVpGb4m28/X3WA+Nkap0c3w9Agi0BD+w5f2Wiu4n87hfCYeAZ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9H0P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5408" behindDoc="1" locked="0" layoutInCell="1" allowOverlap="1" wp14:anchorId="3F403198" wp14:editId="1CBB691D">
                <wp:simplePos x="0" y="0"/>
                <wp:positionH relativeFrom="page">
                  <wp:posOffset>1006475</wp:posOffset>
                </wp:positionH>
                <wp:positionV relativeFrom="page">
                  <wp:posOffset>2231390</wp:posOffset>
                </wp:positionV>
                <wp:extent cx="5770880" cy="9525"/>
                <wp:effectExtent l="6350" t="2540" r="4445" b="6985"/>
                <wp:wrapNone/>
                <wp:docPr id="540" name="Grupo 5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3514"/>
                          <a:chExt cx="9088" cy="15"/>
                        </a:xfrm>
                      </wpg:grpSpPr>
                      <wps:wsp>
                        <wps:cNvPr id="541" name="AutoShape 292"/>
                        <wps:cNvSpPr>
                          <a:spLocks/>
                        </wps:cNvSpPr>
                        <wps:spPr bwMode="auto">
                          <a:xfrm>
                            <a:off x="1585" y="3514"/>
                            <a:ext cx="9081" cy="15"/>
                          </a:xfrm>
                          <a:custGeom>
                            <a:avLst/>
                            <a:gdLst>
                              <a:gd name="T0" fmla="+- 0 1600 1585"/>
                              <a:gd name="T1" fmla="*/ T0 w 9081"/>
                              <a:gd name="T2" fmla="+- 0 3518 3514"/>
                              <a:gd name="T3" fmla="*/ 3518 h 15"/>
                              <a:gd name="T4" fmla="+- 0 1597 1585"/>
                              <a:gd name="T5" fmla="*/ T4 w 9081"/>
                              <a:gd name="T6" fmla="+- 0 3514 3514"/>
                              <a:gd name="T7" fmla="*/ 3514 h 15"/>
                              <a:gd name="T8" fmla="+- 0 1589 1585"/>
                              <a:gd name="T9" fmla="*/ T8 w 9081"/>
                              <a:gd name="T10" fmla="+- 0 3514 3514"/>
                              <a:gd name="T11" fmla="*/ 3514 h 15"/>
                              <a:gd name="T12" fmla="+- 0 1585 1585"/>
                              <a:gd name="T13" fmla="*/ T12 w 9081"/>
                              <a:gd name="T14" fmla="+- 0 3518 3514"/>
                              <a:gd name="T15" fmla="*/ 3518 h 15"/>
                              <a:gd name="T16" fmla="+- 0 1585 1585"/>
                              <a:gd name="T17" fmla="*/ T16 w 9081"/>
                              <a:gd name="T18" fmla="+- 0 3526 3514"/>
                              <a:gd name="T19" fmla="*/ 3526 h 15"/>
                              <a:gd name="T20" fmla="+- 0 1589 1585"/>
                              <a:gd name="T21" fmla="*/ T20 w 9081"/>
                              <a:gd name="T22" fmla="+- 0 3529 3514"/>
                              <a:gd name="T23" fmla="*/ 3529 h 15"/>
                              <a:gd name="T24" fmla="+- 0 1597 1585"/>
                              <a:gd name="T25" fmla="*/ T24 w 9081"/>
                              <a:gd name="T26" fmla="+- 0 3529 3514"/>
                              <a:gd name="T27" fmla="*/ 3529 h 15"/>
                              <a:gd name="T28" fmla="+- 0 1600 1585"/>
                              <a:gd name="T29" fmla="*/ T28 w 9081"/>
                              <a:gd name="T30" fmla="+- 0 3526 3514"/>
                              <a:gd name="T31" fmla="*/ 3526 h 15"/>
                              <a:gd name="T32" fmla="+- 0 1600 1585"/>
                              <a:gd name="T33" fmla="*/ T32 w 9081"/>
                              <a:gd name="T34" fmla="+- 0 3518 3514"/>
                              <a:gd name="T35" fmla="*/ 3518 h 15"/>
                              <a:gd name="T36" fmla="+- 0 10666 1585"/>
                              <a:gd name="T37" fmla="*/ T36 w 9081"/>
                              <a:gd name="T38" fmla="+- 0 3518 3514"/>
                              <a:gd name="T39" fmla="*/ 3518 h 15"/>
                              <a:gd name="T40" fmla="+- 0 10662 1585"/>
                              <a:gd name="T41" fmla="*/ T40 w 9081"/>
                              <a:gd name="T42" fmla="+- 0 3514 3514"/>
                              <a:gd name="T43" fmla="*/ 3514 h 15"/>
                              <a:gd name="T44" fmla="+- 0 10654 1585"/>
                              <a:gd name="T45" fmla="*/ T44 w 9081"/>
                              <a:gd name="T46" fmla="+- 0 3514 3514"/>
                              <a:gd name="T47" fmla="*/ 3514 h 15"/>
                              <a:gd name="T48" fmla="+- 0 10651 1585"/>
                              <a:gd name="T49" fmla="*/ T48 w 9081"/>
                              <a:gd name="T50" fmla="+- 0 3518 3514"/>
                              <a:gd name="T51" fmla="*/ 3518 h 15"/>
                              <a:gd name="T52" fmla="+- 0 10651 1585"/>
                              <a:gd name="T53" fmla="*/ T52 w 9081"/>
                              <a:gd name="T54" fmla="+- 0 3526 3514"/>
                              <a:gd name="T55" fmla="*/ 3526 h 15"/>
                              <a:gd name="T56" fmla="+- 0 10654 1585"/>
                              <a:gd name="T57" fmla="*/ T56 w 9081"/>
                              <a:gd name="T58" fmla="+- 0 3529 3514"/>
                              <a:gd name="T59" fmla="*/ 3529 h 15"/>
                              <a:gd name="T60" fmla="+- 0 10662 1585"/>
                              <a:gd name="T61" fmla="*/ T60 w 9081"/>
                              <a:gd name="T62" fmla="+- 0 3529 3514"/>
                              <a:gd name="T63" fmla="*/ 3529 h 15"/>
                              <a:gd name="T64" fmla="+- 0 10666 1585"/>
                              <a:gd name="T65" fmla="*/ T64 w 9081"/>
                              <a:gd name="T66" fmla="+- 0 3526 3514"/>
                              <a:gd name="T67" fmla="*/ 3526 h 15"/>
                              <a:gd name="T68" fmla="+- 0 10666 1585"/>
                              <a:gd name="T69" fmla="*/ T68 w 9081"/>
                              <a:gd name="T70" fmla="+- 0 3518 3514"/>
                              <a:gd name="T71" fmla="*/ 3518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4"/>
                                </a:moveTo>
                                <a:lnTo>
                                  <a:pt x="12" y="0"/>
                                </a:lnTo>
                                <a:lnTo>
                                  <a:pt x="4" y="0"/>
                                </a:lnTo>
                                <a:lnTo>
                                  <a:pt x="0" y="4"/>
                                </a:lnTo>
                                <a:lnTo>
                                  <a:pt x="0" y="12"/>
                                </a:lnTo>
                                <a:lnTo>
                                  <a:pt x="4" y="15"/>
                                </a:lnTo>
                                <a:lnTo>
                                  <a:pt x="12" y="15"/>
                                </a:lnTo>
                                <a:lnTo>
                                  <a:pt x="15" y="12"/>
                                </a:lnTo>
                                <a:lnTo>
                                  <a:pt x="15" y="4"/>
                                </a:lnTo>
                                <a:moveTo>
                                  <a:pt x="9081" y="4"/>
                                </a:moveTo>
                                <a:lnTo>
                                  <a:pt x="9077" y="0"/>
                                </a:lnTo>
                                <a:lnTo>
                                  <a:pt x="9069" y="0"/>
                                </a:lnTo>
                                <a:lnTo>
                                  <a:pt x="9066" y="4"/>
                                </a:lnTo>
                                <a:lnTo>
                                  <a:pt x="9066" y="12"/>
                                </a:lnTo>
                                <a:lnTo>
                                  <a:pt x="9069" y="15"/>
                                </a:lnTo>
                                <a:lnTo>
                                  <a:pt x="9077" y="15"/>
                                </a:lnTo>
                                <a:lnTo>
                                  <a:pt x="9081" y="12"/>
                                </a:lnTo>
                                <a:lnTo>
                                  <a:pt x="9081" y="4"/>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2" name="Line 293"/>
                        <wps:cNvCnPr/>
                        <wps:spPr bwMode="auto">
                          <a:xfrm>
                            <a:off x="1593" y="3522"/>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43" name="Line 294"/>
                        <wps:cNvCnPr/>
                        <wps:spPr bwMode="auto">
                          <a:xfrm>
                            <a:off x="10306" y="3522"/>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40" o:spid="_x0000_s1026" style="position:absolute;margin-left:79.25pt;margin-top:175.7pt;width:454.4pt;height:.75pt;z-index:-251651072;mso-position-horizontal-relative:page;mso-position-vertical-relative:page" coordorigin="1585,3514"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">
                <v:shape id="AutoShape 292" o:spid="_x0000_s1027" style="position:absolute;left:1585;top:3514;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88VMUA&#10;AADcAAAADwAAAGRycy9kb3ducmV2LnhtbESPQWvCQBSE70L/w/IKvekmUotGV2kFRUEPJqLXR/aZ&#10;pM2+DdlV47/vFgoeh5n5hpktOlOLG7WusqwgHkQgiHOrKy4UHLNVfwzCeWSNtWVS8CAHi/lLb4aJ&#10;tnc+0C31hQgQdgkqKL1vEildXpJBN7ANcfAutjXog2wLqVu8B7ip5TCKPqTBisNCiQ0tS8p/0qtR&#10;gIftZaLPWWx3+Ve2Snfr7708KfX22n1OQXjq/DP8395oBaP3GP7OhCM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3zxUxQAAANwAAAAPAAAAAAAAAAAAAAAAAJgCAABkcnMv&#10;ZG93bnJldi54bWxQSwUGAAAAAAQABAD1AAAAigMAAAAA&#10;" path="m15,4l12,,4,,,4r,8l4,15r8,l15,12r,-8m9081,4l9077,r-8,l9066,4r,8l9069,15r8,l9081,12r,-8e" fillcolor="#ededed" stroked="f">
                  <v:path arrowok="t" o:connecttype="custom" o:connectlocs="15,3518;12,3514;4,3514;0,3518;0,3526;4,3529;12,3529;15,3526;15,3518;9081,3518;9077,3514;9069,3514;9066,3518;9066,3526;9069,3529;9077,3529;9081,3526;9081,3518" o:connectangles="0,0,0,0,0,0,0,0,0,0,0,0,0,0,0,0,0,0"/>
                </v:shape>
                <v:line id="Line 293" o:spid="_x0000_s1028" style="position:absolute;visibility:visible;mso-wrap-style:square" from="1593,3522" to="10644,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Jsi8YAAADcAAAADwAAAGRycy9kb3ducmV2LnhtbESP0WrCQBRE3wv9h+UKfRGzqdpWoqvY&#10;glDBUhL7AZfsNQlm78bsNsZ+vSsIfRxm5gyzWPWmFh21rrKs4DmKQRDnVldcKPjZb0YzEM4ja6wt&#10;k4ILOVgtHx8WmGh75pS6zBciQNglqKD0vkmkdHlJBl1kG+LgHWxr0AfZFlK3eA5wU8txHL9KgxWH&#10;hRIb+igpP2a/RsHWHzfDd9NV7q/7kjuTTr7fTqzU06Bfz0F46v1/+N7+1ApepmO4nQ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SbIvGAAAA3AAAAA8AAAAAAAAA&#10;AAAAAAAAoQIAAGRycy9kb3ducmV2LnhtbFBLBQYAAAAABAAEAPkAAACUAwAAAAA=&#10;" strokecolor="#ededed" strokeweight=".25406mm"/>
                <v:line id="Line 294" o:spid="_x0000_s1029" style="position:absolute;visibility:visible;mso-wrap-style:square" from="10306,3522" to="10666,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YZQMYAAADcAAAADwAAAGRycy9kb3ducmV2LnhtbESP3WrCQBSE7wt9h+UUvKubRqsSXaUU&#10;BKlUavy7Pc2eZkOzZ0N21fTtuwWhl8PMfMPMFp2txYVaXzlW8NRPQBAXTldcKtjvlo8TED4ga6wd&#10;k4If8rCY39/NMNPuylu65KEUEcI+QwUmhCaT0heGLPq+a4ij9+VaiyHKtpS6xWuE21qmSTKSFiuO&#10;CwYbejVUfOdnq+B9/In4NkrTPJwGm+PHvjOHtVGq99C9TEEE6sJ/+NZeaQXPwwH8nY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GGUD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6432" behindDoc="1" locked="0" layoutInCell="1" allowOverlap="1" wp14:anchorId="5CBC4FA8" wp14:editId="3F48BCDE">
                <wp:simplePos x="0" y="0"/>
                <wp:positionH relativeFrom="page">
                  <wp:posOffset>1006475</wp:posOffset>
                </wp:positionH>
                <wp:positionV relativeFrom="page">
                  <wp:posOffset>2451100</wp:posOffset>
                </wp:positionV>
                <wp:extent cx="5770880" cy="9525"/>
                <wp:effectExtent l="6350" t="3175" r="4445" b="6350"/>
                <wp:wrapNone/>
                <wp:docPr id="536" name="Grupo 5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3860"/>
                          <a:chExt cx="9088" cy="15"/>
                        </a:xfrm>
                      </wpg:grpSpPr>
                      <wps:wsp>
                        <wps:cNvPr id="537" name="AutoShape 296"/>
                        <wps:cNvSpPr>
                          <a:spLocks/>
                        </wps:cNvSpPr>
                        <wps:spPr bwMode="auto">
                          <a:xfrm>
                            <a:off x="1585" y="3860"/>
                            <a:ext cx="9081" cy="15"/>
                          </a:xfrm>
                          <a:custGeom>
                            <a:avLst/>
                            <a:gdLst>
                              <a:gd name="T0" fmla="+- 0 1600 1585"/>
                              <a:gd name="T1" fmla="*/ T0 w 9081"/>
                              <a:gd name="T2" fmla="+- 0 3863 3860"/>
                              <a:gd name="T3" fmla="*/ 3863 h 15"/>
                              <a:gd name="T4" fmla="+- 0 1597 1585"/>
                              <a:gd name="T5" fmla="*/ T4 w 9081"/>
                              <a:gd name="T6" fmla="+- 0 3860 3860"/>
                              <a:gd name="T7" fmla="*/ 3860 h 15"/>
                              <a:gd name="T8" fmla="+- 0 1589 1585"/>
                              <a:gd name="T9" fmla="*/ T8 w 9081"/>
                              <a:gd name="T10" fmla="+- 0 3860 3860"/>
                              <a:gd name="T11" fmla="*/ 3860 h 15"/>
                              <a:gd name="T12" fmla="+- 0 1585 1585"/>
                              <a:gd name="T13" fmla="*/ T12 w 9081"/>
                              <a:gd name="T14" fmla="+- 0 3863 3860"/>
                              <a:gd name="T15" fmla="*/ 3863 h 15"/>
                              <a:gd name="T16" fmla="+- 0 1585 1585"/>
                              <a:gd name="T17" fmla="*/ T16 w 9081"/>
                              <a:gd name="T18" fmla="+- 0 3871 3860"/>
                              <a:gd name="T19" fmla="*/ 3871 h 15"/>
                              <a:gd name="T20" fmla="+- 0 1589 1585"/>
                              <a:gd name="T21" fmla="*/ T20 w 9081"/>
                              <a:gd name="T22" fmla="+- 0 3875 3860"/>
                              <a:gd name="T23" fmla="*/ 3875 h 15"/>
                              <a:gd name="T24" fmla="+- 0 1597 1585"/>
                              <a:gd name="T25" fmla="*/ T24 w 9081"/>
                              <a:gd name="T26" fmla="+- 0 3875 3860"/>
                              <a:gd name="T27" fmla="*/ 3875 h 15"/>
                              <a:gd name="T28" fmla="+- 0 1600 1585"/>
                              <a:gd name="T29" fmla="*/ T28 w 9081"/>
                              <a:gd name="T30" fmla="+- 0 3871 3860"/>
                              <a:gd name="T31" fmla="*/ 3871 h 15"/>
                              <a:gd name="T32" fmla="+- 0 1600 1585"/>
                              <a:gd name="T33" fmla="*/ T32 w 9081"/>
                              <a:gd name="T34" fmla="+- 0 3863 3860"/>
                              <a:gd name="T35" fmla="*/ 3863 h 15"/>
                              <a:gd name="T36" fmla="+- 0 10666 1585"/>
                              <a:gd name="T37" fmla="*/ T36 w 9081"/>
                              <a:gd name="T38" fmla="+- 0 3863 3860"/>
                              <a:gd name="T39" fmla="*/ 3863 h 15"/>
                              <a:gd name="T40" fmla="+- 0 10662 1585"/>
                              <a:gd name="T41" fmla="*/ T40 w 9081"/>
                              <a:gd name="T42" fmla="+- 0 3860 3860"/>
                              <a:gd name="T43" fmla="*/ 3860 h 15"/>
                              <a:gd name="T44" fmla="+- 0 10654 1585"/>
                              <a:gd name="T45" fmla="*/ T44 w 9081"/>
                              <a:gd name="T46" fmla="+- 0 3860 3860"/>
                              <a:gd name="T47" fmla="*/ 3860 h 15"/>
                              <a:gd name="T48" fmla="+- 0 10651 1585"/>
                              <a:gd name="T49" fmla="*/ T48 w 9081"/>
                              <a:gd name="T50" fmla="+- 0 3863 3860"/>
                              <a:gd name="T51" fmla="*/ 3863 h 15"/>
                              <a:gd name="T52" fmla="+- 0 10651 1585"/>
                              <a:gd name="T53" fmla="*/ T52 w 9081"/>
                              <a:gd name="T54" fmla="+- 0 3871 3860"/>
                              <a:gd name="T55" fmla="*/ 3871 h 15"/>
                              <a:gd name="T56" fmla="+- 0 10654 1585"/>
                              <a:gd name="T57" fmla="*/ T56 w 9081"/>
                              <a:gd name="T58" fmla="+- 0 3875 3860"/>
                              <a:gd name="T59" fmla="*/ 3875 h 15"/>
                              <a:gd name="T60" fmla="+- 0 10662 1585"/>
                              <a:gd name="T61" fmla="*/ T60 w 9081"/>
                              <a:gd name="T62" fmla="+- 0 3875 3860"/>
                              <a:gd name="T63" fmla="*/ 3875 h 15"/>
                              <a:gd name="T64" fmla="+- 0 10666 1585"/>
                              <a:gd name="T65" fmla="*/ T64 w 9081"/>
                              <a:gd name="T66" fmla="+- 0 3871 3860"/>
                              <a:gd name="T67" fmla="*/ 3871 h 15"/>
                              <a:gd name="T68" fmla="+- 0 10666 1585"/>
                              <a:gd name="T69" fmla="*/ T68 w 9081"/>
                              <a:gd name="T70" fmla="+- 0 3863 3860"/>
                              <a:gd name="T71" fmla="*/ 3863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5"/>
                                </a:lnTo>
                                <a:lnTo>
                                  <a:pt x="12" y="15"/>
                                </a:lnTo>
                                <a:lnTo>
                                  <a:pt x="15" y="11"/>
                                </a:lnTo>
                                <a:lnTo>
                                  <a:pt x="15" y="3"/>
                                </a:lnTo>
                                <a:moveTo>
                                  <a:pt x="9081" y="3"/>
                                </a:moveTo>
                                <a:lnTo>
                                  <a:pt x="9077" y="0"/>
                                </a:lnTo>
                                <a:lnTo>
                                  <a:pt x="9069" y="0"/>
                                </a:lnTo>
                                <a:lnTo>
                                  <a:pt x="9066" y="3"/>
                                </a:lnTo>
                                <a:lnTo>
                                  <a:pt x="9066" y="11"/>
                                </a:lnTo>
                                <a:lnTo>
                                  <a:pt x="9069" y="15"/>
                                </a:lnTo>
                                <a:lnTo>
                                  <a:pt x="9077" y="15"/>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8" name="Line 297"/>
                        <wps:cNvCnPr/>
                        <wps:spPr bwMode="auto">
                          <a:xfrm>
                            <a:off x="1593" y="3867"/>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39" name="Line 298"/>
                        <wps:cNvCnPr/>
                        <wps:spPr bwMode="auto">
                          <a:xfrm>
                            <a:off x="10306" y="3867"/>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36" o:spid="_x0000_s1026" style="position:absolute;margin-left:79.25pt;margin-top:193pt;width:454.4pt;height:.75pt;z-index:-251650048;mso-position-horizontal-relative:page;mso-position-vertical-relative:page" coordorigin="1585,3860"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">
                <v:shape id="AutoShape 296" o:spid="_x0000_s1027" style="position:absolute;left:1585;top:3860;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xyxsYA&#10;AADcAAAADwAAAGRycy9kb3ducmV2LnhtbESPT2vCQBTE7wW/w/IEb3Vjpf6JrlIFSwU9mIheH9ln&#10;Es2+Ddmtpt++KxR6HGbmN8x82ZpK3KlxpWUFg34EgjizuuRcwTHdvE5AOI+ssbJMCn7IwXLReZlj&#10;rO2DD3RPfC4ChF2MCgrv61hKlxVk0PVtTRy8i20M+iCbXOoGHwFuKvkWRSNpsOSwUGBN64KyW/Jt&#10;FOBhe5nqczqwu2yVbpLd53UvT0r1uu3HDISn1v+H/9pfWsH7cAzP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xyxsYAAADcAAAADwAAAAAAAAAAAAAAAACYAgAAZHJz&#10;L2Rvd25yZXYueG1sUEsFBgAAAAAEAAQA9QAAAIsDAAAAAA==&#10;" path="m15,3l12,,4,,,3r,8l4,15r8,l15,11r,-8m9081,3l9077,r-8,l9066,3r,8l9069,15r8,l9081,11r,-8e" fillcolor="#ededed" stroked="f">
                  <v:path arrowok="t" o:connecttype="custom" o:connectlocs="15,3863;12,3860;4,3860;0,3863;0,3871;4,3875;12,3875;15,3871;15,3863;9081,3863;9077,3860;9069,3860;9066,3863;9066,3871;9069,3875;9077,3875;9081,3871;9081,3863" o:connectangles="0,0,0,0,0,0,0,0,0,0,0,0,0,0,0,0,0,0"/>
                </v:shape>
                <v:line id="Line 297" o:spid="_x0000_s1028" style="position:absolute;visibility:visible;mso-wrap-style:square" from="1593,3867" to="10644,3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woHMEAAADcAAAADwAAAGRycy9kb3ducmV2LnhtbERPzYrCMBC+C/sOYRa8iKYq6tI1yioI&#10;LihS9QGGZrYtNpPaxFp9+s1B8Pjx/c+XrSlFQ7UrLCsYDiIQxKnVBWcKzqdN/wuE88gaS8uk4EEO&#10;louPzhxjbe+cUHP0mQgh7GJUkHtfxVK6NCeDbmAr4sD92dqgD7DOpK7xHsJNKUdRNJUGCw4NOVa0&#10;zim9HG9Gwa+/bHor0xTu2ezlziTjw+zKSnU/259vEJ5a/xa/3FutYDIOa8OZcATk4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fCgcwQAAANwAAAAPAAAAAAAAAAAAAAAA&#10;AKECAABkcnMvZG93bnJldi54bWxQSwUGAAAAAAQABAD5AAAAjwMAAAAA&#10;" strokecolor="#ededed" strokeweight=".25406mm"/>
                <v:line id="Line 298" o:spid="_x0000_s1029" style="position:absolute;visibility:visible;mso-wrap-style:square" from="10306,3867" to="10666,3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hd18YAAADcAAAADwAAAGRycy9kb3ducmV2LnhtbESP3WrCQBSE7wt9h+UUvKubRrQaXaUU&#10;BKlUNP7dnmZPs6HZsyG7avr23UKhl8PMfMPMFp2txZVaXzlW8NRPQBAXTldcKjjsl49jED4ga6wd&#10;k4Jv8rCY39/NMNPuxju65qEUEcI+QwUmhCaT0heGLPq+a4ij9+laiyHKtpS6xVuE21qmSTKSFiuO&#10;CwYbejVUfOUXq+D9+QPxbZSmeTgPNqftoTPHtVGq99C9TEEE6sJ/+K+90gqGgwn8nolHQM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DoXdf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7456" behindDoc="1" locked="0" layoutInCell="1" allowOverlap="1" wp14:anchorId="64826C82" wp14:editId="7A89AB96">
                <wp:simplePos x="0" y="0"/>
                <wp:positionH relativeFrom="page">
                  <wp:posOffset>1006475</wp:posOffset>
                </wp:positionH>
                <wp:positionV relativeFrom="page">
                  <wp:posOffset>2670810</wp:posOffset>
                </wp:positionV>
                <wp:extent cx="5770880" cy="9525"/>
                <wp:effectExtent l="6350" t="3810" r="4445" b="5715"/>
                <wp:wrapNone/>
                <wp:docPr id="532" name="Grupo 5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4206"/>
                          <a:chExt cx="9088" cy="15"/>
                        </a:xfrm>
                      </wpg:grpSpPr>
                      <wps:wsp>
                        <wps:cNvPr id="533" name="AutoShape 300"/>
                        <wps:cNvSpPr>
                          <a:spLocks/>
                        </wps:cNvSpPr>
                        <wps:spPr bwMode="auto">
                          <a:xfrm>
                            <a:off x="1585" y="4206"/>
                            <a:ext cx="9081" cy="15"/>
                          </a:xfrm>
                          <a:custGeom>
                            <a:avLst/>
                            <a:gdLst>
                              <a:gd name="T0" fmla="+- 0 1600 1585"/>
                              <a:gd name="T1" fmla="*/ T0 w 9081"/>
                              <a:gd name="T2" fmla="+- 0 4209 4206"/>
                              <a:gd name="T3" fmla="*/ 4209 h 15"/>
                              <a:gd name="T4" fmla="+- 0 1597 1585"/>
                              <a:gd name="T5" fmla="*/ T4 w 9081"/>
                              <a:gd name="T6" fmla="+- 0 4206 4206"/>
                              <a:gd name="T7" fmla="*/ 4206 h 15"/>
                              <a:gd name="T8" fmla="+- 0 1589 1585"/>
                              <a:gd name="T9" fmla="*/ T8 w 9081"/>
                              <a:gd name="T10" fmla="+- 0 4206 4206"/>
                              <a:gd name="T11" fmla="*/ 4206 h 15"/>
                              <a:gd name="T12" fmla="+- 0 1585 1585"/>
                              <a:gd name="T13" fmla="*/ T12 w 9081"/>
                              <a:gd name="T14" fmla="+- 0 4209 4206"/>
                              <a:gd name="T15" fmla="*/ 4209 h 15"/>
                              <a:gd name="T16" fmla="+- 0 1585 1585"/>
                              <a:gd name="T17" fmla="*/ T16 w 9081"/>
                              <a:gd name="T18" fmla="+- 0 4217 4206"/>
                              <a:gd name="T19" fmla="*/ 4217 h 15"/>
                              <a:gd name="T20" fmla="+- 0 1589 1585"/>
                              <a:gd name="T21" fmla="*/ T20 w 9081"/>
                              <a:gd name="T22" fmla="+- 0 4220 4206"/>
                              <a:gd name="T23" fmla="*/ 4220 h 15"/>
                              <a:gd name="T24" fmla="+- 0 1597 1585"/>
                              <a:gd name="T25" fmla="*/ T24 w 9081"/>
                              <a:gd name="T26" fmla="+- 0 4220 4206"/>
                              <a:gd name="T27" fmla="*/ 4220 h 15"/>
                              <a:gd name="T28" fmla="+- 0 1600 1585"/>
                              <a:gd name="T29" fmla="*/ T28 w 9081"/>
                              <a:gd name="T30" fmla="+- 0 4217 4206"/>
                              <a:gd name="T31" fmla="*/ 4217 h 15"/>
                              <a:gd name="T32" fmla="+- 0 1600 1585"/>
                              <a:gd name="T33" fmla="*/ T32 w 9081"/>
                              <a:gd name="T34" fmla="+- 0 4209 4206"/>
                              <a:gd name="T35" fmla="*/ 4209 h 15"/>
                              <a:gd name="T36" fmla="+- 0 10666 1585"/>
                              <a:gd name="T37" fmla="*/ T36 w 9081"/>
                              <a:gd name="T38" fmla="+- 0 4209 4206"/>
                              <a:gd name="T39" fmla="*/ 4209 h 15"/>
                              <a:gd name="T40" fmla="+- 0 10662 1585"/>
                              <a:gd name="T41" fmla="*/ T40 w 9081"/>
                              <a:gd name="T42" fmla="+- 0 4206 4206"/>
                              <a:gd name="T43" fmla="*/ 4206 h 15"/>
                              <a:gd name="T44" fmla="+- 0 10654 1585"/>
                              <a:gd name="T45" fmla="*/ T44 w 9081"/>
                              <a:gd name="T46" fmla="+- 0 4206 4206"/>
                              <a:gd name="T47" fmla="*/ 4206 h 15"/>
                              <a:gd name="T48" fmla="+- 0 10651 1585"/>
                              <a:gd name="T49" fmla="*/ T48 w 9081"/>
                              <a:gd name="T50" fmla="+- 0 4209 4206"/>
                              <a:gd name="T51" fmla="*/ 4209 h 15"/>
                              <a:gd name="T52" fmla="+- 0 10651 1585"/>
                              <a:gd name="T53" fmla="*/ T52 w 9081"/>
                              <a:gd name="T54" fmla="+- 0 4217 4206"/>
                              <a:gd name="T55" fmla="*/ 4217 h 15"/>
                              <a:gd name="T56" fmla="+- 0 10654 1585"/>
                              <a:gd name="T57" fmla="*/ T56 w 9081"/>
                              <a:gd name="T58" fmla="+- 0 4220 4206"/>
                              <a:gd name="T59" fmla="*/ 4220 h 15"/>
                              <a:gd name="T60" fmla="+- 0 10662 1585"/>
                              <a:gd name="T61" fmla="*/ T60 w 9081"/>
                              <a:gd name="T62" fmla="+- 0 4220 4206"/>
                              <a:gd name="T63" fmla="*/ 4220 h 15"/>
                              <a:gd name="T64" fmla="+- 0 10666 1585"/>
                              <a:gd name="T65" fmla="*/ T64 w 9081"/>
                              <a:gd name="T66" fmla="+- 0 4217 4206"/>
                              <a:gd name="T67" fmla="*/ 4217 h 15"/>
                              <a:gd name="T68" fmla="+- 0 10666 1585"/>
                              <a:gd name="T69" fmla="*/ T68 w 9081"/>
                              <a:gd name="T70" fmla="+- 0 4209 4206"/>
                              <a:gd name="T71" fmla="*/ 4209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4"/>
                                </a:lnTo>
                                <a:lnTo>
                                  <a:pt x="12" y="14"/>
                                </a:lnTo>
                                <a:lnTo>
                                  <a:pt x="15" y="11"/>
                                </a:lnTo>
                                <a:lnTo>
                                  <a:pt x="15" y="3"/>
                                </a:lnTo>
                                <a:moveTo>
                                  <a:pt x="9081" y="3"/>
                                </a:moveTo>
                                <a:lnTo>
                                  <a:pt x="9077" y="0"/>
                                </a:lnTo>
                                <a:lnTo>
                                  <a:pt x="9069" y="0"/>
                                </a:lnTo>
                                <a:lnTo>
                                  <a:pt x="9066" y="3"/>
                                </a:lnTo>
                                <a:lnTo>
                                  <a:pt x="9066" y="11"/>
                                </a:lnTo>
                                <a:lnTo>
                                  <a:pt x="9069" y="14"/>
                                </a:lnTo>
                                <a:lnTo>
                                  <a:pt x="9077" y="14"/>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4" name="Line 301"/>
                        <wps:cNvCnPr/>
                        <wps:spPr bwMode="auto">
                          <a:xfrm>
                            <a:off x="1593" y="4213"/>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35" name="Line 302"/>
                        <wps:cNvCnPr/>
                        <wps:spPr bwMode="auto">
                          <a:xfrm>
                            <a:off x="10306" y="4213"/>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32" o:spid="_x0000_s1026" style="position:absolute;margin-left:79.25pt;margin-top:210.3pt;width:454.4pt;height:.75pt;z-index:-251649024;mso-position-horizontal-relative:page;mso-position-vertical-relative:page" coordorigin="1585,4206"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">
                <v:shape id="AutoShape 300" o:spid="_x0000_s1027" style="position:absolute;left:1585;top:4206;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d0xcUA&#10;AADcAAAADwAAAGRycy9kb3ducmV2LnhtbESPQWvCQBSE74X+h+UVvNVNGlpsdBUrKC3owaTo9ZF9&#10;JtHs25BdNf33rlDwOMzMN8xk1ptGXKhztWUF8TACQVxYXXOp4Ddfvo5AOI+ssbFMCv7IwWz6/DTB&#10;VNsrb+mS+VIECLsUFVTet6mUrqjIoBvaljh4B9sZ9EF2pdQdXgPcNPItij6kwZrDQoUtLSoqTtnZ&#10;KMDtz+FT7/PYrouvfJmtV8eN3Ck1eOnnYxCeev8I/7e/tYL3JIH7mXAE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3TFxQAAANwAAAAPAAAAAAAAAAAAAAAAAJgCAABkcnMv&#10;ZG93bnJldi54bWxQSwUGAAAAAAQABAD1AAAAigMAAAAA&#10;" path="m15,3l12,,4,,,3r,8l4,14r8,l15,11r,-8m9081,3l9077,r-8,l9066,3r,8l9069,14r8,l9081,11r,-8e" fillcolor="#ededed" stroked="f">
                  <v:path arrowok="t" o:connecttype="custom" o:connectlocs="15,4209;12,4206;4,4206;0,4209;0,4217;4,4220;12,4220;15,4217;15,4209;9081,4209;9077,4206;9069,4206;9066,4209;9066,4217;9069,4220;9077,4220;9081,4217;9081,4209" o:connectangles="0,0,0,0,0,0,0,0,0,0,0,0,0,0,0,0,0,0"/>
                </v:shape>
                <v:line id="Line 301" o:spid="_x0000_s1028" style="position:absolute;visibility:visible;mso-wrap-style:square" from="1593,4213" to="10644,4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EiGcUAAADcAAAADwAAAGRycy9kb3ducmV2LnhtbESP3WrCQBSE7wXfYTlCb4pu1PpDdBUt&#10;CBYU8ecBDtljEsyejdltTH36bqHg5TAz3zDzZWMKUVPlcssK+r0IBHFidc6pgst5052CcB5ZY2GZ&#10;FPyQg+Wi3ZpjrO2Dj1SffCoChF2MCjLvy1hKl2Rk0PVsSRy8q60M+iCrVOoKHwFuCjmIorE0mHNY&#10;yLCkz4yS2+nbKPjyt8372tS5e9Z7uTPH4WFyZ6XeOs1qBsJT41/h//ZWKxgNP+DvTDgC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TEiGcUAAADcAAAADwAAAAAAAAAA&#10;AAAAAAChAgAAZHJzL2Rvd25yZXYueG1sUEsFBgAAAAAEAAQA+QAAAJMDAAAAAA==&#10;" strokecolor="#ededed" strokeweight=".25406mm"/>
                <v:line id="Line 302" o:spid="_x0000_s1029" style="position:absolute;visibility:visible;mso-wrap-style:square" from="10306,4213" to="10666,4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VX0sYAAADcAAAADwAAAGRycy9kb3ducmV2LnhtbESP3WrCQBSE74W+w3IK3ummEa2kriKF&#10;glSUNvXn9jR7mg1mz4bsVtO37wqCl8PMfMPMFp2txZlaXzlW8DRMQBAXTldcKth9vQ2mIHxA1lg7&#10;JgV/5GExf+jNMNPuwp90zkMpIoR9hgpMCE0mpS8MWfRD1xBH78e1FkOUbSl1i5cIt7VMk2QiLVYc&#10;Fww29GqoOOW/VsHm+RvxfZKmeTiOtoePXWf2a6NU/7FbvoAI1IV7+NZeaQXj0RiuZ+IRkP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lV9L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8480" behindDoc="1" locked="0" layoutInCell="1" allowOverlap="1" wp14:anchorId="0E889D12" wp14:editId="29FE6D85">
                <wp:simplePos x="0" y="0"/>
                <wp:positionH relativeFrom="page">
                  <wp:posOffset>1006475</wp:posOffset>
                </wp:positionH>
                <wp:positionV relativeFrom="page">
                  <wp:posOffset>2890520</wp:posOffset>
                </wp:positionV>
                <wp:extent cx="5770880" cy="9525"/>
                <wp:effectExtent l="6350" t="4445" r="4445" b="5080"/>
                <wp:wrapNone/>
                <wp:docPr id="528" name="Grupo 5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4552"/>
                          <a:chExt cx="9088" cy="15"/>
                        </a:xfrm>
                      </wpg:grpSpPr>
                      <wps:wsp>
                        <wps:cNvPr id="529" name="AutoShape 304"/>
                        <wps:cNvSpPr>
                          <a:spLocks/>
                        </wps:cNvSpPr>
                        <wps:spPr bwMode="auto">
                          <a:xfrm>
                            <a:off x="1585" y="4552"/>
                            <a:ext cx="9081" cy="15"/>
                          </a:xfrm>
                          <a:custGeom>
                            <a:avLst/>
                            <a:gdLst>
                              <a:gd name="T0" fmla="+- 0 1600 1585"/>
                              <a:gd name="T1" fmla="*/ T0 w 9081"/>
                              <a:gd name="T2" fmla="+- 0 4555 4552"/>
                              <a:gd name="T3" fmla="*/ 4555 h 15"/>
                              <a:gd name="T4" fmla="+- 0 1597 1585"/>
                              <a:gd name="T5" fmla="*/ T4 w 9081"/>
                              <a:gd name="T6" fmla="+- 0 4552 4552"/>
                              <a:gd name="T7" fmla="*/ 4552 h 15"/>
                              <a:gd name="T8" fmla="+- 0 1589 1585"/>
                              <a:gd name="T9" fmla="*/ T8 w 9081"/>
                              <a:gd name="T10" fmla="+- 0 4552 4552"/>
                              <a:gd name="T11" fmla="*/ 4552 h 15"/>
                              <a:gd name="T12" fmla="+- 0 1585 1585"/>
                              <a:gd name="T13" fmla="*/ T12 w 9081"/>
                              <a:gd name="T14" fmla="+- 0 4555 4552"/>
                              <a:gd name="T15" fmla="*/ 4555 h 15"/>
                              <a:gd name="T16" fmla="+- 0 1585 1585"/>
                              <a:gd name="T17" fmla="*/ T16 w 9081"/>
                              <a:gd name="T18" fmla="+- 0 4563 4552"/>
                              <a:gd name="T19" fmla="*/ 4563 h 15"/>
                              <a:gd name="T20" fmla="+- 0 1589 1585"/>
                              <a:gd name="T21" fmla="*/ T20 w 9081"/>
                              <a:gd name="T22" fmla="+- 0 4566 4552"/>
                              <a:gd name="T23" fmla="*/ 4566 h 15"/>
                              <a:gd name="T24" fmla="+- 0 1597 1585"/>
                              <a:gd name="T25" fmla="*/ T24 w 9081"/>
                              <a:gd name="T26" fmla="+- 0 4566 4552"/>
                              <a:gd name="T27" fmla="*/ 4566 h 15"/>
                              <a:gd name="T28" fmla="+- 0 1600 1585"/>
                              <a:gd name="T29" fmla="*/ T28 w 9081"/>
                              <a:gd name="T30" fmla="+- 0 4563 4552"/>
                              <a:gd name="T31" fmla="*/ 4563 h 15"/>
                              <a:gd name="T32" fmla="+- 0 1600 1585"/>
                              <a:gd name="T33" fmla="*/ T32 w 9081"/>
                              <a:gd name="T34" fmla="+- 0 4555 4552"/>
                              <a:gd name="T35" fmla="*/ 4555 h 15"/>
                              <a:gd name="T36" fmla="+- 0 10666 1585"/>
                              <a:gd name="T37" fmla="*/ T36 w 9081"/>
                              <a:gd name="T38" fmla="+- 0 4555 4552"/>
                              <a:gd name="T39" fmla="*/ 4555 h 15"/>
                              <a:gd name="T40" fmla="+- 0 10662 1585"/>
                              <a:gd name="T41" fmla="*/ T40 w 9081"/>
                              <a:gd name="T42" fmla="+- 0 4552 4552"/>
                              <a:gd name="T43" fmla="*/ 4552 h 15"/>
                              <a:gd name="T44" fmla="+- 0 10654 1585"/>
                              <a:gd name="T45" fmla="*/ T44 w 9081"/>
                              <a:gd name="T46" fmla="+- 0 4552 4552"/>
                              <a:gd name="T47" fmla="*/ 4552 h 15"/>
                              <a:gd name="T48" fmla="+- 0 10651 1585"/>
                              <a:gd name="T49" fmla="*/ T48 w 9081"/>
                              <a:gd name="T50" fmla="+- 0 4555 4552"/>
                              <a:gd name="T51" fmla="*/ 4555 h 15"/>
                              <a:gd name="T52" fmla="+- 0 10651 1585"/>
                              <a:gd name="T53" fmla="*/ T52 w 9081"/>
                              <a:gd name="T54" fmla="+- 0 4563 4552"/>
                              <a:gd name="T55" fmla="*/ 4563 h 15"/>
                              <a:gd name="T56" fmla="+- 0 10654 1585"/>
                              <a:gd name="T57" fmla="*/ T56 w 9081"/>
                              <a:gd name="T58" fmla="+- 0 4566 4552"/>
                              <a:gd name="T59" fmla="*/ 4566 h 15"/>
                              <a:gd name="T60" fmla="+- 0 10662 1585"/>
                              <a:gd name="T61" fmla="*/ T60 w 9081"/>
                              <a:gd name="T62" fmla="+- 0 4566 4552"/>
                              <a:gd name="T63" fmla="*/ 4566 h 15"/>
                              <a:gd name="T64" fmla="+- 0 10666 1585"/>
                              <a:gd name="T65" fmla="*/ T64 w 9081"/>
                              <a:gd name="T66" fmla="+- 0 4563 4552"/>
                              <a:gd name="T67" fmla="*/ 4563 h 15"/>
                              <a:gd name="T68" fmla="+- 0 10666 1585"/>
                              <a:gd name="T69" fmla="*/ T68 w 9081"/>
                              <a:gd name="T70" fmla="+- 0 4555 4552"/>
                              <a:gd name="T71" fmla="*/ 4555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4"/>
                                </a:lnTo>
                                <a:lnTo>
                                  <a:pt x="12" y="14"/>
                                </a:lnTo>
                                <a:lnTo>
                                  <a:pt x="15" y="11"/>
                                </a:lnTo>
                                <a:lnTo>
                                  <a:pt x="15" y="3"/>
                                </a:lnTo>
                                <a:moveTo>
                                  <a:pt x="9081" y="3"/>
                                </a:moveTo>
                                <a:lnTo>
                                  <a:pt x="9077" y="0"/>
                                </a:lnTo>
                                <a:lnTo>
                                  <a:pt x="9069" y="0"/>
                                </a:lnTo>
                                <a:lnTo>
                                  <a:pt x="9066" y="3"/>
                                </a:lnTo>
                                <a:lnTo>
                                  <a:pt x="9066" y="11"/>
                                </a:lnTo>
                                <a:lnTo>
                                  <a:pt x="9069" y="14"/>
                                </a:lnTo>
                                <a:lnTo>
                                  <a:pt x="9077" y="14"/>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0" name="Line 305"/>
                        <wps:cNvCnPr/>
                        <wps:spPr bwMode="auto">
                          <a:xfrm>
                            <a:off x="1593" y="4559"/>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31" name="Line 306"/>
                        <wps:cNvCnPr/>
                        <wps:spPr bwMode="auto">
                          <a:xfrm>
                            <a:off x="10306" y="4559"/>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28" o:spid="_x0000_s1026" style="position:absolute;margin-left:79.25pt;margin-top:227.6pt;width:454.4pt;height:.75pt;z-index:-251648000;mso-position-horizontal-relative:page;mso-position-vertical-relative:page" coordorigin="1585,4552"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">
                <v:shape id="AutoShape 304" o:spid="_x0000_s1027" style="position:absolute;left:1585;top:4552;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bV8sYA&#10;AADcAAAADwAAAGRycy9kb3ducmV2LnhtbESPQWvCQBSE7wX/w/KE3urGQEuNrlKFlBbswUTa6yP7&#10;TGKzb0N2m6T/3hUEj8PMfMOsNqNpRE+dqy0rmM8iEMSF1TWXCo55+vQKwnlkjY1lUvBPDjbrycMK&#10;E20HPlCf+VIECLsEFVTet4mUrqjIoJvZljh4J9sZ9EF2pdQdDgFuGhlH0Ys0WHNYqLClXUXFb/Zn&#10;FODh87TQP/nc7ottnmb79/OX/FbqcTq+LUF4Gv09fGt/aAXP8QKuZ8IRkO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nbV8sYAAADcAAAADwAAAAAAAAAAAAAAAACYAgAAZHJz&#10;L2Rvd25yZXYueG1sUEsFBgAAAAAEAAQA9QAAAIsDAAAAAA==&#10;" path="m15,3l12,,4,,,3r,8l4,14r8,l15,11r,-8m9081,3l9077,r-8,l9066,3r,8l9069,14r8,l9081,11r,-8e" fillcolor="#ededed" stroked="f">
                  <v:path arrowok="t" o:connecttype="custom" o:connectlocs="15,4555;12,4552;4,4552;0,4555;0,4563;4,4566;12,4566;15,4563;15,4555;9081,4555;9077,4552;9069,4552;9066,4555;9066,4563;9069,4566;9077,4566;9081,4563;9081,4555" o:connectangles="0,0,0,0,0,0,0,0,0,0,0,0,0,0,0,0,0,0"/>
                </v:shape>
                <v:line id="Line 305" o:spid="_x0000_s1028" style="position:absolute;visibility:visible;mso-wrap-style:square" from="1593,4559" to="10644,4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okGsEAAADcAAAADwAAAGRycy9kb3ducmV2LnhtbERPzYrCMBC+C/sOYRa8iKYq6tI1yioI&#10;LihS9QGGZrYtNpPaxFp9+s1B8Pjx/c+XrSlFQ7UrLCsYDiIQxKnVBWcKzqdN/wuE88gaS8uk4EEO&#10;louPzhxjbe+cUHP0mQgh7GJUkHtfxVK6NCeDbmAr4sD92dqgD7DOpK7xHsJNKUdRNJUGCw4NOVa0&#10;zim9HG9Gwa+/bHor0xTu2ezlziTjw+zKSnU/259vEJ5a/xa/3FutYDIO88OZcATk4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iQawQAAANwAAAAPAAAAAAAAAAAAAAAA&#10;AKECAABkcnMvZG93bnJldi54bWxQSwUGAAAAAAQABAD5AAAAjwMAAAAA&#10;" strokecolor="#ededed" strokeweight=".25406mm"/>
                <v:line id="Line 306" o:spid="_x0000_s1029" style="position:absolute;visibility:visible;mso-wrap-style:square" from="10306,4559" to="10666,4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5R0cUAAADcAAAADwAAAGRycy9kb3ducmV2LnhtbESPQWvCQBSE7wX/w/IK3nRjpFpSVxFB&#10;EEtFo22vr9nXbDD7NmS3mv77riD0OMzMN8xs0dlaXKj1lWMFo2ECgrhwuuJSwem4HjyD8AFZY+2Y&#10;FPySh8W89zDDTLsrH+iSh1JECPsMFZgQmkxKXxiy6IeuIY7et2sthijbUuoWrxFua5kmyURarDgu&#10;GGxoZag45z9Wwdv0C3E7SdM8fI53H/tTZ95fjVL9x275AiJQF/7D9/ZGK3gaj+B2Jh4B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p5R0cUAAADcAAAADwAAAAAAAAAA&#10;AAAAAAChAgAAZHJzL2Rvd25yZXYueG1sUEsFBgAAAAAEAAQA+QAAAJMDAAAAAA==&#10;" strokecolor="white" strokeweight=".25406mm"/>
                <w10:wrap anchorx="page" anchory="page"/>
              </v:group>
            </w:pict>
          </mc:Fallback>
        </mc:AlternateContent>
      </w:r>
      <w:r>
        <w:rPr>
          <w:noProof/>
        </w:rPr>
        <mc:AlternateContent>
          <mc:Choice Requires="wps">
            <w:drawing>
              <wp:anchor distT="0" distB="0" distL="114300" distR="114300" simplePos="0" relativeHeight="251669504" behindDoc="1" locked="0" layoutInCell="1" allowOverlap="1" wp14:anchorId="20BC40B7" wp14:editId="710B6533">
                <wp:simplePos x="0" y="0"/>
                <wp:positionH relativeFrom="page">
                  <wp:posOffset>787400</wp:posOffset>
                </wp:positionH>
                <wp:positionV relativeFrom="page">
                  <wp:posOffset>278765</wp:posOffset>
                </wp:positionV>
                <wp:extent cx="5985510" cy="0"/>
                <wp:effectExtent l="6350" t="12065" r="8890" b="6985"/>
                <wp:wrapNone/>
                <wp:docPr id="527" name="Conector recto 5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527" o:spid="_x0000_s1026" style="position:absolute;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21.95pt" to="533.3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ZksKAIAAE8EAAAOAAAAZHJzL2Uyb0RvYy54bWysVMGO2yAQvVfqPyDuWdupk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670528" behindDoc="1" locked="0" layoutInCell="1" allowOverlap="1" wp14:anchorId="5D36429F" wp14:editId="05A6B996">
                <wp:simplePos x="0" y="0"/>
                <wp:positionH relativeFrom="page">
                  <wp:posOffset>787400</wp:posOffset>
                </wp:positionH>
                <wp:positionV relativeFrom="page">
                  <wp:posOffset>10175240</wp:posOffset>
                </wp:positionV>
                <wp:extent cx="5985510" cy="0"/>
                <wp:effectExtent l="6350" t="12065" r="8890" b="6985"/>
                <wp:wrapNone/>
                <wp:docPr id="526" name="Conector recto 5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526" o:spid="_x0000_s1026" style="position:absolute;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t//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C0at//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671552" behindDoc="1" locked="0" layoutInCell="1" allowOverlap="1" wp14:anchorId="682A7194" wp14:editId="3F541C8C">
                <wp:simplePos x="0" y="0"/>
                <wp:positionH relativeFrom="page">
                  <wp:posOffset>2943225</wp:posOffset>
                </wp:positionH>
                <wp:positionV relativeFrom="page">
                  <wp:posOffset>962660</wp:posOffset>
                </wp:positionV>
                <wp:extent cx="1673225" cy="268605"/>
                <wp:effectExtent l="0" t="635" r="3175" b="0"/>
                <wp:wrapNone/>
                <wp:docPr id="525" name="Cuadro de texto 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0"/>
                              <w:ind w:left="20"/>
                              <w:rPr>
                                <w:b/>
                                <w:sz w:val="34"/>
                              </w:rPr>
                            </w:pPr>
                            <w:proofErr w:type="spellStart"/>
                            <w:r>
                              <w:rPr>
                                <w:b/>
                                <w:sz w:val="34"/>
                              </w:rPr>
                              <w:t>Table</w:t>
                            </w:r>
                            <w:proofErr w:type="spellEnd"/>
                            <w:r>
                              <w:rPr>
                                <w:b/>
                                <w:sz w:val="34"/>
                              </w:rPr>
                              <w:t xml:space="preserve"> of </w:t>
                            </w:r>
                            <w:proofErr w:type="spellStart"/>
                            <w:r>
                              <w:rPr>
                                <w:b/>
                                <w:sz w:val="34"/>
                              </w:rPr>
                              <w:t>Contents</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525" o:spid="_x0000_s1026" type="#_x0000_t202" style="position:absolute;margin-left:231.75pt;margin-top:75.8pt;width:131.75pt;height:21.1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" filled="f" stroked="f">
                <v:textbox inset="0,0,0,0">
                  <w:txbxContent>
                    <w:p w:rsidR="00F37E6B" w:rsidRDefault="00F37E6B" w:rsidP="00F37E6B">
                      <w:pPr>
                        <w:spacing w:before="10"/>
                        <w:ind w:left="20"/>
                        <w:rPr>
                          <w:b/>
                          <w:sz w:val="34"/>
                        </w:rPr>
                      </w:pPr>
                      <w:proofErr w:type="spellStart"/>
                      <w:r>
                        <w:rPr>
                          <w:b/>
                          <w:sz w:val="34"/>
                        </w:rPr>
                        <w:t>Table</w:t>
                      </w:r>
                      <w:proofErr w:type="spellEnd"/>
                      <w:r>
                        <w:rPr>
                          <w:b/>
                          <w:sz w:val="34"/>
                        </w:rPr>
                        <w:t xml:space="preserve"> of </w:t>
                      </w:r>
                      <w:proofErr w:type="spellStart"/>
                      <w:r>
                        <w:rPr>
                          <w:b/>
                          <w:sz w:val="34"/>
                        </w:rPr>
                        <w:t>Contents</w:t>
                      </w:r>
                      <w:proofErr w:type="spellEnd"/>
                    </w:p>
                  </w:txbxContent>
                </v:textbox>
                <w10:wrap anchorx="page" anchory="page"/>
              </v:shape>
            </w:pict>
          </mc:Fallback>
        </mc:AlternateContent>
      </w:r>
      <w:r>
        <w:rPr>
          <w:noProof/>
        </w:rPr>
        <mc:AlternateContent>
          <mc:Choice Requires="wps">
            <w:drawing>
              <wp:anchor distT="0" distB="0" distL="114300" distR="114300" simplePos="0" relativeHeight="251672576" behindDoc="1" locked="0" layoutInCell="1" allowOverlap="1" wp14:anchorId="18D80246" wp14:editId="31DC01FC">
                <wp:simplePos x="0" y="0"/>
                <wp:positionH relativeFrom="page">
                  <wp:posOffset>993775</wp:posOffset>
                </wp:positionH>
                <wp:positionV relativeFrom="page">
                  <wp:posOffset>1407795</wp:posOffset>
                </wp:positionV>
                <wp:extent cx="566420" cy="147320"/>
                <wp:effectExtent l="3175" t="0" r="1905" b="0"/>
                <wp:wrapNone/>
                <wp:docPr id="524" name="Cuadro de texto 5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w:anchor="_bookmark0" w:history="1">
                              <w:r w:rsidR="00F37E6B">
                                <w:rPr>
                                  <w:color w:val="4182C3"/>
                                </w:rPr>
                                <w:t>Introduction</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4" o:spid="_x0000_s1027" type="#_x0000_t202" style="position:absolute;margin-left:78.25pt;margin-top:110.85pt;width:44.6pt;height:11.6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" filled="f" stroked="f">
                <v:textbox inset="0,0,0,0">
                  <w:txbxContent>
                    <w:p w:rsidR="00F37E6B" w:rsidRDefault="00F37E6B" w:rsidP="00F37E6B">
                      <w:pPr>
                        <w:pStyle w:val="Textoindependiente"/>
                      </w:pPr>
                      <w:hyperlink w:anchor="_bookmark0" w:history="1">
                        <w:r>
                          <w:rPr>
                            <w:color w:val="4182C3"/>
                          </w:rPr>
                          <w:t>Introduction</w:t>
                        </w:r>
                      </w:hyperlink>
                    </w:p>
                  </w:txbxContent>
                </v:textbox>
                <w10:wrap anchorx="page" anchory="page"/>
              </v:shape>
            </w:pict>
          </mc:Fallback>
        </mc:AlternateContent>
      </w:r>
      <w:r>
        <w:rPr>
          <w:noProof/>
        </w:rPr>
        <mc:AlternateContent>
          <mc:Choice Requires="wps">
            <w:drawing>
              <wp:anchor distT="0" distB="0" distL="114300" distR="114300" simplePos="0" relativeHeight="251673600" behindDoc="1" locked="0" layoutInCell="1" allowOverlap="1" wp14:anchorId="6044F01E" wp14:editId="4FBCAB5B">
                <wp:simplePos x="0" y="0"/>
                <wp:positionH relativeFrom="page">
                  <wp:posOffset>6577330</wp:posOffset>
                </wp:positionH>
                <wp:positionV relativeFrom="page">
                  <wp:posOffset>1407795</wp:posOffset>
                </wp:positionV>
                <wp:extent cx="161925" cy="147320"/>
                <wp:effectExtent l="0" t="0" r="4445" b="0"/>
                <wp:wrapNone/>
                <wp:docPr id="523" name="Cuadro de texto 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3" o:spid="_x0000_s1028" type="#_x0000_t202" style="position:absolute;margin-left:517.9pt;margin-top:110.85pt;width:12.75pt;height:11.6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" filled="f" stroked="f">
                <v:textbox inset="0,0,0,0">
                  <w:txbxContent>
                    <w:p w:rsidR="00F37E6B" w:rsidRDefault="00F37E6B" w:rsidP="00F37E6B">
                      <w:pPr>
                        <w:pStyle w:val="Textoindependiente"/>
                      </w:pPr>
                      <w:r>
                        <w:t>1.1</w:t>
                      </w:r>
                    </w:p>
                  </w:txbxContent>
                </v:textbox>
                <w10:wrap anchorx="page" anchory="page"/>
              </v:shape>
            </w:pict>
          </mc:Fallback>
        </mc:AlternateContent>
      </w:r>
      <w:r>
        <w:rPr>
          <w:noProof/>
        </w:rPr>
        <mc:AlternateContent>
          <mc:Choice Requires="wps">
            <w:drawing>
              <wp:anchor distT="0" distB="0" distL="114300" distR="114300" simplePos="0" relativeHeight="251674624" behindDoc="1" locked="0" layoutInCell="1" allowOverlap="1" wp14:anchorId="14069096" wp14:editId="5AE58BC1">
                <wp:simplePos x="0" y="0"/>
                <wp:positionH relativeFrom="page">
                  <wp:posOffset>993775</wp:posOffset>
                </wp:positionH>
                <wp:positionV relativeFrom="page">
                  <wp:posOffset>1627505</wp:posOffset>
                </wp:positionV>
                <wp:extent cx="916305" cy="147320"/>
                <wp:effectExtent l="3175" t="0" r="4445" b="0"/>
                <wp:wrapNone/>
                <wp:docPr id="522" name="Cuadro de texto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630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w:anchor="_bookmark1" w:history="1">
                              <w:r w:rsidR="00F37E6B">
                                <w:rPr>
                                  <w:color w:val="4182C3"/>
                                </w:rPr>
                                <w:t>Executive Summary</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2" o:spid="_x0000_s1029" type="#_x0000_t202" style="position:absolute;margin-left:78.25pt;margin-top:128.15pt;width:72.15pt;height:11.6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LW8uQIAALo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" filled="f" stroked="f">
                <v:textbox inset="0,0,0,0">
                  <w:txbxContent>
                    <w:p w:rsidR="00F37E6B" w:rsidRDefault="00F37E6B" w:rsidP="00F37E6B">
                      <w:pPr>
                        <w:pStyle w:val="Textoindependiente"/>
                      </w:pPr>
                      <w:hyperlink w:anchor="_bookmark1" w:history="1">
                        <w:r>
                          <w:rPr>
                            <w:color w:val="4182C3"/>
                          </w:rPr>
                          <w:t>Executive Summary</w:t>
                        </w:r>
                      </w:hyperlink>
                    </w:p>
                  </w:txbxContent>
                </v:textbox>
                <w10:wrap anchorx="page" anchory="page"/>
              </v:shape>
            </w:pict>
          </mc:Fallback>
        </mc:AlternateContent>
      </w:r>
      <w:r>
        <w:rPr>
          <w:noProof/>
        </w:rPr>
        <mc:AlternateContent>
          <mc:Choice Requires="wps">
            <w:drawing>
              <wp:anchor distT="0" distB="0" distL="114300" distR="114300" simplePos="0" relativeHeight="251675648" behindDoc="1" locked="0" layoutInCell="1" allowOverlap="1" wp14:anchorId="332F4CF9" wp14:editId="38A8A87A">
                <wp:simplePos x="0" y="0"/>
                <wp:positionH relativeFrom="page">
                  <wp:posOffset>6577330</wp:posOffset>
                </wp:positionH>
                <wp:positionV relativeFrom="page">
                  <wp:posOffset>1627505</wp:posOffset>
                </wp:positionV>
                <wp:extent cx="161925" cy="147320"/>
                <wp:effectExtent l="0" t="0" r="4445" b="0"/>
                <wp:wrapNone/>
                <wp:docPr id="521" name="Cuadro de texto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1" o:spid="_x0000_s1030" type="#_x0000_t202" style="position:absolute;margin-left:517.9pt;margin-top:128.15pt;width:12.75pt;height:11.6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" filled="f" stroked="f">
                <v:textbox inset="0,0,0,0">
                  <w:txbxContent>
                    <w:p w:rsidR="00F37E6B" w:rsidRDefault="00F37E6B" w:rsidP="00F37E6B">
                      <w:pPr>
                        <w:pStyle w:val="Textoindependiente"/>
                      </w:pPr>
                      <w:r>
                        <w:t>1.2</w:t>
                      </w:r>
                    </w:p>
                  </w:txbxContent>
                </v:textbox>
                <w10:wrap anchorx="page" anchory="page"/>
              </v:shape>
            </w:pict>
          </mc:Fallback>
        </mc:AlternateContent>
      </w:r>
      <w:r>
        <w:rPr>
          <w:noProof/>
        </w:rPr>
        <mc:AlternateContent>
          <mc:Choice Requires="wps">
            <w:drawing>
              <wp:anchor distT="0" distB="0" distL="114300" distR="114300" simplePos="0" relativeHeight="251676672" behindDoc="1" locked="0" layoutInCell="1" allowOverlap="1" wp14:anchorId="395416C1" wp14:editId="69F9BA0F">
                <wp:simplePos x="0" y="0"/>
                <wp:positionH relativeFrom="page">
                  <wp:posOffset>1213485</wp:posOffset>
                </wp:positionH>
                <wp:positionV relativeFrom="page">
                  <wp:posOffset>1846580</wp:posOffset>
                </wp:positionV>
                <wp:extent cx="919480" cy="147320"/>
                <wp:effectExtent l="3810" t="0" r="635" b="0"/>
                <wp:wrapNone/>
                <wp:docPr id="520" name="Cuadro de texto 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48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w:anchor="_bookmark2" w:history="1">
                              <w:r w:rsidR="00F37E6B">
                                <w:rPr>
                                  <w:color w:val="4182C3"/>
                                </w:rPr>
                                <w:t>Summary of Result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0" o:spid="_x0000_s1031" type="#_x0000_t202" style="position:absolute;margin-left:95.55pt;margin-top:145.4pt;width:72.4pt;height:11.6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" filled="f" stroked="f">
                <v:textbox inset="0,0,0,0">
                  <w:txbxContent>
                    <w:p w:rsidR="00F37E6B" w:rsidRDefault="00F37E6B" w:rsidP="00F37E6B">
                      <w:pPr>
                        <w:pStyle w:val="Textoindependiente"/>
                      </w:pPr>
                      <w:hyperlink w:anchor="_bookmark2" w:history="1">
                        <w:r>
                          <w:rPr>
                            <w:color w:val="4182C3"/>
                          </w:rPr>
                          <w:t>Summary of Results</w:t>
                        </w:r>
                      </w:hyperlink>
                    </w:p>
                  </w:txbxContent>
                </v:textbox>
                <w10:wrap anchorx="page" anchory="page"/>
              </v:shape>
            </w:pict>
          </mc:Fallback>
        </mc:AlternateContent>
      </w:r>
      <w:r>
        <w:rPr>
          <w:noProof/>
        </w:rPr>
        <mc:AlternateContent>
          <mc:Choice Requires="wps">
            <w:drawing>
              <wp:anchor distT="0" distB="0" distL="114300" distR="114300" simplePos="0" relativeHeight="251677696" behindDoc="1" locked="0" layoutInCell="1" allowOverlap="1" wp14:anchorId="2C63CA63" wp14:editId="0B57F1E3">
                <wp:simplePos x="0" y="0"/>
                <wp:positionH relativeFrom="page">
                  <wp:posOffset>6494780</wp:posOffset>
                </wp:positionH>
                <wp:positionV relativeFrom="page">
                  <wp:posOffset>1846580</wp:posOffset>
                </wp:positionV>
                <wp:extent cx="244475" cy="147320"/>
                <wp:effectExtent l="0" t="0" r="4445" b="0"/>
                <wp:wrapNone/>
                <wp:docPr id="519" name="Cuadro de texto 5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9" o:spid="_x0000_s1032" type="#_x0000_t202" style="position:absolute;margin-left:511.4pt;margin-top:145.4pt;width:19.25pt;height:11.6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J/VuQIAALo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" filled="f" stroked="f">
                <v:textbox inset="0,0,0,0">
                  <w:txbxContent>
                    <w:p w:rsidR="00F37E6B" w:rsidRDefault="00F37E6B" w:rsidP="00F37E6B">
                      <w:pPr>
                        <w:pStyle w:val="Textoindependiente"/>
                      </w:pPr>
                      <w:r>
                        <w:t>1.2.1</w:t>
                      </w:r>
                    </w:p>
                  </w:txbxContent>
                </v:textbox>
                <w10:wrap anchorx="page" anchory="page"/>
              </v:shape>
            </w:pict>
          </mc:Fallback>
        </mc:AlternateContent>
      </w:r>
      <w:r>
        <w:rPr>
          <w:noProof/>
        </w:rPr>
        <mc:AlternateContent>
          <mc:Choice Requires="wps">
            <w:drawing>
              <wp:anchor distT="0" distB="0" distL="114300" distR="114300" simplePos="0" relativeHeight="251678720" behindDoc="1" locked="0" layoutInCell="1" allowOverlap="1" wp14:anchorId="47E7549A" wp14:editId="10A56832">
                <wp:simplePos x="0" y="0"/>
                <wp:positionH relativeFrom="page">
                  <wp:posOffset>993775</wp:posOffset>
                </wp:positionH>
                <wp:positionV relativeFrom="page">
                  <wp:posOffset>2066290</wp:posOffset>
                </wp:positionV>
                <wp:extent cx="757555" cy="147320"/>
                <wp:effectExtent l="3175" t="0" r="1270" b="0"/>
                <wp:wrapNone/>
                <wp:docPr id="518" name="Cuadro de texto 5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5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w:anchor="_bookmark3" w:history="1">
                              <w:r w:rsidR="00F37E6B">
                                <w:rPr>
                                  <w:color w:val="4182C3"/>
                                </w:rPr>
                                <w:t>Attack Narrative</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8" o:spid="_x0000_s1033" type="#_x0000_t202" style="position:absolute;margin-left:78.25pt;margin-top:162.7pt;width:59.65pt;height:11.6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" filled="f" stroked="f">
                <v:textbox inset="0,0,0,0">
                  <w:txbxContent>
                    <w:p w:rsidR="00F37E6B" w:rsidRDefault="00F37E6B" w:rsidP="00F37E6B">
                      <w:pPr>
                        <w:pStyle w:val="Textoindependiente"/>
                      </w:pPr>
                      <w:hyperlink w:anchor="_bookmark3" w:history="1">
                        <w:r>
                          <w:rPr>
                            <w:color w:val="4182C3"/>
                          </w:rPr>
                          <w:t>Attack Narrative</w:t>
                        </w:r>
                      </w:hyperlink>
                    </w:p>
                  </w:txbxContent>
                </v:textbox>
                <w10:wrap anchorx="page" anchory="page"/>
              </v:shape>
            </w:pict>
          </mc:Fallback>
        </mc:AlternateContent>
      </w:r>
      <w:r>
        <w:rPr>
          <w:noProof/>
        </w:rPr>
        <mc:AlternateContent>
          <mc:Choice Requires="wps">
            <w:drawing>
              <wp:anchor distT="0" distB="0" distL="114300" distR="114300" simplePos="0" relativeHeight="251679744" behindDoc="1" locked="0" layoutInCell="1" allowOverlap="1" wp14:anchorId="349B0E3F" wp14:editId="3B7E56B0">
                <wp:simplePos x="0" y="0"/>
                <wp:positionH relativeFrom="page">
                  <wp:posOffset>6577330</wp:posOffset>
                </wp:positionH>
                <wp:positionV relativeFrom="page">
                  <wp:posOffset>2066290</wp:posOffset>
                </wp:positionV>
                <wp:extent cx="161925" cy="147320"/>
                <wp:effectExtent l="0" t="0" r="4445" b="0"/>
                <wp:wrapNone/>
                <wp:docPr id="517" name="Cuadro de texto 5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7" o:spid="_x0000_s1034" type="#_x0000_t202" style="position:absolute;margin-left:517.9pt;margin-top:162.7pt;width:12.75pt;height:11.6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" filled="f" stroked="f">
                <v:textbox inset="0,0,0,0">
                  <w:txbxContent>
                    <w:p w:rsidR="00F37E6B" w:rsidRDefault="00F37E6B" w:rsidP="00F37E6B">
                      <w:pPr>
                        <w:pStyle w:val="Textoindependiente"/>
                      </w:pPr>
                      <w:r>
                        <w:t>1.3</w:t>
                      </w:r>
                    </w:p>
                  </w:txbxContent>
                </v:textbox>
                <w10:wrap anchorx="page" anchory="page"/>
              </v:shape>
            </w:pict>
          </mc:Fallback>
        </mc:AlternateContent>
      </w:r>
      <w:r>
        <w:rPr>
          <w:noProof/>
        </w:rPr>
        <mc:AlternateContent>
          <mc:Choice Requires="wps">
            <w:drawing>
              <wp:anchor distT="0" distB="0" distL="114300" distR="114300" simplePos="0" relativeHeight="251680768" behindDoc="1" locked="0" layoutInCell="1" allowOverlap="1" wp14:anchorId="78D06292" wp14:editId="6D626390">
                <wp:simplePos x="0" y="0"/>
                <wp:positionH relativeFrom="page">
                  <wp:posOffset>993775</wp:posOffset>
                </wp:positionH>
                <wp:positionV relativeFrom="page">
                  <wp:posOffset>2286000</wp:posOffset>
                </wp:positionV>
                <wp:extent cx="545465" cy="147320"/>
                <wp:effectExtent l="3175" t="0" r="3810" b="0"/>
                <wp:wrapNone/>
                <wp:docPr id="516" name="Cuadro de texto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6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w:anchor="_bookmark4" w:history="1">
                              <w:r w:rsidR="00F37E6B">
                                <w:rPr>
                                  <w:color w:val="4182C3"/>
                                </w:rPr>
                                <w:t>Risk Rating</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6" o:spid="_x0000_s1035" type="#_x0000_t202" style="position:absolute;margin-left:78.25pt;margin-top:180pt;width:42.95pt;height:11.6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" filled="f" stroked="f">
                <v:textbox inset="0,0,0,0">
                  <w:txbxContent>
                    <w:p w:rsidR="00F37E6B" w:rsidRDefault="00F37E6B" w:rsidP="00F37E6B">
                      <w:pPr>
                        <w:pStyle w:val="Textoindependiente"/>
                      </w:pPr>
                      <w:hyperlink w:anchor="_bookmark4" w:history="1">
                        <w:r>
                          <w:rPr>
                            <w:color w:val="4182C3"/>
                          </w:rPr>
                          <w:t>Risk Rating</w:t>
                        </w:r>
                      </w:hyperlink>
                    </w:p>
                  </w:txbxContent>
                </v:textbox>
                <w10:wrap anchorx="page" anchory="page"/>
              </v:shape>
            </w:pict>
          </mc:Fallback>
        </mc:AlternateContent>
      </w:r>
      <w:r>
        <w:rPr>
          <w:noProof/>
        </w:rPr>
        <mc:AlternateContent>
          <mc:Choice Requires="wps">
            <w:drawing>
              <wp:anchor distT="0" distB="0" distL="114300" distR="114300" simplePos="0" relativeHeight="251681792" behindDoc="1" locked="0" layoutInCell="1" allowOverlap="1" wp14:anchorId="72927422" wp14:editId="777E410C">
                <wp:simplePos x="0" y="0"/>
                <wp:positionH relativeFrom="page">
                  <wp:posOffset>6577330</wp:posOffset>
                </wp:positionH>
                <wp:positionV relativeFrom="page">
                  <wp:posOffset>2286000</wp:posOffset>
                </wp:positionV>
                <wp:extent cx="161925" cy="147320"/>
                <wp:effectExtent l="0" t="0" r="4445" b="0"/>
                <wp:wrapNone/>
                <wp:docPr id="515" name="Cuadro de texto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5" o:spid="_x0000_s1036" type="#_x0000_t202" style="position:absolute;margin-left:517.9pt;margin-top:180pt;width:12.75pt;height:11.6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" filled="f" stroked="f">
                <v:textbox inset="0,0,0,0">
                  <w:txbxContent>
                    <w:p w:rsidR="00F37E6B" w:rsidRDefault="00F37E6B" w:rsidP="00F37E6B">
                      <w:pPr>
                        <w:pStyle w:val="Textoindependiente"/>
                      </w:pPr>
                      <w:r>
                        <w:t>1.4</w:t>
                      </w:r>
                    </w:p>
                  </w:txbxContent>
                </v:textbox>
                <w10:wrap anchorx="page" anchory="page"/>
              </v:shape>
            </w:pict>
          </mc:Fallback>
        </mc:AlternateContent>
      </w:r>
      <w:r>
        <w:rPr>
          <w:noProof/>
        </w:rPr>
        <mc:AlternateContent>
          <mc:Choice Requires="wps">
            <w:drawing>
              <wp:anchor distT="0" distB="0" distL="114300" distR="114300" simplePos="0" relativeHeight="251682816" behindDoc="1" locked="0" layoutInCell="1" allowOverlap="1" wp14:anchorId="41925D93" wp14:editId="271C9FC1">
                <wp:simplePos x="0" y="0"/>
                <wp:positionH relativeFrom="page">
                  <wp:posOffset>993775</wp:posOffset>
                </wp:positionH>
                <wp:positionV relativeFrom="page">
                  <wp:posOffset>2505075</wp:posOffset>
                </wp:positionV>
                <wp:extent cx="840740" cy="147320"/>
                <wp:effectExtent l="3175" t="0" r="3810" b="0"/>
                <wp:wrapNone/>
                <wp:docPr id="514" name="Cuadro de texto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7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w:anchor="_bookmark5" w:history="1">
                              <w:r w:rsidR="00F37E6B">
                                <w:rPr>
                                  <w:color w:val="4182C3"/>
                                </w:rPr>
                                <w:t>Recommendation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4" o:spid="_x0000_s1037" type="#_x0000_t202" style="position:absolute;margin-left:78.25pt;margin-top:197.25pt;width:66.2pt;height:11.6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" filled="f" stroked="f">
                <v:textbox inset="0,0,0,0">
                  <w:txbxContent>
                    <w:p w:rsidR="00F37E6B" w:rsidRDefault="00F37E6B" w:rsidP="00F37E6B">
                      <w:pPr>
                        <w:pStyle w:val="Textoindependiente"/>
                      </w:pPr>
                      <w:hyperlink w:anchor="_bookmark5" w:history="1">
                        <w:r>
                          <w:rPr>
                            <w:color w:val="4182C3"/>
                          </w:rPr>
                          <w:t>Recommendations</w:t>
                        </w:r>
                      </w:hyperlink>
                    </w:p>
                  </w:txbxContent>
                </v:textbox>
                <w10:wrap anchorx="page" anchory="page"/>
              </v:shape>
            </w:pict>
          </mc:Fallback>
        </mc:AlternateContent>
      </w:r>
      <w:r>
        <w:rPr>
          <w:noProof/>
        </w:rPr>
        <mc:AlternateContent>
          <mc:Choice Requires="wps">
            <w:drawing>
              <wp:anchor distT="0" distB="0" distL="114300" distR="114300" simplePos="0" relativeHeight="251683840" behindDoc="1" locked="0" layoutInCell="1" allowOverlap="1" wp14:anchorId="1029704E" wp14:editId="20C614DD">
                <wp:simplePos x="0" y="0"/>
                <wp:positionH relativeFrom="page">
                  <wp:posOffset>6577330</wp:posOffset>
                </wp:positionH>
                <wp:positionV relativeFrom="page">
                  <wp:posOffset>2505075</wp:posOffset>
                </wp:positionV>
                <wp:extent cx="161925" cy="147320"/>
                <wp:effectExtent l="0" t="0" r="4445" b="0"/>
                <wp:wrapNone/>
                <wp:docPr id="513" name="Cuadro de texto 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3" o:spid="_x0000_s1038" type="#_x0000_t202" style="position:absolute;margin-left:517.9pt;margin-top:197.25pt;width:12.75pt;height:11.6pt;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" filled="f" stroked="f">
                <v:textbox inset="0,0,0,0">
                  <w:txbxContent>
                    <w:p w:rsidR="00F37E6B" w:rsidRDefault="00F37E6B" w:rsidP="00F37E6B">
                      <w:pPr>
                        <w:pStyle w:val="Textoindependiente"/>
                      </w:pPr>
                      <w:r>
                        <w:t>1.5</w:t>
                      </w:r>
                    </w:p>
                  </w:txbxContent>
                </v:textbox>
                <w10:wrap anchorx="page" anchory="page"/>
              </v:shape>
            </w:pict>
          </mc:Fallback>
        </mc:AlternateContent>
      </w:r>
      <w:r>
        <w:rPr>
          <w:noProof/>
        </w:rPr>
        <mc:AlternateContent>
          <mc:Choice Requires="wps">
            <w:drawing>
              <wp:anchor distT="0" distB="0" distL="114300" distR="114300" simplePos="0" relativeHeight="251684864" behindDoc="1" locked="0" layoutInCell="1" allowOverlap="1" wp14:anchorId="6A1B226C" wp14:editId="2E0475A8">
                <wp:simplePos x="0" y="0"/>
                <wp:positionH relativeFrom="page">
                  <wp:posOffset>993775</wp:posOffset>
                </wp:positionH>
                <wp:positionV relativeFrom="page">
                  <wp:posOffset>2724785</wp:posOffset>
                </wp:positionV>
                <wp:extent cx="1105535" cy="147320"/>
                <wp:effectExtent l="3175" t="635" r="0" b="4445"/>
                <wp:wrapNone/>
                <wp:docPr id="512" name="Cuadro de texto 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553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w:anchor="_bookmark6" w:history="1">
                              <w:r w:rsidR="00F37E6B">
                                <w:rPr>
                                  <w:color w:val="4182C3"/>
                                </w:rPr>
                                <w:t>Appendix: Methodology</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2" o:spid="_x0000_s1039" type="#_x0000_t202" style="position:absolute;margin-left:78.25pt;margin-top:214.55pt;width:87.05pt;height:11.6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" filled="f" stroked="f">
                <v:textbox inset="0,0,0,0">
                  <w:txbxContent>
                    <w:p w:rsidR="00F37E6B" w:rsidRDefault="00F37E6B" w:rsidP="00F37E6B">
                      <w:pPr>
                        <w:pStyle w:val="Textoindependiente"/>
                      </w:pPr>
                      <w:hyperlink w:anchor="_bookmark6" w:history="1">
                        <w:r>
                          <w:rPr>
                            <w:color w:val="4182C3"/>
                          </w:rPr>
                          <w:t>Appendix: Methodology</w:t>
                        </w:r>
                      </w:hyperlink>
                    </w:p>
                  </w:txbxContent>
                </v:textbox>
                <w10:wrap anchorx="page" anchory="page"/>
              </v:shape>
            </w:pict>
          </mc:Fallback>
        </mc:AlternateContent>
      </w:r>
      <w:r>
        <w:rPr>
          <w:noProof/>
        </w:rPr>
        <mc:AlternateContent>
          <mc:Choice Requires="wps">
            <w:drawing>
              <wp:anchor distT="0" distB="0" distL="114300" distR="114300" simplePos="0" relativeHeight="251685888" behindDoc="1" locked="0" layoutInCell="1" allowOverlap="1" wp14:anchorId="7C22817F" wp14:editId="52CEF2AD">
                <wp:simplePos x="0" y="0"/>
                <wp:positionH relativeFrom="page">
                  <wp:posOffset>6577330</wp:posOffset>
                </wp:positionH>
                <wp:positionV relativeFrom="page">
                  <wp:posOffset>2724785</wp:posOffset>
                </wp:positionV>
                <wp:extent cx="161925" cy="147320"/>
                <wp:effectExtent l="0" t="635" r="4445" b="4445"/>
                <wp:wrapNone/>
                <wp:docPr id="511" name="Cuadro de texto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1" o:spid="_x0000_s1040" type="#_x0000_t202" style="position:absolute;margin-left:517.9pt;margin-top:214.55pt;width:12.75pt;height:11.6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" filled="f" stroked="f">
                <v:textbox inset="0,0,0,0">
                  <w:txbxContent>
                    <w:p w:rsidR="00F37E6B" w:rsidRDefault="00F37E6B" w:rsidP="00F37E6B">
                      <w:pPr>
                        <w:pStyle w:val="Textoindependiente"/>
                      </w:pPr>
                      <w:r>
                        <w:t>1.6</w:t>
                      </w:r>
                    </w:p>
                  </w:txbxContent>
                </v:textbox>
                <w10:wrap anchorx="page" anchory="page"/>
              </v:shape>
            </w:pict>
          </mc:Fallback>
        </mc:AlternateContent>
      </w:r>
      <w:r>
        <w:rPr>
          <w:noProof/>
        </w:rPr>
        <mc:AlternateContent>
          <mc:Choice Requires="wps">
            <w:drawing>
              <wp:anchor distT="0" distB="0" distL="114300" distR="114300" simplePos="0" relativeHeight="251686912" behindDoc="1" locked="0" layoutInCell="1" allowOverlap="1" wp14:anchorId="6840B555" wp14:editId="15795998">
                <wp:simplePos x="0" y="0"/>
                <wp:positionH relativeFrom="page">
                  <wp:posOffset>6704965</wp:posOffset>
                </wp:positionH>
                <wp:positionV relativeFrom="page">
                  <wp:posOffset>10261600</wp:posOffset>
                </wp:positionV>
                <wp:extent cx="80010" cy="147320"/>
                <wp:effectExtent l="0" t="3175" r="0" b="1905"/>
                <wp:wrapNone/>
                <wp:docPr id="510" name="Cuadro de texto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0" o:spid="_x0000_s1041" type="#_x0000_t202" style="position:absolute;margin-left:527.95pt;margin-top:808pt;width:6.3pt;height:11.6pt;z-index:-251629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jwcj&#10;57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2</w:t>
                      </w:r>
                    </w:p>
                  </w:txbxContent>
                </v:textbox>
                <w10:wrap anchorx="page" anchory="page"/>
              </v:shape>
            </w:pict>
          </mc:Fallback>
        </mc:AlternateContent>
      </w:r>
      <w:r>
        <w:rPr>
          <w:noProof/>
        </w:rPr>
        <mc:AlternateContent>
          <mc:Choice Requires="wps">
            <w:drawing>
              <wp:anchor distT="0" distB="0" distL="114300" distR="114300" simplePos="0" relativeHeight="251687936" behindDoc="1" locked="0" layoutInCell="1" allowOverlap="1" wp14:anchorId="6B6EDC48" wp14:editId="17059B9D">
                <wp:simplePos x="0" y="0"/>
                <wp:positionH relativeFrom="page">
                  <wp:posOffset>787400</wp:posOffset>
                </wp:positionH>
                <wp:positionV relativeFrom="page">
                  <wp:posOffset>139065</wp:posOffset>
                </wp:positionV>
                <wp:extent cx="5985510" cy="152400"/>
                <wp:effectExtent l="0" t="0" r="0" b="3810"/>
                <wp:wrapNone/>
                <wp:docPr id="509" name="Cuadro de texto 5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9" o:spid="_x0000_s1042" type="#_x0000_t202" style="position:absolute;margin-left:62pt;margin-top:10.95pt;width:471.3pt;height:12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88960" behindDoc="1" locked="0" layoutInCell="1" allowOverlap="1" wp14:anchorId="4D2F8743" wp14:editId="3364FC24">
                <wp:simplePos x="0" y="0"/>
                <wp:positionH relativeFrom="page">
                  <wp:posOffset>1011555</wp:posOffset>
                </wp:positionH>
                <wp:positionV relativeFrom="page">
                  <wp:posOffset>1438275</wp:posOffset>
                </wp:positionV>
                <wp:extent cx="5761355" cy="152400"/>
                <wp:effectExtent l="1905" t="0" r="0" b="0"/>
                <wp:wrapNone/>
                <wp:docPr id="508" name="Cuadro de texto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8" o:spid="_x0000_s1043" type="#_x0000_t202" style="position:absolute;margin-left:79.65pt;margin-top:113.25pt;width:453.65pt;height:12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89984" behindDoc="1" locked="0" layoutInCell="1" allowOverlap="1" wp14:anchorId="4429D302" wp14:editId="1390DD14">
                <wp:simplePos x="0" y="0"/>
                <wp:positionH relativeFrom="page">
                  <wp:posOffset>1011555</wp:posOffset>
                </wp:positionH>
                <wp:positionV relativeFrom="page">
                  <wp:posOffset>1657350</wp:posOffset>
                </wp:positionV>
                <wp:extent cx="5761355" cy="152400"/>
                <wp:effectExtent l="1905" t="0" r="0" b="0"/>
                <wp:wrapNone/>
                <wp:docPr id="507" name="Cuadro de texto 5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7" o:spid="_x0000_s1044" type="#_x0000_t202" style="position:absolute;margin-left:79.65pt;margin-top:130.5pt;width:453.65pt;height:12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9YuwIAALw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1008" behindDoc="1" locked="0" layoutInCell="1" allowOverlap="1" wp14:anchorId="377E0A94" wp14:editId="7968A016">
                <wp:simplePos x="0" y="0"/>
                <wp:positionH relativeFrom="page">
                  <wp:posOffset>1230630</wp:posOffset>
                </wp:positionH>
                <wp:positionV relativeFrom="page">
                  <wp:posOffset>1877060</wp:posOffset>
                </wp:positionV>
                <wp:extent cx="5542280" cy="152400"/>
                <wp:effectExtent l="1905" t="635" r="0" b="0"/>
                <wp:wrapNone/>
                <wp:docPr id="506" name="Cuadro de texto 5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22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6" o:spid="_x0000_s1045" type="#_x0000_t202" style="position:absolute;margin-left:96.9pt;margin-top:147.8pt;width:436.4pt;height:12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2032" behindDoc="1" locked="0" layoutInCell="1" allowOverlap="1" wp14:anchorId="3DD26168" wp14:editId="4AEF9E89">
                <wp:simplePos x="0" y="0"/>
                <wp:positionH relativeFrom="page">
                  <wp:posOffset>1011555</wp:posOffset>
                </wp:positionH>
                <wp:positionV relativeFrom="page">
                  <wp:posOffset>2096770</wp:posOffset>
                </wp:positionV>
                <wp:extent cx="5761355" cy="152400"/>
                <wp:effectExtent l="1905" t="1270" r="0" b="0"/>
                <wp:wrapNone/>
                <wp:docPr id="505" name="Cuadro de texto 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5" o:spid="_x0000_s1046" type="#_x0000_t202" style="position:absolute;margin-left:79.65pt;margin-top:165.1pt;width:453.65pt;height:1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3056" behindDoc="1" locked="0" layoutInCell="1" allowOverlap="1" wp14:anchorId="65A1B9BF" wp14:editId="085FB546">
                <wp:simplePos x="0" y="0"/>
                <wp:positionH relativeFrom="page">
                  <wp:posOffset>1011555</wp:posOffset>
                </wp:positionH>
                <wp:positionV relativeFrom="page">
                  <wp:posOffset>2315845</wp:posOffset>
                </wp:positionV>
                <wp:extent cx="5761355" cy="152400"/>
                <wp:effectExtent l="1905" t="1270" r="0" b="0"/>
                <wp:wrapNone/>
                <wp:docPr id="504" name="Cuadro de texto 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4" o:spid="_x0000_s1047" type="#_x0000_t202" style="position:absolute;margin-left:79.65pt;margin-top:182.35pt;width:453.65pt;height:12pt;z-index:-251623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4080" behindDoc="1" locked="0" layoutInCell="1" allowOverlap="1" wp14:anchorId="5AB9EC96" wp14:editId="29B60C23">
                <wp:simplePos x="0" y="0"/>
                <wp:positionH relativeFrom="page">
                  <wp:posOffset>1011555</wp:posOffset>
                </wp:positionH>
                <wp:positionV relativeFrom="page">
                  <wp:posOffset>2535555</wp:posOffset>
                </wp:positionV>
                <wp:extent cx="5761355" cy="152400"/>
                <wp:effectExtent l="1905" t="1905" r="0" b="0"/>
                <wp:wrapNone/>
                <wp:docPr id="503" name="Cuadro de texto 5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3" o:spid="_x0000_s1048" type="#_x0000_t202" style="position:absolute;margin-left:79.65pt;margin-top:199.65pt;width:453.65pt;height:12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5104" behindDoc="1" locked="0" layoutInCell="1" allowOverlap="1" wp14:anchorId="47FC65CB" wp14:editId="38D9F6BC">
                <wp:simplePos x="0" y="0"/>
                <wp:positionH relativeFrom="page">
                  <wp:posOffset>1011555</wp:posOffset>
                </wp:positionH>
                <wp:positionV relativeFrom="page">
                  <wp:posOffset>2755265</wp:posOffset>
                </wp:positionV>
                <wp:extent cx="5761355" cy="152400"/>
                <wp:effectExtent l="1905" t="2540" r="0" b="0"/>
                <wp:wrapNone/>
                <wp:docPr id="502" name="Cuadro de texto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2" o:spid="_x0000_s1049" type="#_x0000_t202" style="position:absolute;margin-left:79.65pt;margin-top:216.95pt;width:453.65pt;height:12pt;z-index:-251621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6128" behindDoc="1" locked="0" layoutInCell="1" allowOverlap="1" wp14:anchorId="1CDB69E8" wp14:editId="287ABA6E">
                <wp:simplePos x="0" y="0"/>
                <wp:positionH relativeFrom="page">
                  <wp:posOffset>787400</wp:posOffset>
                </wp:positionH>
                <wp:positionV relativeFrom="page">
                  <wp:posOffset>10035540</wp:posOffset>
                </wp:positionV>
                <wp:extent cx="5985510" cy="152400"/>
                <wp:effectExtent l="0" t="0" r="0" b="3810"/>
                <wp:wrapNone/>
                <wp:docPr id="501" name="Cuadro de texto 5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1" o:spid="_x0000_s1050" type="#_x0000_t202" style="position:absolute;margin-left:62pt;margin-top:790.2pt;width:471.3pt;height:12pt;z-index:-251620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CnUgT2&#10;uQIAALw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42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00224" behindDoc="1" locked="0" layoutInCell="1" allowOverlap="1" wp14:anchorId="074EDCF0" wp14:editId="777EA7E5">
                <wp:simplePos x="0" y="0"/>
                <wp:positionH relativeFrom="page">
                  <wp:posOffset>771525</wp:posOffset>
                </wp:positionH>
                <wp:positionV relativeFrom="page">
                  <wp:posOffset>962025</wp:posOffset>
                </wp:positionV>
                <wp:extent cx="5989320" cy="1028700"/>
                <wp:effectExtent l="0" t="0" r="11430" b="0"/>
                <wp:wrapNone/>
                <wp:docPr id="497" name="Cuadro de texto 4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9320" cy="1028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Test Report</w:t>
                            </w:r>
                          </w:p>
                          <w:p w:rsidR="00F37E6B" w:rsidRDefault="00F37E6B" w:rsidP="00F37E6B">
                            <w:pPr>
                              <w:pStyle w:val="Textoindependiente"/>
                              <w:spacing w:before="240" w:line="270" w:lineRule="atLeast"/>
                              <w:ind w:right="42"/>
                            </w:pPr>
                            <w:r>
                              <w:t xml:space="preserve">This report is the result of an automated scan performed with </w:t>
                            </w:r>
                            <w:r>
                              <w:rPr>
                                <w:spacing w:val="-5"/>
                              </w:rPr>
                              <w:t xml:space="preserve">OWASP </w:t>
                            </w:r>
                            <w:r>
                              <w:t xml:space="preserve">ZAP on </w:t>
                            </w:r>
                            <w:hyperlink r:id="rId59">
                              <w:r>
                                <w:rPr>
                                  <w:color w:val="4182C3"/>
                                </w:rPr>
                                <w:t>http://127.0.0.1/</w:t>
                              </w:r>
                            </w:hyperlink>
                            <w:r>
                              <w:t xml:space="preserve">, with the purpose of finding out whether the web application was vulnerable. The scan was performed with the help of </w:t>
                            </w:r>
                            <w:r>
                              <w:rPr>
                                <w:spacing w:val="-5"/>
                              </w:rPr>
                              <w:t xml:space="preserve">OWASP </w:t>
                            </w:r>
                            <w:r>
                              <w:t xml:space="preserve">ZAP 2.6.0. The report is formatted according </w:t>
                            </w:r>
                            <w:proofErr w:type="gramStart"/>
                            <w:r>
                              <w:t>to  the</w:t>
                            </w:r>
                            <w:proofErr w:type="gramEnd"/>
                            <w:r>
                              <w:t xml:space="preserve"> NIST 800-115</w:t>
                            </w:r>
                            <w:r>
                              <w:rPr>
                                <w:spacing w:val="10"/>
                              </w:rPr>
                              <w:t xml:space="preserve"> </w:t>
                            </w:r>
                            <w:r>
                              <w:t>guidel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7" o:spid="_x0000_s1051" type="#_x0000_t202" style="position:absolute;margin-left:60.75pt;margin-top:75.75pt;width:471.6pt;height:81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" filled="f" stroked="f">
                <v:textbox inset="0,0,0,0">
                  <w:txbxContent>
                    <w:p w:rsidR="00F37E6B" w:rsidRPr="00112330" w:rsidRDefault="00F37E6B" w:rsidP="00F37E6B">
                      <w:pPr>
                        <w:spacing w:before="10"/>
                        <w:ind w:left="20"/>
                        <w:rPr>
                          <w:b/>
                          <w:sz w:val="34"/>
                          <w:lang w:val="en-US"/>
                        </w:rPr>
                      </w:pPr>
                      <w:r w:rsidRPr="00112330">
                        <w:rPr>
                          <w:b/>
                          <w:sz w:val="34"/>
                          <w:lang w:val="en-US"/>
                        </w:rPr>
                        <w:t>Test Report</w:t>
                      </w:r>
                    </w:p>
                    <w:p w:rsidR="00F37E6B" w:rsidRDefault="00F37E6B" w:rsidP="00F37E6B">
                      <w:pPr>
                        <w:pStyle w:val="Textoindependiente"/>
                        <w:spacing w:before="240" w:line="270" w:lineRule="atLeast"/>
                        <w:ind w:right="42"/>
                      </w:pPr>
                      <w:r>
                        <w:t xml:space="preserve">This report is the result of an automated scan performed with </w:t>
                      </w:r>
                      <w:r>
                        <w:rPr>
                          <w:spacing w:val="-5"/>
                        </w:rPr>
                        <w:t xml:space="preserve">OWASP </w:t>
                      </w:r>
                      <w:r>
                        <w:t xml:space="preserve">ZAP on </w:t>
                      </w:r>
                      <w:hyperlink r:id="rId60">
                        <w:r>
                          <w:rPr>
                            <w:color w:val="4182C3"/>
                          </w:rPr>
                          <w:t>http://127.0.0.1/</w:t>
                        </w:r>
                      </w:hyperlink>
                      <w:r>
                        <w:t xml:space="preserve">, with the purpose of finding out whether the web application was vulnerable. The scan was performed with the help of </w:t>
                      </w:r>
                      <w:r>
                        <w:rPr>
                          <w:spacing w:val="-5"/>
                        </w:rPr>
                        <w:t xml:space="preserve">OWASP </w:t>
                      </w:r>
                      <w:r>
                        <w:t xml:space="preserve">ZAP 2.6.0. The report is formatted according </w:t>
                      </w:r>
                      <w:proofErr w:type="gramStart"/>
                      <w:r>
                        <w:t>to  the</w:t>
                      </w:r>
                      <w:proofErr w:type="gramEnd"/>
                      <w:r>
                        <w:t xml:space="preserve"> NIST 800-115</w:t>
                      </w:r>
                      <w:r>
                        <w:rPr>
                          <w:spacing w:val="10"/>
                        </w:rPr>
                        <w:t xml:space="preserve"> </w:t>
                      </w:r>
                      <w:r>
                        <w:t>guideline.</w:t>
                      </w:r>
                    </w:p>
                  </w:txbxContent>
                </v:textbox>
                <w10:wrap anchorx="page" anchory="page"/>
              </v:shape>
            </w:pict>
          </mc:Fallback>
        </mc:AlternateContent>
      </w:r>
      <w:r>
        <w:rPr>
          <w:noProof/>
        </w:rPr>
        <mc:AlternateContent>
          <mc:Choice Requires="wps">
            <w:drawing>
              <wp:anchor distT="0" distB="0" distL="114300" distR="114300" simplePos="0" relativeHeight="251697152" behindDoc="1" locked="0" layoutInCell="1" allowOverlap="1" wp14:anchorId="50FBEBAF" wp14:editId="6B8D7D33">
                <wp:simplePos x="0" y="0"/>
                <wp:positionH relativeFrom="page">
                  <wp:posOffset>787400</wp:posOffset>
                </wp:positionH>
                <wp:positionV relativeFrom="page">
                  <wp:posOffset>407035</wp:posOffset>
                </wp:positionV>
                <wp:extent cx="5985510" cy="0"/>
                <wp:effectExtent l="6350" t="6985" r="8890" b="12065"/>
                <wp:wrapNone/>
                <wp:docPr id="500" name="Conector recto 5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500" o:spid="_x0000_s1026" style="position:absolute;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n9y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H2Cf3I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698176" behindDoc="1" locked="0" layoutInCell="1" allowOverlap="1" wp14:anchorId="2E090B8F" wp14:editId="2C0D345C">
                <wp:simplePos x="0" y="0"/>
                <wp:positionH relativeFrom="page">
                  <wp:posOffset>787400</wp:posOffset>
                </wp:positionH>
                <wp:positionV relativeFrom="page">
                  <wp:posOffset>10175240</wp:posOffset>
                </wp:positionV>
                <wp:extent cx="5985510" cy="0"/>
                <wp:effectExtent l="6350" t="12065" r="8890" b="6985"/>
                <wp:wrapNone/>
                <wp:docPr id="499" name="Conector recto 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99" o:spid="_x0000_s1026" style="position:absolute;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BBeZrZ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699200" behindDoc="1" locked="0" layoutInCell="1" allowOverlap="1" wp14:anchorId="119E64DF" wp14:editId="04908260">
                <wp:simplePos x="0" y="0"/>
                <wp:positionH relativeFrom="page">
                  <wp:posOffset>774700</wp:posOffset>
                </wp:positionH>
                <wp:positionV relativeFrom="page">
                  <wp:posOffset>172720</wp:posOffset>
                </wp:positionV>
                <wp:extent cx="566420" cy="147320"/>
                <wp:effectExtent l="3175" t="1270" r="1905" b="3810"/>
                <wp:wrapNone/>
                <wp:docPr id="498" name="Cuadro de texto 4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43" w:name="Introduction"/>
                            <w:bookmarkStart w:id="144" w:name="_bookmark0"/>
                            <w:bookmarkEnd w:id="143"/>
                            <w:bookmarkEnd w:id="144"/>
                            <w:r>
                              <w:rPr>
                                <w:color w:val="AAAAAA"/>
                              </w:rPr>
                              <w:t>Introdu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8" o:spid="_x0000_s1052" type="#_x0000_t202" style="position:absolute;margin-left:61pt;margin-top:13.6pt;width:44.6pt;height:11.6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" filled="f" stroked="f">
                <v:textbox inset="0,0,0,0">
                  <w:txbxContent>
                    <w:p w:rsidR="00F37E6B" w:rsidRDefault="00F37E6B" w:rsidP="00F37E6B">
                      <w:pPr>
                        <w:pStyle w:val="Textoindependiente"/>
                      </w:pPr>
                      <w:bookmarkStart w:id="144" w:name="Introduction"/>
                      <w:bookmarkStart w:id="145" w:name="_bookmark0"/>
                      <w:bookmarkEnd w:id="144"/>
                      <w:bookmarkEnd w:id="145"/>
                      <w:r>
                        <w:rPr>
                          <w:color w:val="AAAAAA"/>
                        </w:rPr>
                        <w:t>Introduction</w:t>
                      </w:r>
                    </w:p>
                  </w:txbxContent>
                </v:textbox>
                <w10:wrap anchorx="page" anchory="page"/>
              </v:shape>
            </w:pict>
          </mc:Fallback>
        </mc:AlternateContent>
      </w:r>
      <w:r>
        <w:rPr>
          <w:noProof/>
        </w:rPr>
        <mc:AlternateContent>
          <mc:Choice Requires="wps">
            <w:drawing>
              <wp:anchor distT="0" distB="0" distL="114300" distR="114300" simplePos="0" relativeHeight="251701248" behindDoc="1" locked="0" layoutInCell="1" allowOverlap="1" wp14:anchorId="36E65BAA" wp14:editId="3E576AD7">
                <wp:simplePos x="0" y="0"/>
                <wp:positionH relativeFrom="page">
                  <wp:posOffset>6704965</wp:posOffset>
                </wp:positionH>
                <wp:positionV relativeFrom="page">
                  <wp:posOffset>10261600</wp:posOffset>
                </wp:positionV>
                <wp:extent cx="80010" cy="147320"/>
                <wp:effectExtent l="0" t="3175" r="0" b="1905"/>
                <wp:wrapNone/>
                <wp:docPr id="496" name="Cuadro de texto 4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6" o:spid="_x0000_s1053" type="#_x0000_t202" style="position:absolute;margin-left:527.95pt;margin-top:808pt;width:6.3pt;height:11.6pt;z-index:-251615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JZ+6&#10;UL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3</w:t>
                      </w:r>
                    </w:p>
                  </w:txbxContent>
                </v:textbox>
                <w10:wrap anchorx="page" anchory="page"/>
              </v:shape>
            </w:pict>
          </mc:Fallback>
        </mc:AlternateContent>
      </w:r>
      <w:r>
        <w:rPr>
          <w:noProof/>
        </w:rPr>
        <mc:AlternateContent>
          <mc:Choice Requires="wps">
            <w:drawing>
              <wp:anchor distT="0" distB="0" distL="114300" distR="114300" simplePos="0" relativeHeight="251702272" behindDoc="1" locked="0" layoutInCell="1" allowOverlap="1" wp14:anchorId="3AAA8B07" wp14:editId="3BA46BFA">
                <wp:simplePos x="0" y="0"/>
                <wp:positionH relativeFrom="page">
                  <wp:posOffset>787400</wp:posOffset>
                </wp:positionH>
                <wp:positionV relativeFrom="page">
                  <wp:posOffset>267335</wp:posOffset>
                </wp:positionV>
                <wp:extent cx="5985510" cy="152400"/>
                <wp:effectExtent l="0" t="635" r="0" b="0"/>
                <wp:wrapNone/>
                <wp:docPr id="495" name="Cuadro de texto 4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5" o:spid="_x0000_s1054" type="#_x0000_t202" style="position:absolute;margin-left:62pt;margin-top:21.05pt;width:471.3pt;height:12pt;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bo/PQbkC&#10;AAC8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03296" behindDoc="1" locked="0" layoutInCell="1" allowOverlap="1" wp14:anchorId="2DCF26E5" wp14:editId="7F13E732">
                <wp:simplePos x="0" y="0"/>
                <wp:positionH relativeFrom="page">
                  <wp:posOffset>787400</wp:posOffset>
                </wp:positionH>
                <wp:positionV relativeFrom="page">
                  <wp:posOffset>10035540</wp:posOffset>
                </wp:positionV>
                <wp:extent cx="5985510" cy="152400"/>
                <wp:effectExtent l="0" t="0" r="0" b="3810"/>
                <wp:wrapNone/>
                <wp:docPr id="494" name="Cuadro de texto 4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4" o:spid="_x0000_s1055" type="#_x0000_t202" style="position:absolute;margin-left:62pt;margin-top:790.2pt;width:471.3pt;height:12pt;z-index:-251613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DiEAlH&#10;uQIAALw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07392" behindDoc="1" locked="0" layoutInCell="1" allowOverlap="1" wp14:anchorId="3999585C" wp14:editId="4ADF8A2D">
                <wp:simplePos x="0" y="0"/>
                <wp:positionH relativeFrom="page">
                  <wp:posOffset>771525</wp:posOffset>
                </wp:positionH>
                <wp:positionV relativeFrom="page">
                  <wp:posOffset>962025</wp:posOffset>
                </wp:positionV>
                <wp:extent cx="5924550" cy="1066800"/>
                <wp:effectExtent l="0" t="0" r="0" b="0"/>
                <wp:wrapNone/>
                <wp:docPr id="490" name="Cuadro de texto 4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066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jc w:val="both"/>
                              <w:rPr>
                                <w:b/>
                                <w:sz w:val="34"/>
                                <w:lang w:val="en-US"/>
                              </w:rPr>
                            </w:pPr>
                            <w:r w:rsidRPr="00112330">
                              <w:rPr>
                                <w:b/>
                                <w:sz w:val="34"/>
                                <w:lang w:val="en-US"/>
                              </w:rPr>
                              <w:t>Executive Summary</w:t>
                            </w:r>
                          </w:p>
                          <w:p w:rsidR="00F37E6B" w:rsidRDefault="00F37E6B" w:rsidP="00F37E6B">
                            <w:pPr>
                              <w:pStyle w:val="Textoindependiente"/>
                              <w:spacing w:before="240" w:line="270" w:lineRule="atLeast"/>
                              <w:ind w:right="17"/>
                              <w:jc w:val="both"/>
                            </w:pPr>
                            <w:r>
                              <w:t xml:space="preserve">The purpose of this automated test was to confirm whether the target web application meets the most basic security requirements. The test was meant to simulate a malicious attacker exploiting common vulnerabilities and breaches in a web application. The attacks were conducted under the level of access and privilege that a general Internet user </w:t>
                            </w:r>
                            <w:proofErr w:type="gramStart"/>
                            <w:r>
                              <w:t>would  have</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0" o:spid="_x0000_s1056" type="#_x0000_t202" style="position:absolute;margin-left:60.75pt;margin-top:75.75pt;width:466.5pt;height:84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" filled="f" stroked="f">
                <v:textbox inset="0,0,0,0">
                  <w:txbxContent>
                    <w:p w:rsidR="00F37E6B" w:rsidRPr="00112330" w:rsidRDefault="00F37E6B" w:rsidP="00F37E6B">
                      <w:pPr>
                        <w:spacing w:before="10"/>
                        <w:ind w:left="20"/>
                        <w:jc w:val="both"/>
                        <w:rPr>
                          <w:b/>
                          <w:sz w:val="34"/>
                          <w:lang w:val="en-US"/>
                        </w:rPr>
                      </w:pPr>
                      <w:r w:rsidRPr="00112330">
                        <w:rPr>
                          <w:b/>
                          <w:sz w:val="34"/>
                          <w:lang w:val="en-US"/>
                        </w:rPr>
                        <w:t>Executive Summary</w:t>
                      </w:r>
                    </w:p>
                    <w:p w:rsidR="00F37E6B" w:rsidRDefault="00F37E6B" w:rsidP="00F37E6B">
                      <w:pPr>
                        <w:pStyle w:val="Textoindependiente"/>
                        <w:spacing w:before="240" w:line="270" w:lineRule="atLeast"/>
                        <w:ind w:right="17"/>
                        <w:jc w:val="both"/>
                      </w:pPr>
                      <w:r>
                        <w:t xml:space="preserve">The purpose of this automated test was to confirm whether the target web application meets the most basic security requirements. The test was meant to simulate a malicious attacker exploiting common vulnerabilities and breaches in a web application. The attacks were conducted under the level of access and privilege that a general Internet user </w:t>
                      </w:r>
                      <w:proofErr w:type="gramStart"/>
                      <w:r>
                        <w:t>would  have</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704320" behindDoc="1" locked="0" layoutInCell="1" allowOverlap="1" wp14:anchorId="7CC4C87F" wp14:editId="244C9C69">
                <wp:simplePos x="0" y="0"/>
                <wp:positionH relativeFrom="page">
                  <wp:posOffset>787400</wp:posOffset>
                </wp:positionH>
                <wp:positionV relativeFrom="page">
                  <wp:posOffset>407035</wp:posOffset>
                </wp:positionV>
                <wp:extent cx="5985510" cy="0"/>
                <wp:effectExtent l="6350" t="6985" r="8890" b="12065"/>
                <wp:wrapNone/>
                <wp:docPr id="493" name="Conector recto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93" o:spid="_x0000_s1026" style="position:absolute;z-index:-251612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eCI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PMh4Ig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705344" behindDoc="1" locked="0" layoutInCell="1" allowOverlap="1" wp14:anchorId="2A192DC1" wp14:editId="22FD1524">
                <wp:simplePos x="0" y="0"/>
                <wp:positionH relativeFrom="page">
                  <wp:posOffset>787400</wp:posOffset>
                </wp:positionH>
                <wp:positionV relativeFrom="page">
                  <wp:posOffset>10175240</wp:posOffset>
                </wp:positionV>
                <wp:extent cx="5985510" cy="0"/>
                <wp:effectExtent l="6350" t="12065" r="8890" b="6985"/>
                <wp:wrapNone/>
                <wp:docPr id="492" name="Conector recto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92" o:spid="_x0000_s1026" style="position:absolute;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qZb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L6c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A0fqZb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706368" behindDoc="1" locked="0" layoutInCell="1" allowOverlap="1" wp14:anchorId="6220B941" wp14:editId="1C6FCEC7">
                <wp:simplePos x="0" y="0"/>
                <wp:positionH relativeFrom="page">
                  <wp:posOffset>774700</wp:posOffset>
                </wp:positionH>
                <wp:positionV relativeFrom="page">
                  <wp:posOffset>172720</wp:posOffset>
                </wp:positionV>
                <wp:extent cx="916305" cy="147320"/>
                <wp:effectExtent l="3175" t="1270" r="4445" b="3810"/>
                <wp:wrapNone/>
                <wp:docPr id="491" name="Cuadro de texto 4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630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45" w:name="Executive_Summary"/>
                            <w:bookmarkStart w:id="146" w:name="_bookmark1"/>
                            <w:bookmarkEnd w:id="145"/>
                            <w:bookmarkEnd w:id="146"/>
                            <w:r>
                              <w:rPr>
                                <w:color w:val="AAAAAA"/>
                              </w:rPr>
                              <w:t>Executive Summa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1" o:spid="_x0000_s1057" type="#_x0000_t202" style="position:absolute;margin-left:61pt;margin-top:13.6pt;width:72.15pt;height:11.6pt;z-index:-251610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" filled="f" stroked="f">
                <v:textbox inset="0,0,0,0">
                  <w:txbxContent>
                    <w:p w:rsidR="00F37E6B" w:rsidRDefault="00F37E6B" w:rsidP="00F37E6B">
                      <w:pPr>
                        <w:pStyle w:val="Textoindependiente"/>
                      </w:pPr>
                      <w:bookmarkStart w:id="148" w:name="Executive_Summary"/>
                      <w:bookmarkStart w:id="149" w:name="_bookmark1"/>
                      <w:bookmarkEnd w:id="148"/>
                      <w:bookmarkEnd w:id="149"/>
                      <w:r>
                        <w:rPr>
                          <w:color w:val="AAAAAA"/>
                        </w:rPr>
                        <w:t>Executive Summary</w:t>
                      </w:r>
                    </w:p>
                  </w:txbxContent>
                </v:textbox>
                <w10:wrap anchorx="page" anchory="page"/>
              </v:shape>
            </w:pict>
          </mc:Fallback>
        </mc:AlternateContent>
      </w:r>
      <w:r>
        <w:rPr>
          <w:noProof/>
        </w:rPr>
        <mc:AlternateContent>
          <mc:Choice Requires="wps">
            <w:drawing>
              <wp:anchor distT="0" distB="0" distL="114300" distR="114300" simplePos="0" relativeHeight="251708416" behindDoc="1" locked="0" layoutInCell="1" allowOverlap="1" wp14:anchorId="085C6BCF" wp14:editId="5CA08A90">
                <wp:simplePos x="0" y="0"/>
                <wp:positionH relativeFrom="page">
                  <wp:posOffset>6704965</wp:posOffset>
                </wp:positionH>
                <wp:positionV relativeFrom="page">
                  <wp:posOffset>10261600</wp:posOffset>
                </wp:positionV>
                <wp:extent cx="80010" cy="147320"/>
                <wp:effectExtent l="0" t="3175" r="0" b="1905"/>
                <wp:wrapNone/>
                <wp:docPr id="489" name="Cuadro de texto 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9" o:spid="_x0000_s1058" type="#_x0000_t202" style="position:absolute;margin-left:527.95pt;margin-top:808pt;width:6.3pt;height:11.6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mxHuQIAALo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DeZs&#10;R7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4</w:t>
                      </w:r>
                    </w:p>
                  </w:txbxContent>
                </v:textbox>
                <w10:wrap anchorx="page" anchory="page"/>
              </v:shape>
            </w:pict>
          </mc:Fallback>
        </mc:AlternateContent>
      </w:r>
      <w:r>
        <w:rPr>
          <w:noProof/>
        </w:rPr>
        <mc:AlternateContent>
          <mc:Choice Requires="wps">
            <w:drawing>
              <wp:anchor distT="0" distB="0" distL="114300" distR="114300" simplePos="0" relativeHeight="251709440" behindDoc="1" locked="0" layoutInCell="1" allowOverlap="1" wp14:anchorId="15F09028" wp14:editId="48D6F9D7">
                <wp:simplePos x="0" y="0"/>
                <wp:positionH relativeFrom="page">
                  <wp:posOffset>787400</wp:posOffset>
                </wp:positionH>
                <wp:positionV relativeFrom="page">
                  <wp:posOffset>267335</wp:posOffset>
                </wp:positionV>
                <wp:extent cx="5985510" cy="152400"/>
                <wp:effectExtent l="0" t="635" r="0" b="0"/>
                <wp:wrapNone/>
                <wp:docPr id="488" name="Cuadro de texto 4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8" o:spid="_x0000_s1059" type="#_x0000_t202" style="position:absolute;margin-left:62pt;margin-top:21.05pt;width:471.3pt;height:12pt;z-index:-251607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zbKgqLkC&#10;AAC8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10464" behindDoc="1" locked="0" layoutInCell="1" allowOverlap="1" wp14:anchorId="7A3B867E" wp14:editId="58A3845C">
                <wp:simplePos x="0" y="0"/>
                <wp:positionH relativeFrom="page">
                  <wp:posOffset>787400</wp:posOffset>
                </wp:positionH>
                <wp:positionV relativeFrom="page">
                  <wp:posOffset>10035540</wp:posOffset>
                </wp:positionV>
                <wp:extent cx="5985510" cy="152400"/>
                <wp:effectExtent l="0" t="0" r="0" b="3810"/>
                <wp:wrapNone/>
                <wp:docPr id="487" name="Cuadro de texto 4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7" o:spid="_x0000_s1060" type="#_x0000_t202" style="position:absolute;margin-left:62pt;margin-top:790.2pt;width:471.3pt;height:12pt;z-index:-251606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FOugIAALw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Ug8B&#10;TroCAAC8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11488" behindDoc="1" locked="0" layoutInCell="1" allowOverlap="1" wp14:anchorId="1419AF8A" wp14:editId="38700D1C">
                <wp:simplePos x="0" y="0"/>
                <wp:positionH relativeFrom="page">
                  <wp:posOffset>787400</wp:posOffset>
                </wp:positionH>
                <wp:positionV relativeFrom="page">
                  <wp:posOffset>407035</wp:posOffset>
                </wp:positionV>
                <wp:extent cx="5985510" cy="0"/>
                <wp:effectExtent l="6350" t="6985" r="8890" b="12065"/>
                <wp:wrapNone/>
                <wp:docPr id="486" name="Conector recto 4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86" o:spid="_x0000_s1026" style="position:absolute;z-index:-251604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I6l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L+Y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OYcjqU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712512" behindDoc="1" locked="0" layoutInCell="1" allowOverlap="1" wp14:anchorId="3DB3CC0E" wp14:editId="35A8099B">
                <wp:simplePos x="0" y="0"/>
                <wp:positionH relativeFrom="page">
                  <wp:posOffset>787400</wp:posOffset>
                </wp:positionH>
                <wp:positionV relativeFrom="page">
                  <wp:posOffset>10175240</wp:posOffset>
                </wp:positionV>
                <wp:extent cx="5985510" cy="0"/>
                <wp:effectExtent l="6350" t="12065" r="8890" b="6985"/>
                <wp:wrapNone/>
                <wp:docPr id="485" name="Conector recto 4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85" o:spid="_x0000_s1026" style="position:absolute;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UL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L2Y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Du+jUL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713536" behindDoc="1" locked="0" layoutInCell="1" allowOverlap="1" wp14:anchorId="0A8554F5" wp14:editId="3818DFB8">
                <wp:simplePos x="0" y="0"/>
                <wp:positionH relativeFrom="page">
                  <wp:posOffset>774700</wp:posOffset>
                </wp:positionH>
                <wp:positionV relativeFrom="page">
                  <wp:posOffset>172720</wp:posOffset>
                </wp:positionV>
                <wp:extent cx="919480" cy="147320"/>
                <wp:effectExtent l="3175" t="1270" r="1270" b="3810"/>
                <wp:wrapNone/>
                <wp:docPr id="484" name="Cuadro de texto 4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48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47" w:name="Summary_of_Results"/>
                            <w:bookmarkStart w:id="148" w:name="_bookmark2"/>
                            <w:bookmarkEnd w:id="147"/>
                            <w:bookmarkEnd w:id="148"/>
                            <w:r>
                              <w:rPr>
                                <w:color w:val="AAAAAA"/>
                              </w:rPr>
                              <w:t>Summary of Resul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4" o:spid="_x0000_s1061" type="#_x0000_t202" style="position:absolute;margin-left:61pt;margin-top:13.6pt;width:72.4pt;height:11.6pt;z-index:-251602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" filled="f" stroked="f">
                <v:textbox inset="0,0,0,0">
                  <w:txbxContent>
                    <w:p w:rsidR="00F37E6B" w:rsidRDefault="00F37E6B" w:rsidP="00F37E6B">
                      <w:pPr>
                        <w:pStyle w:val="Textoindependiente"/>
                      </w:pPr>
                      <w:bookmarkStart w:id="152" w:name="Summary_of_Results"/>
                      <w:bookmarkStart w:id="153" w:name="_bookmark2"/>
                      <w:bookmarkEnd w:id="152"/>
                      <w:bookmarkEnd w:id="153"/>
                      <w:r>
                        <w:rPr>
                          <w:color w:val="AAAAAA"/>
                        </w:rPr>
                        <w:t>Summary of Results</w:t>
                      </w:r>
                    </w:p>
                  </w:txbxContent>
                </v:textbox>
                <w10:wrap anchorx="page" anchory="page"/>
              </v:shape>
            </w:pict>
          </mc:Fallback>
        </mc:AlternateContent>
      </w:r>
      <w:r>
        <w:rPr>
          <w:noProof/>
        </w:rPr>
        <mc:AlternateContent>
          <mc:Choice Requires="wps">
            <w:drawing>
              <wp:anchor distT="0" distB="0" distL="114300" distR="114300" simplePos="0" relativeHeight="251714560" behindDoc="1" locked="0" layoutInCell="1" allowOverlap="1" wp14:anchorId="2D4B6FD6" wp14:editId="420E1DFD">
                <wp:simplePos x="0" y="0"/>
                <wp:positionH relativeFrom="page">
                  <wp:posOffset>774700</wp:posOffset>
                </wp:positionH>
                <wp:positionV relativeFrom="page">
                  <wp:posOffset>932815</wp:posOffset>
                </wp:positionV>
                <wp:extent cx="1765935" cy="248285"/>
                <wp:effectExtent l="3175" t="0" r="2540" b="0"/>
                <wp:wrapNone/>
                <wp:docPr id="483" name="Cuadro de texto 4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935" cy="248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3"/>
                              <w:ind w:left="20"/>
                              <w:rPr>
                                <w:b/>
                                <w:sz w:val="31"/>
                              </w:rPr>
                            </w:pPr>
                            <w:proofErr w:type="spellStart"/>
                            <w:r>
                              <w:rPr>
                                <w:b/>
                                <w:sz w:val="31"/>
                              </w:rPr>
                              <w:t>Summary</w:t>
                            </w:r>
                            <w:proofErr w:type="spellEnd"/>
                            <w:r>
                              <w:rPr>
                                <w:b/>
                                <w:sz w:val="31"/>
                              </w:rPr>
                              <w:t xml:space="preserve"> of </w:t>
                            </w:r>
                            <w:proofErr w:type="spellStart"/>
                            <w:r>
                              <w:rPr>
                                <w:b/>
                                <w:sz w:val="31"/>
                              </w:rPr>
                              <w:t>Results</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3" o:spid="_x0000_s1062" type="#_x0000_t202" style="position:absolute;margin-left:61pt;margin-top:73.45pt;width:139.05pt;height:19.55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" filled="f" stroked="f">
                <v:textbox inset="0,0,0,0">
                  <w:txbxContent>
                    <w:p w:rsidR="00F37E6B" w:rsidRDefault="00F37E6B" w:rsidP="00F37E6B">
                      <w:pPr>
                        <w:spacing w:before="13"/>
                        <w:ind w:left="20"/>
                        <w:rPr>
                          <w:b/>
                          <w:sz w:val="31"/>
                        </w:rPr>
                      </w:pPr>
                      <w:proofErr w:type="spellStart"/>
                      <w:r>
                        <w:rPr>
                          <w:b/>
                          <w:sz w:val="31"/>
                        </w:rPr>
                        <w:t>Summary</w:t>
                      </w:r>
                      <w:proofErr w:type="spellEnd"/>
                      <w:r>
                        <w:rPr>
                          <w:b/>
                          <w:sz w:val="31"/>
                        </w:rPr>
                        <w:t xml:space="preserve"> of </w:t>
                      </w:r>
                      <w:proofErr w:type="spellStart"/>
                      <w:r>
                        <w:rPr>
                          <w:b/>
                          <w:sz w:val="31"/>
                        </w:rPr>
                        <w:t>Results</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15584" behindDoc="1" locked="0" layoutInCell="1" allowOverlap="1" wp14:anchorId="32A1440F" wp14:editId="6FBCC26C">
                <wp:simplePos x="0" y="0"/>
                <wp:positionH relativeFrom="page">
                  <wp:posOffset>774700</wp:posOffset>
                </wp:positionH>
                <wp:positionV relativeFrom="page">
                  <wp:posOffset>1353185</wp:posOffset>
                </wp:positionV>
                <wp:extent cx="5004435" cy="147320"/>
                <wp:effectExtent l="3175" t="635" r="2540" b="4445"/>
                <wp:wrapNone/>
                <wp:docPr id="482" name="Cuadro de texto 4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443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The automated scan found a total of 23 distinct vulnerabilities. The following types of vulnerabilities </w:t>
                            </w:r>
                            <w:proofErr w:type="gramStart"/>
                            <w:r>
                              <w:t>were  found</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2" o:spid="_x0000_s1063" type="#_x0000_t202" style="position:absolute;margin-left:61pt;margin-top:106.55pt;width:394.05pt;height:11.6pt;z-index:-251600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YBkuwIAALw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" filled="f" stroked="f">
                <v:textbox inset="0,0,0,0">
                  <w:txbxContent>
                    <w:p w:rsidR="00F37E6B" w:rsidRDefault="00F37E6B" w:rsidP="00F37E6B">
                      <w:pPr>
                        <w:pStyle w:val="Textoindependiente"/>
                      </w:pPr>
                      <w:r>
                        <w:t xml:space="preserve">The automated scan found a total of 23 distinct vulnerabilities. The following types of vulnerabilities </w:t>
                      </w:r>
                      <w:proofErr w:type="gramStart"/>
                      <w:r>
                        <w:t>were  found</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716608" behindDoc="1" locked="0" layoutInCell="1" allowOverlap="1" wp14:anchorId="377B944F" wp14:editId="1AF563E8">
                <wp:simplePos x="0" y="0"/>
                <wp:positionH relativeFrom="page">
                  <wp:posOffset>774700</wp:posOffset>
                </wp:positionH>
                <wp:positionV relativeFrom="page">
                  <wp:posOffset>1687195</wp:posOffset>
                </wp:positionV>
                <wp:extent cx="1729105" cy="198120"/>
                <wp:effectExtent l="3175" t="1270" r="1270" b="635"/>
                <wp:wrapNone/>
                <wp:docPr id="481" name="Cuadro de texto 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910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1" o:spid="_x0000_s1064" type="#_x0000_t202" style="position:absolute;margin-left:61pt;margin-top:132.85pt;width:136.15pt;height:15.6pt;z-index:-251599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" filled="f" stroked="f">
                <v:textbox inset="0,0,0,0">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17632" behindDoc="1" locked="0" layoutInCell="1" allowOverlap="1" wp14:anchorId="53068084" wp14:editId="3B7D1B80">
                <wp:simplePos x="0" y="0"/>
                <wp:positionH relativeFrom="page">
                  <wp:posOffset>774700</wp:posOffset>
                </wp:positionH>
                <wp:positionV relativeFrom="page">
                  <wp:posOffset>2020570</wp:posOffset>
                </wp:positionV>
                <wp:extent cx="5885180" cy="668655"/>
                <wp:effectExtent l="3175" t="1270" r="0" b="0"/>
                <wp:wrapNone/>
                <wp:docPr id="480" name="Cuadro de texto 4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518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
                            </w:pPr>
                            <w:r>
                              <w:t xml:space="preserve">A cookie has been set without the </w:t>
                            </w:r>
                            <w:proofErr w:type="spellStart"/>
                            <w:r>
                              <w:t>HttpOnly</w:t>
                            </w:r>
                            <w:proofErr w:type="spellEnd"/>
                            <w:r>
                              <w:t xml:space="preserve"> flag, which means that the cookie can be accessed by JavaScript. If a malicious script can be run on this page then the cookie will be accessible and can be transmitted to another site. If this is a session cookie then session hijacking may be possible.</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0" o:spid="_x0000_s1065" type="#_x0000_t202" style="position:absolute;margin-left:61pt;margin-top:159.1pt;width:463.4pt;height:52.65pt;z-index:-251598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" filled="f" stroked="f">
                <v:textbox inset="0,0,0,0">
                  <w:txbxContent>
                    <w:p w:rsidR="00F37E6B" w:rsidRDefault="00F37E6B" w:rsidP="00F37E6B">
                      <w:pPr>
                        <w:pStyle w:val="Textoindependiente"/>
                        <w:spacing w:line="336" w:lineRule="auto"/>
                        <w:ind w:right="1"/>
                      </w:pPr>
                      <w:r>
                        <w:t xml:space="preserve">A cookie has been set without the </w:t>
                      </w:r>
                      <w:proofErr w:type="spellStart"/>
                      <w:r>
                        <w:t>HttpOnly</w:t>
                      </w:r>
                      <w:proofErr w:type="spellEnd"/>
                      <w:r>
                        <w:t xml:space="preserve"> flag, which means that the cookie can be accessed by JavaScript. If a malicious script can be run on this page then the cookie will be accessible and can be transmitted to another site. If this is a session cookie then session hijacking may be possible.</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18656" behindDoc="1" locked="0" layoutInCell="1" allowOverlap="1" wp14:anchorId="4994C548" wp14:editId="6B613571">
                <wp:simplePos x="0" y="0"/>
                <wp:positionH relativeFrom="page">
                  <wp:posOffset>774700</wp:posOffset>
                </wp:positionH>
                <wp:positionV relativeFrom="page">
                  <wp:posOffset>2807335</wp:posOffset>
                </wp:positionV>
                <wp:extent cx="728345" cy="147320"/>
                <wp:effectExtent l="3175" t="0" r="1905" b="0"/>
                <wp:wrapNone/>
                <wp:docPr id="479" name="Cuadro de texto 4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61">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9" o:spid="_x0000_s1066" type="#_x0000_t202" style="position:absolute;margin-left:61pt;margin-top:221.05pt;width:57.35pt;height:11.6pt;z-index:-25159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BhouQIAALs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" filled="f" stroked="f">
                <v:textbox inset="0,0,0,0">
                  <w:txbxContent>
                    <w:p w:rsidR="00F37E6B" w:rsidRDefault="00F37E6B" w:rsidP="00F37E6B">
                      <w:pPr>
                        <w:pStyle w:val="Textoindependiente"/>
                      </w:pPr>
                      <w:hyperlink r:id="rId62">
                        <w:r>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19680" behindDoc="1" locked="0" layoutInCell="1" allowOverlap="1" wp14:anchorId="0B4C2B89" wp14:editId="042EE770">
                <wp:simplePos x="0" y="0"/>
                <wp:positionH relativeFrom="page">
                  <wp:posOffset>774700</wp:posOffset>
                </wp:positionH>
                <wp:positionV relativeFrom="page">
                  <wp:posOffset>3141345</wp:posOffset>
                </wp:positionV>
                <wp:extent cx="2840990" cy="198120"/>
                <wp:effectExtent l="3175" t="0" r="3810" b="3810"/>
                <wp:wrapNone/>
                <wp:docPr id="478" name="Cuadro de texto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8" o:spid="_x0000_s1067" type="#_x0000_t202" style="position:absolute;margin-left:61pt;margin-top:247.35pt;width:223.7pt;height:15.6pt;z-index:-25159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" filled="f" stroked="f">
                <v:textbox inset="0,0,0,0">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v:textbox>
                <w10:wrap anchorx="page" anchory="page"/>
              </v:shape>
            </w:pict>
          </mc:Fallback>
        </mc:AlternateContent>
      </w:r>
      <w:r>
        <w:rPr>
          <w:noProof/>
        </w:rPr>
        <mc:AlternateContent>
          <mc:Choice Requires="wps">
            <w:drawing>
              <wp:anchor distT="0" distB="0" distL="114300" distR="114300" simplePos="0" relativeHeight="251720704" behindDoc="1" locked="0" layoutInCell="1" allowOverlap="1" wp14:anchorId="16715DCD" wp14:editId="16283819">
                <wp:simplePos x="0" y="0"/>
                <wp:positionH relativeFrom="page">
                  <wp:posOffset>774700</wp:posOffset>
                </wp:positionH>
                <wp:positionV relativeFrom="page">
                  <wp:posOffset>3474720</wp:posOffset>
                </wp:positionV>
                <wp:extent cx="5992495" cy="494665"/>
                <wp:effectExtent l="3175" t="0" r="0" b="2540"/>
                <wp:wrapNone/>
                <wp:docPr id="477" name="Cuadro de texto 4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2495"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pPr>
                            <w:r>
                              <w:t>Web Browser XSS Protection is not enabled, or is disabled by the configuration of the 'X-XSS-Protection' HTTP response header on the web server</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7" o:spid="_x0000_s1068" type="#_x0000_t202" style="position:absolute;margin-left:61pt;margin-top:273.6pt;width:471.85pt;height:38.95pt;z-index:-251595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" filled="f" stroked="f">
                <v:textbox inset="0,0,0,0">
                  <w:txbxContent>
                    <w:p w:rsidR="00F37E6B" w:rsidRDefault="00F37E6B" w:rsidP="00F37E6B">
                      <w:pPr>
                        <w:pStyle w:val="Textoindependiente"/>
                        <w:spacing w:line="336" w:lineRule="auto"/>
                      </w:pPr>
                      <w:r>
                        <w:t>Web Browser XSS Protection is not enabled, or is disabled by the configuration of the 'X-XSS-Protection' HTTP response header on the web server</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21728" behindDoc="1" locked="0" layoutInCell="1" allowOverlap="1" wp14:anchorId="1FFCDA85" wp14:editId="4257E613">
                <wp:simplePos x="0" y="0"/>
                <wp:positionH relativeFrom="page">
                  <wp:posOffset>774700</wp:posOffset>
                </wp:positionH>
                <wp:positionV relativeFrom="page">
                  <wp:posOffset>4078605</wp:posOffset>
                </wp:positionV>
                <wp:extent cx="1266825" cy="147320"/>
                <wp:effectExtent l="3175" t="1905" r="0" b="3175"/>
                <wp:wrapNone/>
                <wp:docPr id="476"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63">
                              <w:r w:rsidR="00F37E6B">
                                <w:rPr>
                                  <w:color w:val="4182C3"/>
                                </w:rPr>
                                <w:t>http://127.0.0.1/sitemap.xml</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6" o:spid="_x0000_s1069" type="#_x0000_t202" style="position:absolute;margin-left:61pt;margin-top:321.15pt;width:99.75pt;height:11.6pt;z-index:-251594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" filled="f" stroked="f">
                <v:textbox inset="0,0,0,0">
                  <w:txbxContent>
                    <w:p w:rsidR="00F37E6B" w:rsidRDefault="00F37E6B" w:rsidP="00F37E6B">
                      <w:pPr>
                        <w:pStyle w:val="Textoindependiente"/>
                      </w:pPr>
                      <w:hyperlink r:id="rId64">
                        <w:r>
                          <w:rPr>
                            <w:color w:val="4182C3"/>
                          </w:rPr>
                          <w:t>http://127.0.0.1/sitemap.xml</w:t>
                        </w:r>
                      </w:hyperlink>
                    </w:p>
                  </w:txbxContent>
                </v:textbox>
                <w10:wrap anchorx="page" anchory="page"/>
              </v:shape>
            </w:pict>
          </mc:Fallback>
        </mc:AlternateContent>
      </w:r>
      <w:r>
        <w:rPr>
          <w:noProof/>
        </w:rPr>
        <mc:AlternateContent>
          <mc:Choice Requires="wps">
            <w:drawing>
              <wp:anchor distT="0" distB="0" distL="114300" distR="114300" simplePos="0" relativeHeight="251722752" behindDoc="1" locked="0" layoutInCell="1" allowOverlap="1" wp14:anchorId="412244DD" wp14:editId="5AB8A395">
                <wp:simplePos x="0" y="0"/>
                <wp:positionH relativeFrom="page">
                  <wp:posOffset>774700</wp:posOffset>
                </wp:positionH>
                <wp:positionV relativeFrom="page">
                  <wp:posOffset>4344035</wp:posOffset>
                </wp:positionV>
                <wp:extent cx="1214755" cy="147320"/>
                <wp:effectExtent l="3175" t="635" r="1270" b="4445"/>
                <wp:wrapNone/>
                <wp:docPr id="475" name="Cuadro de texto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65">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5" o:spid="_x0000_s1070" type="#_x0000_t202" style="position:absolute;margin-left:61pt;margin-top:342.05pt;width:95.65pt;height:11.6pt;z-index:-251593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" filled="f" stroked="f">
                <v:textbox inset="0,0,0,0">
                  <w:txbxContent>
                    <w:p w:rsidR="00F37E6B" w:rsidRDefault="00F37E6B" w:rsidP="00F37E6B">
                      <w:pPr>
                        <w:pStyle w:val="Textoindependiente"/>
                      </w:pPr>
                      <w:hyperlink r:id="rId66">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23776" behindDoc="1" locked="0" layoutInCell="1" allowOverlap="1" wp14:anchorId="78686809" wp14:editId="586C2A76">
                <wp:simplePos x="0" y="0"/>
                <wp:positionH relativeFrom="page">
                  <wp:posOffset>774700</wp:posOffset>
                </wp:positionH>
                <wp:positionV relativeFrom="page">
                  <wp:posOffset>4599940</wp:posOffset>
                </wp:positionV>
                <wp:extent cx="1169670" cy="147320"/>
                <wp:effectExtent l="3175" t="0" r="0" b="0"/>
                <wp:wrapNone/>
                <wp:docPr id="474" name="Cuadro de texto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967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67">
                              <w:r w:rsidR="00F37E6B">
                                <w:rPr>
                                  <w:color w:val="4182C3"/>
                                </w:rPr>
                                <w:t>http://127.0.0.1/config.inc</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4" o:spid="_x0000_s1071" type="#_x0000_t202" style="position:absolute;margin-left:61pt;margin-top:362.2pt;width:92.1pt;height:11.6pt;z-index:-251592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" filled="f" stroked="f">
                <v:textbox inset="0,0,0,0">
                  <w:txbxContent>
                    <w:p w:rsidR="00F37E6B" w:rsidRDefault="00F37E6B" w:rsidP="00F37E6B">
                      <w:pPr>
                        <w:pStyle w:val="Textoindependiente"/>
                      </w:pPr>
                      <w:hyperlink r:id="rId68">
                        <w:r>
                          <w:rPr>
                            <w:color w:val="4182C3"/>
                          </w:rPr>
                          <w:t>http://127.0.0.1/config.inc</w:t>
                        </w:r>
                      </w:hyperlink>
                    </w:p>
                  </w:txbxContent>
                </v:textbox>
                <w10:wrap anchorx="page" anchory="page"/>
              </v:shape>
            </w:pict>
          </mc:Fallback>
        </mc:AlternateContent>
      </w:r>
      <w:r>
        <w:rPr>
          <w:noProof/>
        </w:rPr>
        <mc:AlternateContent>
          <mc:Choice Requires="wps">
            <w:drawing>
              <wp:anchor distT="0" distB="0" distL="114300" distR="114300" simplePos="0" relativeHeight="251724800" behindDoc="1" locked="0" layoutInCell="1" allowOverlap="1" wp14:anchorId="48A5E12F" wp14:editId="1EBCACA1">
                <wp:simplePos x="0" y="0"/>
                <wp:positionH relativeFrom="page">
                  <wp:posOffset>774700</wp:posOffset>
                </wp:positionH>
                <wp:positionV relativeFrom="page">
                  <wp:posOffset>4865370</wp:posOffset>
                </wp:positionV>
                <wp:extent cx="728345" cy="147320"/>
                <wp:effectExtent l="3175" t="0" r="1905" b="0"/>
                <wp:wrapNone/>
                <wp:docPr id="473" name="Cuadro de texto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69">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3" o:spid="_x0000_s1072" type="#_x0000_t202" style="position:absolute;margin-left:61pt;margin-top:383.1pt;width:57.35pt;height:11.6pt;z-index:-251591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" filled="f" stroked="f">
                <v:textbox inset="0,0,0,0">
                  <w:txbxContent>
                    <w:p w:rsidR="00F37E6B" w:rsidRDefault="00F37E6B" w:rsidP="00F37E6B">
                      <w:pPr>
                        <w:pStyle w:val="Textoindependiente"/>
                      </w:pPr>
                      <w:hyperlink r:id="rId70">
                        <w:r>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25824" behindDoc="1" locked="0" layoutInCell="1" allowOverlap="1" wp14:anchorId="47376D30" wp14:editId="346495F7">
                <wp:simplePos x="0" y="0"/>
                <wp:positionH relativeFrom="page">
                  <wp:posOffset>774700</wp:posOffset>
                </wp:positionH>
                <wp:positionV relativeFrom="page">
                  <wp:posOffset>5130165</wp:posOffset>
                </wp:positionV>
                <wp:extent cx="1184275" cy="147320"/>
                <wp:effectExtent l="3175" t="0" r="3175" b="0"/>
                <wp:wrapNone/>
                <wp:docPr id="472" name="Cuadro de texto 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71">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2" o:spid="_x0000_s1073" type="#_x0000_t202" style="position:absolute;margin-left:61pt;margin-top:403.95pt;width:93.25pt;height:11.6pt;z-index:-251590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WtluQIAALw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" filled="f" stroked="f">
                <v:textbox inset="0,0,0,0">
                  <w:txbxContent>
                    <w:p w:rsidR="00F37E6B" w:rsidRDefault="00F37E6B" w:rsidP="00F37E6B">
                      <w:pPr>
                        <w:pStyle w:val="Textoindependiente"/>
                      </w:pPr>
                      <w:hyperlink r:id="rId72">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26848" behindDoc="1" locked="0" layoutInCell="1" allowOverlap="1" wp14:anchorId="11DA022B" wp14:editId="7391F280">
                <wp:simplePos x="0" y="0"/>
                <wp:positionH relativeFrom="page">
                  <wp:posOffset>774700</wp:posOffset>
                </wp:positionH>
                <wp:positionV relativeFrom="page">
                  <wp:posOffset>5386705</wp:posOffset>
                </wp:positionV>
                <wp:extent cx="1062355" cy="147320"/>
                <wp:effectExtent l="3175" t="0" r="1270" b="0"/>
                <wp:wrapNone/>
                <wp:docPr id="471" name="Cuadro de texto 4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73">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1" o:spid="_x0000_s1074" type="#_x0000_t202" style="position:absolute;margin-left:61pt;margin-top:424.15pt;width:83.65pt;height:11.6pt;z-index:-251589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" filled="f" stroked="f">
                <v:textbox inset="0,0,0,0">
                  <w:txbxContent>
                    <w:p w:rsidR="00F37E6B" w:rsidRDefault="00F37E6B" w:rsidP="00F37E6B">
                      <w:pPr>
                        <w:pStyle w:val="Textoindependiente"/>
                      </w:pPr>
                      <w:hyperlink r:id="rId74">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27872" behindDoc="1" locked="0" layoutInCell="1" allowOverlap="1" wp14:anchorId="41111242" wp14:editId="46F64E42">
                <wp:simplePos x="0" y="0"/>
                <wp:positionH relativeFrom="page">
                  <wp:posOffset>774700</wp:posOffset>
                </wp:positionH>
                <wp:positionV relativeFrom="page">
                  <wp:posOffset>5729605</wp:posOffset>
                </wp:positionV>
                <wp:extent cx="1948180" cy="198120"/>
                <wp:effectExtent l="3175" t="0" r="1270" b="0"/>
                <wp:wrapNone/>
                <wp:docPr id="470" name="Cuadro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0" o:spid="_x0000_s1075" type="#_x0000_t202" style="position:absolute;margin-left:61pt;margin-top:451.15pt;width:153.4pt;height:15.6pt;z-index:-251588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" filled="f" stroked="f">
                <v:textbox inset="0,0,0,0">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28896" behindDoc="1" locked="0" layoutInCell="1" allowOverlap="1" wp14:anchorId="72252379" wp14:editId="15CECF92">
                <wp:simplePos x="0" y="0"/>
                <wp:positionH relativeFrom="page">
                  <wp:posOffset>774700</wp:posOffset>
                </wp:positionH>
                <wp:positionV relativeFrom="page">
                  <wp:posOffset>6054090</wp:posOffset>
                </wp:positionV>
                <wp:extent cx="5736590" cy="668655"/>
                <wp:effectExtent l="3175" t="0" r="3810" b="1905"/>
                <wp:wrapNone/>
                <wp:docPr id="469" name="Cuadro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59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7"/>
                              <w:jc w:val="both"/>
                            </w:pPr>
                            <w:r>
                              <w:t>This page contains an error/warning message that may disclose sensitive information like the location of the file that produced the unhandled exception. This information can be used to launch further attacks against the web application. The alert could be a false positive if the error message is found inside a documentation page.</w:t>
                            </w:r>
                          </w:p>
                          <w:p w:rsidR="00F37E6B" w:rsidRDefault="00F37E6B" w:rsidP="00F37E6B">
                            <w:pPr>
                              <w:pStyle w:val="Textoindependiente"/>
                              <w:spacing w:before="2"/>
                              <w:jc w:val="both"/>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9" o:spid="_x0000_s1076" type="#_x0000_t202" style="position:absolute;margin-left:61pt;margin-top:476.7pt;width:451.7pt;height:52.65pt;z-index:-251587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" filled="f" stroked="f">
                <v:textbox inset="0,0,0,0">
                  <w:txbxContent>
                    <w:p w:rsidR="00F37E6B" w:rsidRDefault="00F37E6B" w:rsidP="00F37E6B">
                      <w:pPr>
                        <w:pStyle w:val="Textoindependiente"/>
                        <w:spacing w:line="336" w:lineRule="auto"/>
                        <w:ind w:right="17"/>
                        <w:jc w:val="both"/>
                      </w:pPr>
                      <w:r>
                        <w:t>This page contains an error/warning message that may disclose sensitive information like the location of the file that produced the unhandled exception. This information can be used to launch further attacks against the web application. The alert could be a false positive if the error message is found inside a documentation page.</w:t>
                      </w:r>
                    </w:p>
                    <w:p w:rsidR="00F37E6B" w:rsidRDefault="00F37E6B" w:rsidP="00F37E6B">
                      <w:pPr>
                        <w:pStyle w:val="Textoindependiente"/>
                        <w:spacing w:before="2"/>
                        <w:jc w:val="both"/>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29920" behindDoc="1" locked="0" layoutInCell="1" allowOverlap="1" wp14:anchorId="39FDDC32" wp14:editId="5AF540EE">
                <wp:simplePos x="0" y="0"/>
                <wp:positionH relativeFrom="page">
                  <wp:posOffset>774700</wp:posOffset>
                </wp:positionH>
                <wp:positionV relativeFrom="page">
                  <wp:posOffset>6840855</wp:posOffset>
                </wp:positionV>
                <wp:extent cx="1214755" cy="147320"/>
                <wp:effectExtent l="3175" t="1905" r="1270" b="3175"/>
                <wp:wrapNone/>
                <wp:docPr id="468" name="Cuadro de texto 4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75">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8" o:spid="_x0000_s1077" type="#_x0000_t202" style="position:absolute;margin-left:61pt;margin-top:538.65pt;width:95.65pt;height:11.6pt;z-index:-251586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" filled="f" stroked="f">
                <v:textbox inset="0,0,0,0">
                  <w:txbxContent>
                    <w:p w:rsidR="00F37E6B" w:rsidRDefault="00F37E6B" w:rsidP="00F37E6B">
                      <w:pPr>
                        <w:pStyle w:val="Textoindependiente"/>
                      </w:pPr>
                      <w:hyperlink r:id="rId76">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30944" behindDoc="1" locked="0" layoutInCell="1" allowOverlap="1" wp14:anchorId="0DC8D157" wp14:editId="6C13B924">
                <wp:simplePos x="0" y="0"/>
                <wp:positionH relativeFrom="page">
                  <wp:posOffset>774700</wp:posOffset>
                </wp:positionH>
                <wp:positionV relativeFrom="page">
                  <wp:posOffset>7096760</wp:posOffset>
                </wp:positionV>
                <wp:extent cx="1184275" cy="147320"/>
                <wp:effectExtent l="3175" t="635" r="3175" b="4445"/>
                <wp:wrapNone/>
                <wp:docPr id="467" name="Cuadro de texto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77">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7" o:spid="_x0000_s1078" type="#_x0000_t202" style="position:absolute;margin-left:61pt;margin-top:558.8pt;width:93.25pt;height:11.6pt;z-index:-251585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b+cuwIAALw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" filled="f" stroked="f">
                <v:textbox inset="0,0,0,0">
                  <w:txbxContent>
                    <w:p w:rsidR="00F37E6B" w:rsidRDefault="00F37E6B" w:rsidP="00F37E6B">
                      <w:pPr>
                        <w:pStyle w:val="Textoindependiente"/>
                      </w:pPr>
                      <w:hyperlink r:id="rId78">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31968" behindDoc="1" locked="0" layoutInCell="1" allowOverlap="1" wp14:anchorId="4BB27F4E" wp14:editId="19CABC77">
                <wp:simplePos x="0" y="0"/>
                <wp:positionH relativeFrom="page">
                  <wp:posOffset>774700</wp:posOffset>
                </wp:positionH>
                <wp:positionV relativeFrom="page">
                  <wp:posOffset>7362190</wp:posOffset>
                </wp:positionV>
                <wp:extent cx="1062355" cy="147320"/>
                <wp:effectExtent l="3175" t="0" r="1270" b="0"/>
                <wp:wrapNone/>
                <wp:docPr id="466" name="Cuadro de texto 4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79">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6" o:spid="_x0000_s1079" type="#_x0000_t202" style="position:absolute;margin-left:61pt;margin-top:579.7pt;width:83.65pt;height:11.6pt;z-index:-251584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" filled="f" stroked="f">
                <v:textbox inset="0,0,0,0">
                  <w:txbxContent>
                    <w:p w:rsidR="00F37E6B" w:rsidRDefault="00F37E6B" w:rsidP="00F37E6B">
                      <w:pPr>
                        <w:pStyle w:val="Textoindependiente"/>
                      </w:pPr>
                      <w:hyperlink r:id="rId80">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32992" behindDoc="1" locked="0" layoutInCell="1" allowOverlap="1" wp14:anchorId="11ACCEA4" wp14:editId="2D801FE7">
                <wp:simplePos x="0" y="0"/>
                <wp:positionH relativeFrom="page">
                  <wp:posOffset>774700</wp:posOffset>
                </wp:positionH>
                <wp:positionV relativeFrom="page">
                  <wp:posOffset>7696200</wp:posOffset>
                </wp:positionV>
                <wp:extent cx="2761615" cy="198120"/>
                <wp:effectExtent l="3175" t="0" r="0" b="1905"/>
                <wp:wrapNone/>
                <wp:docPr id="465" name="Cuadro de texto 4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161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5" o:spid="_x0000_s1080" type="#_x0000_t202" style="position:absolute;margin-left:61pt;margin-top:606pt;width:217.45pt;height:15.6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" filled="f" stroked="f">
                <v:textbox inset="0,0,0,0">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v:textbox>
                <w10:wrap anchorx="page" anchory="page"/>
              </v:shape>
            </w:pict>
          </mc:Fallback>
        </mc:AlternateContent>
      </w:r>
      <w:r>
        <w:rPr>
          <w:noProof/>
        </w:rPr>
        <mc:AlternateContent>
          <mc:Choice Requires="wps">
            <w:drawing>
              <wp:anchor distT="0" distB="0" distL="114300" distR="114300" simplePos="0" relativeHeight="251734016" behindDoc="1" locked="0" layoutInCell="1" allowOverlap="1" wp14:anchorId="2754AED8" wp14:editId="76C46AB5">
                <wp:simplePos x="0" y="0"/>
                <wp:positionH relativeFrom="page">
                  <wp:posOffset>774700</wp:posOffset>
                </wp:positionH>
                <wp:positionV relativeFrom="page">
                  <wp:posOffset>8029575</wp:posOffset>
                </wp:positionV>
                <wp:extent cx="5967730" cy="842645"/>
                <wp:effectExtent l="3175" t="0" r="1270" b="0"/>
                <wp:wrapNone/>
                <wp:docPr id="464" name="Cuadro de texto 4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7730" cy="842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3"/>
                            </w:pPr>
                            <w:r>
                              <w:t>The Anti-MIME-Sniffing header X-Content-Type-Options was not set to '</w:t>
                            </w:r>
                            <w:proofErr w:type="spellStart"/>
                            <w:r>
                              <w:t>nosniff</w:t>
                            </w:r>
                            <w:proofErr w:type="spellEnd"/>
                            <w:r>
                              <w:t>'. This allows older versions of Internet Explorer and Chrome to perform MIME-sniffing on the response body, potentially causing the response body to be interpreted and displayed as a content type other than the declared content type. Current (early 2014) and legacy versions of Firefox will use the declared content type (if one is set), rather than performing MIME-sniffing.</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4" o:spid="_x0000_s1081" type="#_x0000_t202" style="position:absolute;margin-left:61pt;margin-top:632.25pt;width:469.9pt;height:66.35pt;z-index:-251582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" filled="f" stroked="f">
                <v:textbox inset="0,0,0,0">
                  <w:txbxContent>
                    <w:p w:rsidR="00F37E6B" w:rsidRDefault="00F37E6B" w:rsidP="00F37E6B">
                      <w:pPr>
                        <w:pStyle w:val="Textoindependiente"/>
                        <w:spacing w:line="336" w:lineRule="auto"/>
                        <w:ind w:right="13"/>
                      </w:pPr>
                      <w:r>
                        <w:t>The Anti-MIME-Sniffing header X-Content-Type-Options was not set to '</w:t>
                      </w:r>
                      <w:proofErr w:type="spellStart"/>
                      <w:r>
                        <w:t>nosniff</w:t>
                      </w:r>
                      <w:proofErr w:type="spellEnd"/>
                      <w:r>
                        <w:t>'. This allows older versions of Internet Explorer and Chrome to perform MIME-sniffing on the response body, potentially causing the response body to be interpreted and displayed as a content type other than the declared content type. Current (early 2014) and legacy versions of Firefox will use the declared content type (if one is set), rather than performing MIME-sniffing.</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35040" behindDoc="1" locked="0" layoutInCell="1" allowOverlap="1" wp14:anchorId="683EA494" wp14:editId="463CA126">
                <wp:simplePos x="0" y="0"/>
                <wp:positionH relativeFrom="page">
                  <wp:posOffset>774700</wp:posOffset>
                </wp:positionH>
                <wp:positionV relativeFrom="page">
                  <wp:posOffset>8980805</wp:posOffset>
                </wp:positionV>
                <wp:extent cx="1145540" cy="147320"/>
                <wp:effectExtent l="3175" t="0" r="3810" b="0"/>
                <wp:wrapNone/>
                <wp:docPr id="463" name="Cuadro de texto 4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55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81">
                              <w:r w:rsidR="00F37E6B">
                                <w:rPr>
                                  <w:color w:val="4182C3"/>
                                </w:rPr>
                                <w:t>http://127.0.0.1/robots.tx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3" o:spid="_x0000_s1082" type="#_x0000_t202" style="position:absolute;margin-left:61pt;margin-top:707.15pt;width:90.2pt;height:11.6pt;z-index:-251581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" filled="f" stroked="f">
                <v:textbox inset="0,0,0,0">
                  <w:txbxContent>
                    <w:p w:rsidR="00F37E6B" w:rsidRDefault="00F37E6B" w:rsidP="00F37E6B">
                      <w:pPr>
                        <w:pStyle w:val="Textoindependiente"/>
                      </w:pPr>
                      <w:hyperlink r:id="rId82">
                        <w:r>
                          <w:rPr>
                            <w:color w:val="4182C3"/>
                          </w:rPr>
                          <w:t>http://127.0.0.1/robots.txt</w:t>
                        </w:r>
                      </w:hyperlink>
                    </w:p>
                  </w:txbxContent>
                </v:textbox>
                <w10:wrap anchorx="page" anchory="page"/>
              </v:shape>
            </w:pict>
          </mc:Fallback>
        </mc:AlternateContent>
      </w:r>
      <w:r>
        <w:rPr>
          <w:noProof/>
        </w:rPr>
        <mc:AlternateContent>
          <mc:Choice Requires="wps">
            <w:drawing>
              <wp:anchor distT="0" distB="0" distL="114300" distR="114300" simplePos="0" relativeHeight="251736064" behindDoc="1" locked="0" layoutInCell="1" allowOverlap="1" wp14:anchorId="1EFF116A" wp14:editId="3A4BC47C">
                <wp:simplePos x="0" y="0"/>
                <wp:positionH relativeFrom="page">
                  <wp:posOffset>774700</wp:posOffset>
                </wp:positionH>
                <wp:positionV relativeFrom="page">
                  <wp:posOffset>9246235</wp:posOffset>
                </wp:positionV>
                <wp:extent cx="1214755" cy="147320"/>
                <wp:effectExtent l="3175" t="0" r="1270" b="0"/>
                <wp:wrapNone/>
                <wp:docPr id="462" name="Cuadro de texto 4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83">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2" o:spid="_x0000_s1083" type="#_x0000_t202" style="position:absolute;margin-left:61pt;margin-top:728.05pt;width:95.65pt;height:11.6pt;z-index:-251580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NmRugIAALw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" filled="f" stroked="f">
                <v:textbox inset="0,0,0,0">
                  <w:txbxContent>
                    <w:p w:rsidR="00F37E6B" w:rsidRDefault="00F37E6B" w:rsidP="00F37E6B">
                      <w:pPr>
                        <w:pStyle w:val="Textoindependiente"/>
                      </w:pPr>
                      <w:hyperlink r:id="rId84">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37088" behindDoc="1" locked="0" layoutInCell="1" allowOverlap="1" wp14:anchorId="07BD8CA3" wp14:editId="0DC8F68D">
                <wp:simplePos x="0" y="0"/>
                <wp:positionH relativeFrom="page">
                  <wp:posOffset>774700</wp:posOffset>
                </wp:positionH>
                <wp:positionV relativeFrom="page">
                  <wp:posOffset>9511665</wp:posOffset>
                </wp:positionV>
                <wp:extent cx="1184275" cy="147320"/>
                <wp:effectExtent l="3175" t="0" r="3175" b="0"/>
                <wp:wrapNone/>
                <wp:docPr id="461" name="Cuadro de texto 4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85">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1" o:spid="_x0000_s1084" type="#_x0000_t202" style="position:absolute;margin-left:61pt;margin-top:748.95pt;width:93.25pt;height:11.6pt;z-index:-251579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" filled="f" stroked="f">
                <v:textbox inset="0,0,0,0">
                  <w:txbxContent>
                    <w:p w:rsidR="00F37E6B" w:rsidRDefault="00F37E6B" w:rsidP="00F37E6B">
                      <w:pPr>
                        <w:pStyle w:val="Textoindependiente"/>
                      </w:pPr>
                      <w:hyperlink r:id="rId86">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38112" behindDoc="1" locked="0" layoutInCell="1" allowOverlap="1" wp14:anchorId="71A72E93" wp14:editId="35B2B5D0">
                <wp:simplePos x="0" y="0"/>
                <wp:positionH relativeFrom="page">
                  <wp:posOffset>774700</wp:posOffset>
                </wp:positionH>
                <wp:positionV relativeFrom="page">
                  <wp:posOffset>9767570</wp:posOffset>
                </wp:positionV>
                <wp:extent cx="1062355" cy="147320"/>
                <wp:effectExtent l="3175" t="4445" r="1270" b="635"/>
                <wp:wrapNone/>
                <wp:docPr id="460" name="Cuadro de texto 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87">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0" o:spid="_x0000_s1085" type="#_x0000_t202" style="position:absolute;margin-left:61pt;margin-top:769.1pt;width:83.65pt;height:11.6pt;z-index:-251578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" filled="f" stroked="f">
                <v:textbox inset="0,0,0,0">
                  <w:txbxContent>
                    <w:p w:rsidR="00F37E6B" w:rsidRDefault="00F37E6B" w:rsidP="00F37E6B">
                      <w:pPr>
                        <w:pStyle w:val="Textoindependiente"/>
                      </w:pPr>
                      <w:hyperlink r:id="rId88">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39136" behindDoc="1" locked="0" layoutInCell="1" allowOverlap="1" wp14:anchorId="23F5C282" wp14:editId="2633B5D1">
                <wp:simplePos x="0" y="0"/>
                <wp:positionH relativeFrom="page">
                  <wp:posOffset>6704965</wp:posOffset>
                </wp:positionH>
                <wp:positionV relativeFrom="page">
                  <wp:posOffset>10261600</wp:posOffset>
                </wp:positionV>
                <wp:extent cx="80010" cy="147320"/>
                <wp:effectExtent l="0" t="3175" r="0" b="1905"/>
                <wp:wrapNone/>
                <wp:docPr id="459" name="Cuadro de texto 4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9" o:spid="_x0000_s1086" type="#_x0000_t202" style="position:absolute;margin-left:527.95pt;margin-top:808pt;width:6.3pt;height:11.6pt;z-index:-251577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" filled="f" stroked="f">
                <v:textbox inset="0,0,0,0">
                  <w:txbxContent>
                    <w:p w:rsidR="00F37E6B" w:rsidRDefault="00F37E6B" w:rsidP="00F37E6B">
                      <w:pPr>
                        <w:pStyle w:val="Textoindependiente"/>
                      </w:pPr>
                      <w:r>
                        <w:rPr>
                          <w:color w:val="AAAAAA"/>
                          <w:w w:val="101"/>
                        </w:rPr>
                        <w:t>5</w:t>
                      </w:r>
                    </w:p>
                  </w:txbxContent>
                </v:textbox>
                <w10:wrap anchorx="page" anchory="page"/>
              </v:shape>
            </w:pict>
          </mc:Fallback>
        </mc:AlternateContent>
      </w:r>
      <w:r>
        <w:rPr>
          <w:noProof/>
        </w:rPr>
        <mc:AlternateContent>
          <mc:Choice Requires="wps">
            <w:drawing>
              <wp:anchor distT="0" distB="0" distL="114300" distR="114300" simplePos="0" relativeHeight="251740160" behindDoc="1" locked="0" layoutInCell="1" allowOverlap="1" wp14:anchorId="28D2DC6F" wp14:editId="3C5F4912">
                <wp:simplePos x="0" y="0"/>
                <wp:positionH relativeFrom="page">
                  <wp:posOffset>787400</wp:posOffset>
                </wp:positionH>
                <wp:positionV relativeFrom="page">
                  <wp:posOffset>267335</wp:posOffset>
                </wp:positionV>
                <wp:extent cx="5985510" cy="152400"/>
                <wp:effectExtent l="0" t="635" r="0" b="0"/>
                <wp:wrapNone/>
                <wp:docPr id="458" name="Cuadro de texto 4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8" o:spid="_x0000_s1087" type="#_x0000_t202" style="position:absolute;margin-left:62pt;margin-top:21.05pt;width:471.3pt;height:12pt;z-index:-251576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41184" behindDoc="1" locked="0" layoutInCell="1" allowOverlap="1" wp14:anchorId="2E82FA9A" wp14:editId="71D4AF39">
                <wp:simplePos x="0" y="0"/>
                <wp:positionH relativeFrom="page">
                  <wp:posOffset>787400</wp:posOffset>
                </wp:positionH>
                <wp:positionV relativeFrom="page">
                  <wp:posOffset>10035540</wp:posOffset>
                </wp:positionV>
                <wp:extent cx="5985510" cy="152400"/>
                <wp:effectExtent l="0" t="0" r="0" b="3810"/>
                <wp:wrapNone/>
                <wp:docPr id="457" name="Cuadro de texto 4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7" o:spid="_x0000_s1088" type="#_x0000_t202" style="position:absolute;margin-left:62pt;margin-top:790.2pt;width:471.3pt;height:12pt;z-index:-251575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C4HLkb&#10;uQIAALw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42208" behindDoc="1" locked="0" layoutInCell="1" allowOverlap="1" wp14:anchorId="07531047" wp14:editId="18A41CEE">
                <wp:simplePos x="0" y="0"/>
                <wp:positionH relativeFrom="page">
                  <wp:posOffset>787400</wp:posOffset>
                </wp:positionH>
                <wp:positionV relativeFrom="page">
                  <wp:posOffset>407035</wp:posOffset>
                </wp:positionV>
                <wp:extent cx="5985510" cy="0"/>
                <wp:effectExtent l="6350" t="6985" r="8890" b="12065"/>
                <wp:wrapNone/>
                <wp:docPr id="456" name="Conector recto 4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56" o:spid="_x0000_s1026" style="position:absolute;z-index:-251574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omZ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z+Y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PrCiZk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743232" behindDoc="1" locked="0" layoutInCell="1" allowOverlap="1" wp14:anchorId="6AF6A595" wp14:editId="133B3E24">
                <wp:simplePos x="0" y="0"/>
                <wp:positionH relativeFrom="page">
                  <wp:posOffset>787400</wp:posOffset>
                </wp:positionH>
                <wp:positionV relativeFrom="page">
                  <wp:posOffset>10175240</wp:posOffset>
                </wp:positionV>
                <wp:extent cx="5985510" cy="0"/>
                <wp:effectExtent l="6350" t="12065" r="8890" b="6985"/>
                <wp:wrapNone/>
                <wp:docPr id="455" name="Conector recto 4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55" o:spid="_x0000_s1026" style="position:absolute;z-index:-251573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DyJDI3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744256" behindDoc="1" locked="0" layoutInCell="1" allowOverlap="1" wp14:anchorId="62CBAC0A" wp14:editId="3A93E7FB">
                <wp:simplePos x="0" y="0"/>
                <wp:positionH relativeFrom="page">
                  <wp:posOffset>774700</wp:posOffset>
                </wp:positionH>
                <wp:positionV relativeFrom="page">
                  <wp:posOffset>172720</wp:posOffset>
                </wp:positionV>
                <wp:extent cx="919480" cy="147320"/>
                <wp:effectExtent l="3175" t="1270" r="1270" b="3810"/>
                <wp:wrapNone/>
                <wp:docPr id="454" name="Cuadro de texto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48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rPr>
                              <w:t>Summary of Resul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4" o:spid="_x0000_s1089" type="#_x0000_t202" style="position:absolute;margin-left:61pt;margin-top:13.6pt;width:72.4pt;height:11.6pt;z-index:-251572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" filled="f" stroked="f">
                <v:textbox inset="0,0,0,0">
                  <w:txbxContent>
                    <w:p w:rsidR="00F37E6B" w:rsidRDefault="00F37E6B" w:rsidP="00F37E6B">
                      <w:pPr>
                        <w:pStyle w:val="Textoindependiente"/>
                      </w:pPr>
                      <w:r>
                        <w:rPr>
                          <w:color w:val="AAAAAA"/>
                        </w:rPr>
                        <w:t>Summary of Results</w:t>
                      </w:r>
                    </w:p>
                  </w:txbxContent>
                </v:textbox>
                <w10:wrap anchorx="page" anchory="page"/>
              </v:shape>
            </w:pict>
          </mc:Fallback>
        </mc:AlternateContent>
      </w:r>
      <w:r>
        <w:rPr>
          <w:noProof/>
        </w:rPr>
        <mc:AlternateContent>
          <mc:Choice Requires="wps">
            <w:drawing>
              <wp:anchor distT="0" distB="0" distL="114300" distR="114300" simplePos="0" relativeHeight="251745280" behindDoc="1" locked="0" layoutInCell="1" allowOverlap="1" wp14:anchorId="573754AF" wp14:editId="00B8A8E0">
                <wp:simplePos x="0" y="0"/>
                <wp:positionH relativeFrom="page">
                  <wp:posOffset>774700</wp:posOffset>
                </wp:positionH>
                <wp:positionV relativeFrom="page">
                  <wp:posOffset>712470</wp:posOffset>
                </wp:positionV>
                <wp:extent cx="728345" cy="147320"/>
                <wp:effectExtent l="3175" t="0" r="1905" b="0"/>
                <wp:wrapNone/>
                <wp:docPr id="453" name="Cuadro de texto 4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89">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3" o:spid="_x0000_s1090" type="#_x0000_t202" style="position:absolute;margin-left:61pt;margin-top:56.1pt;width:57.35pt;height:11.6pt;z-index:-251571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" filled="f" stroked="f">
                <v:textbox inset="0,0,0,0">
                  <w:txbxContent>
                    <w:p w:rsidR="00F37E6B" w:rsidRDefault="00F37E6B" w:rsidP="00F37E6B">
                      <w:pPr>
                        <w:pStyle w:val="Textoindependiente"/>
                      </w:pPr>
                      <w:hyperlink r:id="rId90">
                        <w:r>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46304" behindDoc="1" locked="0" layoutInCell="1" allowOverlap="1" wp14:anchorId="4733510C" wp14:editId="16B911A1">
                <wp:simplePos x="0" y="0"/>
                <wp:positionH relativeFrom="page">
                  <wp:posOffset>774700</wp:posOffset>
                </wp:positionH>
                <wp:positionV relativeFrom="page">
                  <wp:posOffset>1047115</wp:posOffset>
                </wp:positionV>
                <wp:extent cx="2259965" cy="198120"/>
                <wp:effectExtent l="3175" t="0" r="3810" b="2540"/>
                <wp:wrapNone/>
                <wp:docPr id="452" name="Cuadro de texto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996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Frame-Options Header Not 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2" o:spid="_x0000_s1091" type="#_x0000_t202" style="position:absolute;margin-left:61pt;margin-top:82.45pt;width:177.95pt;height:15.6pt;z-index:-251570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" filled="f" stroked="f">
                <v:textbox inset="0,0,0,0">
                  <w:txbxContent>
                    <w:p w:rsidR="00F37E6B" w:rsidRPr="00112330" w:rsidRDefault="00F37E6B" w:rsidP="00F37E6B">
                      <w:pPr>
                        <w:spacing w:before="14"/>
                        <w:ind w:left="20"/>
                        <w:rPr>
                          <w:b/>
                          <w:sz w:val="24"/>
                          <w:lang w:val="en-US"/>
                        </w:rPr>
                      </w:pPr>
                      <w:r w:rsidRPr="00112330">
                        <w:rPr>
                          <w:b/>
                          <w:sz w:val="24"/>
                          <w:lang w:val="en-US"/>
                        </w:rPr>
                        <w:t>X-Frame-Options Header Not Set</w:t>
                      </w:r>
                    </w:p>
                  </w:txbxContent>
                </v:textbox>
                <w10:wrap anchorx="page" anchory="page"/>
              </v:shape>
            </w:pict>
          </mc:Fallback>
        </mc:AlternateContent>
      </w:r>
      <w:r>
        <w:rPr>
          <w:noProof/>
        </w:rPr>
        <mc:AlternateContent>
          <mc:Choice Requires="wps">
            <w:drawing>
              <wp:anchor distT="0" distB="0" distL="114300" distR="114300" simplePos="0" relativeHeight="251747328" behindDoc="1" locked="0" layoutInCell="1" allowOverlap="1" wp14:anchorId="54E60B61" wp14:editId="184F636E">
                <wp:simplePos x="0" y="0"/>
                <wp:positionH relativeFrom="page">
                  <wp:posOffset>774700</wp:posOffset>
                </wp:positionH>
                <wp:positionV relativeFrom="page">
                  <wp:posOffset>1380490</wp:posOffset>
                </wp:positionV>
                <wp:extent cx="4555490" cy="321310"/>
                <wp:effectExtent l="3175" t="0" r="3810" b="3175"/>
                <wp:wrapNone/>
                <wp:docPr id="451" name="Cuadro de texto 4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5490"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X-Frame-Options header is not included in the HTTP response to protect against </w:t>
                            </w:r>
                            <w:proofErr w:type="gramStart"/>
                            <w:r>
                              <w:t>'</w:t>
                            </w:r>
                            <w:proofErr w:type="spellStart"/>
                            <w:r>
                              <w:t>ClickJacking</w:t>
                            </w:r>
                            <w:proofErr w:type="spellEnd"/>
                            <w:r>
                              <w:t>'  attacks</w:t>
                            </w:r>
                            <w:proofErr w:type="gramEnd"/>
                            <w:r>
                              <w:t>.</w:t>
                            </w:r>
                          </w:p>
                          <w:p w:rsidR="00F37E6B" w:rsidRDefault="00F37E6B" w:rsidP="00F37E6B">
                            <w:pPr>
                              <w:pStyle w:val="Textoindependiente"/>
                              <w:spacing w:before="78"/>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1" o:spid="_x0000_s1092" type="#_x0000_t202" style="position:absolute;margin-left:61pt;margin-top:108.7pt;width:358.7pt;height:25.3pt;z-index:-251569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" filled="f" stroked="f">
                <v:textbox inset="0,0,0,0">
                  <w:txbxContent>
                    <w:p w:rsidR="00F37E6B" w:rsidRDefault="00F37E6B" w:rsidP="00F37E6B">
                      <w:pPr>
                        <w:pStyle w:val="Textoindependiente"/>
                      </w:pPr>
                      <w:r>
                        <w:t xml:space="preserve">X-Frame-Options header is not included in the HTTP response to protect against </w:t>
                      </w:r>
                      <w:proofErr w:type="gramStart"/>
                      <w:r>
                        <w:t>'</w:t>
                      </w:r>
                      <w:proofErr w:type="spellStart"/>
                      <w:r>
                        <w:t>ClickJacking</w:t>
                      </w:r>
                      <w:proofErr w:type="spellEnd"/>
                      <w:r>
                        <w:t>'  attacks</w:t>
                      </w:r>
                      <w:proofErr w:type="gramEnd"/>
                      <w:r>
                        <w:t>.</w:t>
                      </w:r>
                    </w:p>
                    <w:p w:rsidR="00F37E6B" w:rsidRDefault="00F37E6B" w:rsidP="00F37E6B">
                      <w:pPr>
                        <w:pStyle w:val="Textoindependiente"/>
                        <w:spacing w:before="78"/>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48352" behindDoc="1" locked="0" layoutInCell="1" allowOverlap="1" wp14:anchorId="38A6289C" wp14:editId="5970C49C">
                <wp:simplePos x="0" y="0"/>
                <wp:positionH relativeFrom="page">
                  <wp:posOffset>774700</wp:posOffset>
                </wp:positionH>
                <wp:positionV relativeFrom="page">
                  <wp:posOffset>1819275</wp:posOffset>
                </wp:positionV>
                <wp:extent cx="1214755" cy="147320"/>
                <wp:effectExtent l="3175" t="0" r="1270" b="0"/>
                <wp:wrapNone/>
                <wp:docPr id="450" name="Cuadro de texto 4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91">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0" o:spid="_x0000_s1093" type="#_x0000_t202" style="position:absolute;margin-left:61pt;margin-top:143.25pt;width:95.65pt;height:11.6pt;z-index:-251568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" filled="f" stroked="f">
                <v:textbox inset="0,0,0,0">
                  <w:txbxContent>
                    <w:p w:rsidR="00F37E6B" w:rsidRDefault="00F37E6B" w:rsidP="00F37E6B">
                      <w:pPr>
                        <w:pStyle w:val="Textoindependiente"/>
                      </w:pPr>
                      <w:hyperlink r:id="rId92">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49376" behindDoc="1" locked="0" layoutInCell="1" allowOverlap="1" wp14:anchorId="563369A4" wp14:editId="0D6891AC">
                <wp:simplePos x="0" y="0"/>
                <wp:positionH relativeFrom="page">
                  <wp:posOffset>774700</wp:posOffset>
                </wp:positionH>
                <wp:positionV relativeFrom="page">
                  <wp:posOffset>2075180</wp:posOffset>
                </wp:positionV>
                <wp:extent cx="1184275" cy="147320"/>
                <wp:effectExtent l="3175" t="0" r="3175" b="0"/>
                <wp:wrapNone/>
                <wp:docPr id="449" name="Cuadro de texto 4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93">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9" o:spid="_x0000_s1094" type="#_x0000_t202" style="position:absolute;margin-left:61pt;margin-top:163.4pt;width:93.25pt;height:11.6pt;z-index:-251567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ZpwuwIAALw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" filled="f" stroked="f">
                <v:textbox inset="0,0,0,0">
                  <w:txbxContent>
                    <w:p w:rsidR="00F37E6B" w:rsidRDefault="00F37E6B" w:rsidP="00F37E6B">
                      <w:pPr>
                        <w:pStyle w:val="Textoindependiente"/>
                      </w:pPr>
                      <w:hyperlink r:id="rId94">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50400" behindDoc="1" locked="0" layoutInCell="1" allowOverlap="1" wp14:anchorId="7FA925D5" wp14:editId="171D5EFB">
                <wp:simplePos x="0" y="0"/>
                <wp:positionH relativeFrom="page">
                  <wp:posOffset>774700</wp:posOffset>
                </wp:positionH>
                <wp:positionV relativeFrom="page">
                  <wp:posOffset>2340610</wp:posOffset>
                </wp:positionV>
                <wp:extent cx="1062355" cy="147320"/>
                <wp:effectExtent l="3175" t="0" r="1270" b="0"/>
                <wp:wrapNone/>
                <wp:docPr id="448" name="Cuadro de texto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95">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8" o:spid="_x0000_s1095" type="#_x0000_t202" style="position:absolute;margin-left:61pt;margin-top:184.3pt;width:83.65pt;height:11.6pt;z-index:-251566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nXuwIAALw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" filled="f" stroked="f">
                <v:textbox inset="0,0,0,0">
                  <w:txbxContent>
                    <w:p w:rsidR="00F37E6B" w:rsidRDefault="00F37E6B" w:rsidP="00F37E6B">
                      <w:pPr>
                        <w:pStyle w:val="Textoindependiente"/>
                      </w:pPr>
                      <w:hyperlink r:id="rId96">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51424" behindDoc="1" locked="0" layoutInCell="1" allowOverlap="1" wp14:anchorId="5CD18DBC" wp14:editId="6E375B3B">
                <wp:simplePos x="0" y="0"/>
                <wp:positionH relativeFrom="page">
                  <wp:posOffset>774700</wp:posOffset>
                </wp:positionH>
                <wp:positionV relativeFrom="page">
                  <wp:posOffset>2596515</wp:posOffset>
                </wp:positionV>
                <wp:extent cx="728345" cy="147320"/>
                <wp:effectExtent l="3175" t="0" r="1905" b="0"/>
                <wp:wrapNone/>
                <wp:docPr id="447" name="Cuadro de texto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97">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7" o:spid="_x0000_s1096" type="#_x0000_t202" style="position:absolute;margin-left:61pt;margin-top:204.45pt;width:57.35pt;height:11.6pt;z-index:-251565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" filled="f" stroked="f">
                <v:textbox inset="0,0,0,0">
                  <w:txbxContent>
                    <w:p w:rsidR="00F37E6B" w:rsidRDefault="00F37E6B" w:rsidP="00F37E6B">
                      <w:pPr>
                        <w:pStyle w:val="Textoindependiente"/>
                      </w:pPr>
                      <w:hyperlink r:id="rId98">
                        <w:r>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52448" behindDoc="1" locked="0" layoutInCell="1" allowOverlap="1" wp14:anchorId="5CB3E2E3" wp14:editId="7C14136D">
                <wp:simplePos x="0" y="0"/>
                <wp:positionH relativeFrom="page">
                  <wp:posOffset>774700</wp:posOffset>
                </wp:positionH>
                <wp:positionV relativeFrom="page">
                  <wp:posOffset>2940050</wp:posOffset>
                </wp:positionV>
                <wp:extent cx="1325245" cy="198120"/>
                <wp:effectExtent l="3175" t="0" r="0" b="0"/>
                <wp:wrapNone/>
                <wp:docPr id="446" name="Cuadro de texto 4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24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6" o:spid="_x0000_s1097" type="#_x0000_t202" style="position:absolute;margin-left:61pt;margin-top:231.5pt;width:104.35pt;height:15.6pt;z-index:-251564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" filled="f" stroked="f">
                <v:textbox inset="0,0,0,0">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53472" behindDoc="1" locked="0" layoutInCell="1" allowOverlap="1" wp14:anchorId="293A2B32" wp14:editId="3797D489">
                <wp:simplePos x="0" y="0"/>
                <wp:positionH relativeFrom="page">
                  <wp:posOffset>774700</wp:posOffset>
                </wp:positionH>
                <wp:positionV relativeFrom="page">
                  <wp:posOffset>3264535</wp:posOffset>
                </wp:positionV>
                <wp:extent cx="5891530" cy="494665"/>
                <wp:effectExtent l="3175" t="0" r="1270" b="3175"/>
                <wp:wrapNone/>
                <wp:docPr id="445" name="Cuadro de texto 4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1530"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0"/>
                            </w:pPr>
                            <w:r>
                              <w:t xml:space="preserve">It is possible to view the directory listing. Directory listing may reveal hidden scripts, include </w:t>
                            </w:r>
                            <w:proofErr w:type="gramStart"/>
                            <w:r>
                              <w:t>files ,</w:t>
                            </w:r>
                            <w:proofErr w:type="gramEnd"/>
                            <w:r>
                              <w:t xml:space="preserve"> backup source files </w:t>
                            </w:r>
                            <w:proofErr w:type="spellStart"/>
                            <w:r>
                              <w:t>etc</w:t>
                            </w:r>
                            <w:proofErr w:type="spellEnd"/>
                            <w:r>
                              <w:t xml:space="preserve"> which can be accessed to read sensitive information.</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5" o:spid="_x0000_s1098" type="#_x0000_t202" style="position:absolute;margin-left:61pt;margin-top:257.05pt;width:463.9pt;height:38.95pt;z-index:-251563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" filled="f" stroked="f">
                <v:textbox inset="0,0,0,0">
                  <w:txbxContent>
                    <w:p w:rsidR="00F37E6B" w:rsidRDefault="00F37E6B" w:rsidP="00F37E6B">
                      <w:pPr>
                        <w:pStyle w:val="Textoindependiente"/>
                        <w:spacing w:line="336" w:lineRule="auto"/>
                        <w:ind w:right="10"/>
                      </w:pPr>
                      <w:r>
                        <w:t xml:space="preserve">It is possible to view the directory listing. Directory listing may reveal hidden scripts, include </w:t>
                      </w:r>
                      <w:proofErr w:type="gramStart"/>
                      <w:r>
                        <w:t>files ,</w:t>
                      </w:r>
                      <w:proofErr w:type="gramEnd"/>
                      <w:r>
                        <w:t xml:space="preserve"> backup source files </w:t>
                      </w:r>
                      <w:proofErr w:type="spellStart"/>
                      <w:r>
                        <w:t>etc</w:t>
                      </w:r>
                      <w:proofErr w:type="spellEnd"/>
                      <w:r>
                        <w:t xml:space="preserve"> which can be accessed to read sensitive information.</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54496" behindDoc="1" locked="0" layoutInCell="1" allowOverlap="1" wp14:anchorId="56C16E86" wp14:editId="55B9F3F4">
                <wp:simplePos x="0" y="0"/>
                <wp:positionH relativeFrom="page">
                  <wp:posOffset>774700</wp:posOffset>
                </wp:positionH>
                <wp:positionV relativeFrom="page">
                  <wp:posOffset>3877310</wp:posOffset>
                </wp:positionV>
                <wp:extent cx="1214755" cy="147320"/>
                <wp:effectExtent l="3175" t="635" r="1270" b="4445"/>
                <wp:wrapNone/>
                <wp:docPr id="444" name="Cuadro de texto 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99">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4" o:spid="_x0000_s1099" type="#_x0000_t202" style="position:absolute;margin-left:61pt;margin-top:305.3pt;width:95.65pt;height:11.6pt;z-index:-251561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Xo/uQIAALw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" filled="f" stroked="f">
                <v:textbox inset="0,0,0,0">
                  <w:txbxContent>
                    <w:p w:rsidR="00F37E6B" w:rsidRDefault="00F37E6B" w:rsidP="00F37E6B">
                      <w:pPr>
                        <w:pStyle w:val="Textoindependiente"/>
                      </w:pPr>
                      <w:hyperlink r:id="rId100">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55520" behindDoc="1" locked="0" layoutInCell="1" allowOverlap="1" wp14:anchorId="59D0B959" wp14:editId="37635FC7">
                <wp:simplePos x="0" y="0"/>
                <wp:positionH relativeFrom="page">
                  <wp:posOffset>774700</wp:posOffset>
                </wp:positionH>
                <wp:positionV relativeFrom="page">
                  <wp:posOffset>4142740</wp:posOffset>
                </wp:positionV>
                <wp:extent cx="1184275" cy="147320"/>
                <wp:effectExtent l="3175" t="0" r="3175" b="0"/>
                <wp:wrapNone/>
                <wp:docPr id="443" name="Cuadro de texto 4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101">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3" o:spid="_x0000_s1100" type="#_x0000_t202" style="position:absolute;margin-left:61pt;margin-top:326.2pt;width:93.25pt;height:11.6pt;z-index:-251560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5E/ugIAALw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" filled="f" stroked="f">
                <v:textbox inset="0,0,0,0">
                  <w:txbxContent>
                    <w:p w:rsidR="00F37E6B" w:rsidRDefault="00F37E6B" w:rsidP="00F37E6B">
                      <w:pPr>
                        <w:pStyle w:val="Textoindependiente"/>
                      </w:pPr>
                      <w:hyperlink r:id="rId102">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56544" behindDoc="1" locked="0" layoutInCell="1" allowOverlap="1" wp14:anchorId="7A5E23F7" wp14:editId="0896B04C">
                <wp:simplePos x="0" y="0"/>
                <wp:positionH relativeFrom="page">
                  <wp:posOffset>774700</wp:posOffset>
                </wp:positionH>
                <wp:positionV relativeFrom="page">
                  <wp:posOffset>4398645</wp:posOffset>
                </wp:positionV>
                <wp:extent cx="1062355" cy="147320"/>
                <wp:effectExtent l="3175" t="0" r="1270" b="0"/>
                <wp:wrapNone/>
                <wp:docPr id="442" name="Cuadro de texto 4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870E10" w:rsidP="00F37E6B">
                            <w:pPr>
                              <w:pStyle w:val="Textoindependiente"/>
                            </w:pPr>
                            <w:hyperlink r:id="rId103">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2" o:spid="_x0000_s1101" type="#_x0000_t202" style="position:absolute;margin-left:61pt;margin-top:346.35pt;width:83.65pt;height:11.6pt;z-index:-251559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fKYuwIAALw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" filled="f" stroked="f">
                <v:textbox inset="0,0,0,0">
                  <w:txbxContent>
                    <w:p w:rsidR="00F37E6B" w:rsidRDefault="00F37E6B" w:rsidP="00F37E6B">
                      <w:pPr>
                        <w:pStyle w:val="Textoindependiente"/>
                      </w:pPr>
                      <w:hyperlink r:id="rId104">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57568" behindDoc="1" locked="0" layoutInCell="1" allowOverlap="1" wp14:anchorId="17F606F0" wp14:editId="5474E8EC">
                <wp:simplePos x="0" y="0"/>
                <wp:positionH relativeFrom="page">
                  <wp:posOffset>6704965</wp:posOffset>
                </wp:positionH>
                <wp:positionV relativeFrom="page">
                  <wp:posOffset>10261600</wp:posOffset>
                </wp:positionV>
                <wp:extent cx="80010" cy="147320"/>
                <wp:effectExtent l="0" t="3175" r="0" b="1905"/>
                <wp:wrapNone/>
                <wp:docPr id="441" name="Cuadro de texto 4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1" o:spid="_x0000_s1102" type="#_x0000_t202" style="position:absolute;margin-left:527.95pt;margin-top:808pt;width:6.3pt;height:11.6pt;z-index:-251558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" filled="f" stroked="f">
                <v:textbox inset="0,0,0,0">
                  <w:txbxContent>
                    <w:p w:rsidR="00F37E6B" w:rsidRDefault="00F37E6B" w:rsidP="00F37E6B">
                      <w:pPr>
                        <w:pStyle w:val="Textoindependiente"/>
                      </w:pPr>
                      <w:r>
                        <w:rPr>
                          <w:color w:val="AAAAAA"/>
                          <w:w w:val="101"/>
                        </w:rPr>
                        <w:t>6</w:t>
                      </w:r>
                    </w:p>
                  </w:txbxContent>
                </v:textbox>
                <w10:wrap anchorx="page" anchory="page"/>
              </v:shape>
            </w:pict>
          </mc:Fallback>
        </mc:AlternateContent>
      </w:r>
      <w:r>
        <w:rPr>
          <w:noProof/>
        </w:rPr>
        <mc:AlternateContent>
          <mc:Choice Requires="wps">
            <w:drawing>
              <wp:anchor distT="0" distB="0" distL="114300" distR="114300" simplePos="0" relativeHeight="251758592" behindDoc="1" locked="0" layoutInCell="1" allowOverlap="1" wp14:anchorId="2418875E" wp14:editId="5C0DEE9F">
                <wp:simplePos x="0" y="0"/>
                <wp:positionH relativeFrom="page">
                  <wp:posOffset>787400</wp:posOffset>
                </wp:positionH>
                <wp:positionV relativeFrom="page">
                  <wp:posOffset>267335</wp:posOffset>
                </wp:positionV>
                <wp:extent cx="5985510" cy="152400"/>
                <wp:effectExtent l="0" t="635" r="0" b="0"/>
                <wp:wrapNone/>
                <wp:docPr id="440" name="Cuadro de texto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0" o:spid="_x0000_s1103" type="#_x0000_t202" style="position:absolute;margin-left:62pt;margin-top:21.05pt;width:471.3pt;height:12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7i61RLkC&#10;AAC8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59616" behindDoc="1" locked="0" layoutInCell="1" allowOverlap="1" wp14:anchorId="1D8842EC" wp14:editId="0F7C2690">
                <wp:simplePos x="0" y="0"/>
                <wp:positionH relativeFrom="page">
                  <wp:posOffset>787400</wp:posOffset>
                </wp:positionH>
                <wp:positionV relativeFrom="page">
                  <wp:posOffset>10035540</wp:posOffset>
                </wp:positionV>
                <wp:extent cx="5985510" cy="152400"/>
                <wp:effectExtent l="0" t="0" r="0" b="3810"/>
                <wp:wrapNone/>
                <wp:docPr id="439" name="Cuadro de texto 4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39" o:spid="_x0000_s1104" type="#_x0000_t202" style="position:absolute;margin-left:62pt;margin-top:790.2pt;width:471.3pt;height:12pt;z-index:-251556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qDmugIAALw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266g&#10;5roCAAC8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8841AE" w:rsidP="00F37E6B">
      <w:pPr>
        <w:rPr>
          <w:sz w:val="2"/>
          <w:szCs w:val="2"/>
        </w:rPr>
      </w:pPr>
      <w:r>
        <w:rPr>
          <w:noProof/>
        </w:rPr>
        <w:lastRenderedPageBreak/>
        <mc:AlternateContent>
          <mc:Choice Requires="wps">
            <w:drawing>
              <wp:anchor distT="0" distB="0" distL="114300" distR="114300" simplePos="0" relativeHeight="251797504" behindDoc="1" locked="0" layoutInCell="1" allowOverlap="1" wp14:anchorId="03A787BD" wp14:editId="4D0F0DC3">
                <wp:simplePos x="0" y="0"/>
                <wp:positionH relativeFrom="page">
                  <wp:posOffset>790575</wp:posOffset>
                </wp:positionH>
                <wp:positionV relativeFrom="page">
                  <wp:posOffset>8667750</wp:posOffset>
                </wp:positionV>
                <wp:extent cx="786130" cy="476250"/>
                <wp:effectExtent l="0" t="0" r="13970" b="0"/>
                <wp:wrapNone/>
                <wp:docPr id="325" name="Cuadro de texto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8841AE">
                            <w:pPr>
                              <w:spacing w:before="93"/>
                              <w:ind w:left="273" w:right="273"/>
                              <w:jc w:val="center"/>
                              <w:rPr>
                                <w:b/>
                                <w:sz w:val="17"/>
                              </w:rPr>
                            </w:pPr>
                            <w:r>
                              <w:rPr>
                                <w:b/>
                                <w:sz w:val="17"/>
                              </w:rPr>
                              <w:t>SQL</w:t>
                            </w:r>
                            <w:r w:rsidR="008841AE">
                              <w:rPr>
                                <w:b/>
                                <w:sz w:val="17"/>
                              </w:rPr>
                              <w:t xml:space="preserve"> </w:t>
                            </w:r>
                            <w:proofErr w:type="spellStart"/>
                            <w:r>
                              <w:rPr>
                                <w:b/>
                                <w:sz w:val="17"/>
                              </w:rPr>
                              <w:t>Inject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325" o:spid="_x0000_s1105" type="#_x0000_t202" style="position:absolute;margin-left:62.25pt;margin-top:682.5pt;width:61.9pt;height:37.5pt;z-index:-251518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" filled="f" stroked="f">
                <v:textbox inset="0,0,0,0">
                  <w:txbxContent>
                    <w:p w:rsidR="00F37E6B" w:rsidRDefault="00F37E6B" w:rsidP="008841AE">
                      <w:pPr>
                        <w:spacing w:before="93"/>
                        <w:ind w:left="273" w:right="273"/>
                        <w:jc w:val="center"/>
                        <w:rPr>
                          <w:b/>
                          <w:sz w:val="17"/>
                        </w:rPr>
                      </w:pPr>
                      <w:r>
                        <w:rPr>
                          <w:b/>
                          <w:sz w:val="17"/>
                        </w:rPr>
                        <w:t>SQL</w:t>
                      </w:r>
                      <w:r w:rsidR="008841AE">
                        <w:rPr>
                          <w:b/>
                          <w:sz w:val="17"/>
                        </w:rPr>
                        <w:t xml:space="preserve"> </w:t>
                      </w:r>
                      <w:proofErr w:type="spellStart"/>
                      <w:r>
                        <w:rPr>
                          <w:b/>
                          <w:sz w:val="17"/>
                        </w:rPr>
                        <w:t>Injec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4736" behindDoc="1" locked="0" layoutInCell="1" allowOverlap="1" wp14:anchorId="6CA944E3" wp14:editId="34C4AC01">
                <wp:simplePos x="0" y="0"/>
                <wp:positionH relativeFrom="page">
                  <wp:posOffset>771525</wp:posOffset>
                </wp:positionH>
                <wp:positionV relativeFrom="page">
                  <wp:posOffset>962025</wp:posOffset>
                </wp:positionV>
                <wp:extent cx="5753100" cy="1052195"/>
                <wp:effectExtent l="0" t="0" r="0" b="14605"/>
                <wp:wrapNone/>
                <wp:docPr id="357" name="Cuadro de texto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052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Attack Narrative</w:t>
                            </w:r>
                          </w:p>
                          <w:p w:rsidR="00F37E6B" w:rsidRDefault="00F37E6B" w:rsidP="00F37E6B">
                            <w:pPr>
                              <w:pStyle w:val="Textoindependiente"/>
                              <w:spacing w:before="240" w:line="270" w:lineRule="atLeast"/>
                            </w:pPr>
                            <w:r>
                              <w:t>The scan was automatically executed with the help of OWASP ZAP 2.6.0. The scan consisted of a first stage of directory browsing (</w:t>
                            </w:r>
                            <w:proofErr w:type="spellStart"/>
                            <w:r>
                              <w:t>spidering</w:t>
                            </w:r>
                            <w:proofErr w:type="spellEnd"/>
                            <w:r>
                              <w:t>) for a maximum number of 5 children directories. The second stage was an active scan that attempted to execute the following attacks in the target web appl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7" o:spid="_x0000_s1105" type="#_x0000_t202" style="position:absolute;margin-left:60.75pt;margin-top:75.75pt;width:453pt;height:82.85pt;z-index:-251551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" filled="f" stroked="f">
                <v:textbox inset="0,0,0,0">
                  <w:txbxContent>
                    <w:p w:rsidR="00F37E6B" w:rsidRPr="00112330" w:rsidRDefault="00F37E6B" w:rsidP="00F37E6B">
                      <w:pPr>
                        <w:spacing w:before="10"/>
                        <w:ind w:left="20"/>
                        <w:rPr>
                          <w:b/>
                          <w:sz w:val="34"/>
                          <w:lang w:val="en-US"/>
                        </w:rPr>
                      </w:pPr>
                      <w:r w:rsidRPr="00112330">
                        <w:rPr>
                          <w:b/>
                          <w:sz w:val="34"/>
                          <w:lang w:val="en-US"/>
                        </w:rPr>
                        <w:t>Attack Narrative</w:t>
                      </w:r>
                    </w:p>
                    <w:p w:rsidR="00F37E6B" w:rsidRDefault="00F37E6B" w:rsidP="00F37E6B">
                      <w:pPr>
                        <w:pStyle w:val="Textoindependiente"/>
                        <w:spacing w:before="240" w:line="270" w:lineRule="atLeast"/>
                      </w:pPr>
                      <w:r>
                        <w:t>The scan was automatically executed with the help of OWASP ZAP 2.6.0. The scan consisted of a first stage of directory browsing (</w:t>
                      </w:r>
                      <w:proofErr w:type="spellStart"/>
                      <w:r>
                        <w:t>spidering</w:t>
                      </w:r>
                      <w:proofErr w:type="spellEnd"/>
                      <w:r>
                        <w:t>) for a maximum number of 5 children directories. The second stage was an active scan that attempted to execute the following attacks in the target web application:</w:t>
                      </w:r>
                    </w:p>
                  </w:txbxContent>
                </v:textbox>
                <w10:wrap anchorx="page" anchory="page"/>
              </v:shape>
            </w:pict>
          </mc:Fallback>
        </mc:AlternateContent>
      </w:r>
      <w:r w:rsidR="00BA5233">
        <w:rPr>
          <w:noProof/>
        </w:rPr>
        <mc:AlternateContent>
          <mc:Choice Requires="wpg">
            <w:drawing>
              <wp:anchor distT="0" distB="0" distL="114300" distR="114300" simplePos="0" relativeHeight="251760640" behindDoc="1" locked="0" layoutInCell="1" allowOverlap="1" wp14:anchorId="78077FA5" wp14:editId="52B8E29D">
                <wp:simplePos x="0" y="0"/>
                <wp:positionH relativeFrom="page">
                  <wp:posOffset>782955</wp:posOffset>
                </wp:positionH>
                <wp:positionV relativeFrom="page">
                  <wp:posOffset>2007870</wp:posOffset>
                </wp:positionV>
                <wp:extent cx="5994400" cy="7042785"/>
                <wp:effectExtent l="1905" t="7620" r="4445" b="7620"/>
                <wp:wrapNone/>
                <wp:docPr id="361" name="Grupo 3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94400" cy="7042785"/>
                          <a:chOff x="1233" y="3162"/>
                          <a:chExt cx="9440" cy="11091"/>
                        </a:xfrm>
                      </wpg:grpSpPr>
                      <wps:wsp>
                        <wps:cNvPr id="362" name="Freeform 397"/>
                        <wps:cNvSpPr>
                          <a:spLocks/>
                        </wps:cNvSpPr>
                        <wps:spPr bwMode="auto">
                          <a:xfrm>
                            <a:off x="1240" y="4148"/>
                            <a:ext cx="9412" cy="793"/>
                          </a:xfrm>
                          <a:custGeom>
                            <a:avLst/>
                            <a:gdLst>
                              <a:gd name="T0" fmla="+- 0 10651 1240"/>
                              <a:gd name="T1" fmla="*/ T0 w 9412"/>
                              <a:gd name="T2" fmla="+- 0 4148 4148"/>
                              <a:gd name="T3" fmla="*/ 4148 h 793"/>
                              <a:gd name="T4" fmla="+- 0 2478 1240"/>
                              <a:gd name="T5" fmla="*/ T4 w 9412"/>
                              <a:gd name="T6" fmla="+- 0 4148 4148"/>
                              <a:gd name="T7" fmla="*/ 4148 h 793"/>
                              <a:gd name="T8" fmla="+- 0 1240 1240"/>
                              <a:gd name="T9" fmla="*/ T8 w 9412"/>
                              <a:gd name="T10" fmla="+- 0 4148 4148"/>
                              <a:gd name="T11" fmla="*/ 4148 h 793"/>
                              <a:gd name="T12" fmla="+- 0 1240 1240"/>
                              <a:gd name="T13" fmla="*/ T12 w 9412"/>
                              <a:gd name="T14" fmla="+- 0 4940 4148"/>
                              <a:gd name="T15" fmla="*/ 4940 h 793"/>
                              <a:gd name="T16" fmla="+- 0 2478 1240"/>
                              <a:gd name="T17" fmla="*/ T16 w 9412"/>
                              <a:gd name="T18" fmla="+- 0 4940 4148"/>
                              <a:gd name="T19" fmla="*/ 4940 h 793"/>
                              <a:gd name="T20" fmla="+- 0 10651 1240"/>
                              <a:gd name="T21" fmla="*/ T20 w 9412"/>
                              <a:gd name="T22" fmla="+- 0 4940 4148"/>
                              <a:gd name="T23" fmla="*/ 4940 h 793"/>
                              <a:gd name="T24" fmla="+- 0 10651 1240"/>
                              <a:gd name="T25" fmla="*/ T24 w 9412"/>
                              <a:gd name="T26" fmla="+- 0 4148 4148"/>
                              <a:gd name="T27" fmla="*/ 4148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 name="Line 398"/>
                        <wps:cNvCnPr/>
                        <wps:spPr bwMode="auto">
                          <a:xfrm>
                            <a:off x="2478" y="4948"/>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64" name="Freeform 399"/>
                        <wps:cNvSpPr>
                          <a:spLocks/>
                        </wps:cNvSpPr>
                        <wps:spPr bwMode="auto">
                          <a:xfrm>
                            <a:off x="1240" y="5934"/>
                            <a:ext cx="9412" cy="793"/>
                          </a:xfrm>
                          <a:custGeom>
                            <a:avLst/>
                            <a:gdLst>
                              <a:gd name="T0" fmla="+- 0 10651 1240"/>
                              <a:gd name="T1" fmla="*/ T0 w 9412"/>
                              <a:gd name="T2" fmla="+- 0 5934 5934"/>
                              <a:gd name="T3" fmla="*/ 5934 h 793"/>
                              <a:gd name="T4" fmla="+- 0 2478 1240"/>
                              <a:gd name="T5" fmla="*/ T4 w 9412"/>
                              <a:gd name="T6" fmla="+- 0 5934 5934"/>
                              <a:gd name="T7" fmla="*/ 5934 h 793"/>
                              <a:gd name="T8" fmla="+- 0 1240 1240"/>
                              <a:gd name="T9" fmla="*/ T8 w 9412"/>
                              <a:gd name="T10" fmla="+- 0 5934 5934"/>
                              <a:gd name="T11" fmla="*/ 5934 h 793"/>
                              <a:gd name="T12" fmla="+- 0 1240 1240"/>
                              <a:gd name="T13" fmla="*/ T12 w 9412"/>
                              <a:gd name="T14" fmla="+- 0 6726 5934"/>
                              <a:gd name="T15" fmla="*/ 6726 h 793"/>
                              <a:gd name="T16" fmla="+- 0 2478 1240"/>
                              <a:gd name="T17" fmla="*/ T16 w 9412"/>
                              <a:gd name="T18" fmla="+- 0 6726 5934"/>
                              <a:gd name="T19" fmla="*/ 6726 h 793"/>
                              <a:gd name="T20" fmla="+- 0 10651 1240"/>
                              <a:gd name="T21" fmla="*/ T20 w 9412"/>
                              <a:gd name="T22" fmla="+- 0 6726 5934"/>
                              <a:gd name="T23" fmla="*/ 6726 h 793"/>
                              <a:gd name="T24" fmla="+- 0 10651 1240"/>
                              <a:gd name="T25" fmla="*/ T24 w 9412"/>
                              <a:gd name="T26" fmla="+- 0 5934 5934"/>
                              <a:gd name="T27" fmla="*/ 5934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5" name="Line 400"/>
                        <wps:cNvCnPr/>
                        <wps:spPr bwMode="auto">
                          <a:xfrm>
                            <a:off x="2478" y="6734"/>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66" name="Freeform 401"/>
                        <wps:cNvSpPr>
                          <a:spLocks/>
                        </wps:cNvSpPr>
                        <wps:spPr bwMode="auto">
                          <a:xfrm>
                            <a:off x="1240" y="7519"/>
                            <a:ext cx="9412" cy="591"/>
                          </a:xfrm>
                          <a:custGeom>
                            <a:avLst/>
                            <a:gdLst>
                              <a:gd name="T0" fmla="+- 0 10651 1240"/>
                              <a:gd name="T1" fmla="*/ T0 w 9412"/>
                              <a:gd name="T2" fmla="+- 0 7519 7519"/>
                              <a:gd name="T3" fmla="*/ 7519 h 591"/>
                              <a:gd name="T4" fmla="+- 0 2478 1240"/>
                              <a:gd name="T5" fmla="*/ T4 w 9412"/>
                              <a:gd name="T6" fmla="+- 0 7519 7519"/>
                              <a:gd name="T7" fmla="*/ 7519 h 591"/>
                              <a:gd name="T8" fmla="+- 0 1240 1240"/>
                              <a:gd name="T9" fmla="*/ T8 w 9412"/>
                              <a:gd name="T10" fmla="+- 0 7519 7519"/>
                              <a:gd name="T11" fmla="*/ 7519 h 591"/>
                              <a:gd name="T12" fmla="+- 0 1240 1240"/>
                              <a:gd name="T13" fmla="*/ T12 w 9412"/>
                              <a:gd name="T14" fmla="+- 0 8109 7519"/>
                              <a:gd name="T15" fmla="*/ 8109 h 591"/>
                              <a:gd name="T16" fmla="+- 0 2478 1240"/>
                              <a:gd name="T17" fmla="*/ T16 w 9412"/>
                              <a:gd name="T18" fmla="+- 0 8109 7519"/>
                              <a:gd name="T19" fmla="*/ 8109 h 591"/>
                              <a:gd name="T20" fmla="+- 0 10651 1240"/>
                              <a:gd name="T21" fmla="*/ T20 w 9412"/>
                              <a:gd name="T22" fmla="+- 0 8109 7519"/>
                              <a:gd name="T23" fmla="*/ 8109 h 591"/>
                              <a:gd name="T24" fmla="+- 0 10651 1240"/>
                              <a:gd name="T25" fmla="*/ T24 w 9412"/>
                              <a:gd name="T26" fmla="+- 0 7519 7519"/>
                              <a:gd name="T27" fmla="*/ 7519 h 591"/>
                            </a:gdLst>
                            <a:ahLst/>
                            <a:cxnLst>
                              <a:cxn ang="0">
                                <a:pos x="T1" y="T3"/>
                              </a:cxn>
                              <a:cxn ang="0">
                                <a:pos x="T5" y="T7"/>
                              </a:cxn>
                              <a:cxn ang="0">
                                <a:pos x="T9" y="T11"/>
                              </a:cxn>
                              <a:cxn ang="0">
                                <a:pos x="T13" y="T15"/>
                              </a:cxn>
                              <a:cxn ang="0">
                                <a:pos x="T17" y="T19"/>
                              </a:cxn>
                              <a:cxn ang="0">
                                <a:pos x="T21" y="T23"/>
                              </a:cxn>
                              <a:cxn ang="0">
                                <a:pos x="T25" y="T27"/>
                              </a:cxn>
                            </a:cxnLst>
                            <a:rect l="0" t="0" r="r" b="b"/>
                            <a:pathLst>
                              <a:path w="9412" h="591">
                                <a:moveTo>
                                  <a:pt x="9411" y="0"/>
                                </a:moveTo>
                                <a:lnTo>
                                  <a:pt x="1238" y="0"/>
                                </a:lnTo>
                                <a:lnTo>
                                  <a:pt x="0" y="0"/>
                                </a:lnTo>
                                <a:lnTo>
                                  <a:pt x="0" y="590"/>
                                </a:lnTo>
                                <a:lnTo>
                                  <a:pt x="1238" y="590"/>
                                </a:lnTo>
                                <a:lnTo>
                                  <a:pt x="9411" y="590"/>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Line 402"/>
                        <wps:cNvCnPr/>
                        <wps:spPr bwMode="auto">
                          <a:xfrm>
                            <a:off x="2478" y="8116"/>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68" name="Freeform 403"/>
                        <wps:cNvSpPr>
                          <a:spLocks/>
                        </wps:cNvSpPr>
                        <wps:spPr bwMode="auto">
                          <a:xfrm>
                            <a:off x="1240" y="8700"/>
                            <a:ext cx="9412" cy="793"/>
                          </a:xfrm>
                          <a:custGeom>
                            <a:avLst/>
                            <a:gdLst>
                              <a:gd name="T0" fmla="+- 0 10651 1240"/>
                              <a:gd name="T1" fmla="*/ T0 w 9412"/>
                              <a:gd name="T2" fmla="+- 0 8700 8700"/>
                              <a:gd name="T3" fmla="*/ 8700 h 793"/>
                              <a:gd name="T4" fmla="+- 0 2478 1240"/>
                              <a:gd name="T5" fmla="*/ T4 w 9412"/>
                              <a:gd name="T6" fmla="+- 0 8700 8700"/>
                              <a:gd name="T7" fmla="*/ 8700 h 793"/>
                              <a:gd name="T8" fmla="+- 0 1240 1240"/>
                              <a:gd name="T9" fmla="*/ T8 w 9412"/>
                              <a:gd name="T10" fmla="+- 0 8700 8700"/>
                              <a:gd name="T11" fmla="*/ 8700 h 793"/>
                              <a:gd name="T12" fmla="+- 0 1240 1240"/>
                              <a:gd name="T13" fmla="*/ T12 w 9412"/>
                              <a:gd name="T14" fmla="+- 0 9492 8700"/>
                              <a:gd name="T15" fmla="*/ 9492 h 793"/>
                              <a:gd name="T16" fmla="+- 0 2478 1240"/>
                              <a:gd name="T17" fmla="*/ T16 w 9412"/>
                              <a:gd name="T18" fmla="+- 0 9492 8700"/>
                              <a:gd name="T19" fmla="*/ 9492 h 793"/>
                              <a:gd name="T20" fmla="+- 0 10651 1240"/>
                              <a:gd name="T21" fmla="*/ T20 w 9412"/>
                              <a:gd name="T22" fmla="+- 0 9492 8700"/>
                              <a:gd name="T23" fmla="*/ 9492 h 793"/>
                              <a:gd name="T24" fmla="+- 0 10651 1240"/>
                              <a:gd name="T25" fmla="*/ T24 w 9412"/>
                              <a:gd name="T26" fmla="+- 0 8700 8700"/>
                              <a:gd name="T27" fmla="*/ 8700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9" name="Line 404"/>
                        <wps:cNvCnPr/>
                        <wps:spPr bwMode="auto">
                          <a:xfrm>
                            <a:off x="2478" y="9499"/>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70" name="Freeform 405"/>
                        <wps:cNvSpPr>
                          <a:spLocks/>
                        </wps:cNvSpPr>
                        <wps:spPr bwMode="auto">
                          <a:xfrm>
                            <a:off x="1240" y="10083"/>
                            <a:ext cx="9412" cy="591"/>
                          </a:xfrm>
                          <a:custGeom>
                            <a:avLst/>
                            <a:gdLst>
                              <a:gd name="T0" fmla="+- 0 10651 1240"/>
                              <a:gd name="T1" fmla="*/ T0 w 9412"/>
                              <a:gd name="T2" fmla="+- 0 10083 10083"/>
                              <a:gd name="T3" fmla="*/ 10083 h 591"/>
                              <a:gd name="T4" fmla="+- 0 2478 1240"/>
                              <a:gd name="T5" fmla="*/ T4 w 9412"/>
                              <a:gd name="T6" fmla="+- 0 10083 10083"/>
                              <a:gd name="T7" fmla="*/ 10083 h 591"/>
                              <a:gd name="T8" fmla="+- 0 1240 1240"/>
                              <a:gd name="T9" fmla="*/ T8 w 9412"/>
                              <a:gd name="T10" fmla="+- 0 10083 10083"/>
                              <a:gd name="T11" fmla="*/ 10083 h 591"/>
                              <a:gd name="T12" fmla="+- 0 1240 1240"/>
                              <a:gd name="T13" fmla="*/ T12 w 9412"/>
                              <a:gd name="T14" fmla="+- 0 10673 10083"/>
                              <a:gd name="T15" fmla="*/ 10673 h 591"/>
                              <a:gd name="T16" fmla="+- 0 2478 1240"/>
                              <a:gd name="T17" fmla="*/ T16 w 9412"/>
                              <a:gd name="T18" fmla="+- 0 10673 10083"/>
                              <a:gd name="T19" fmla="*/ 10673 h 591"/>
                              <a:gd name="T20" fmla="+- 0 10651 1240"/>
                              <a:gd name="T21" fmla="*/ T20 w 9412"/>
                              <a:gd name="T22" fmla="+- 0 10673 10083"/>
                              <a:gd name="T23" fmla="*/ 10673 h 591"/>
                              <a:gd name="T24" fmla="+- 0 10651 1240"/>
                              <a:gd name="T25" fmla="*/ T24 w 9412"/>
                              <a:gd name="T26" fmla="+- 0 10083 10083"/>
                              <a:gd name="T27" fmla="*/ 10083 h 591"/>
                            </a:gdLst>
                            <a:ahLst/>
                            <a:cxnLst>
                              <a:cxn ang="0">
                                <a:pos x="T1" y="T3"/>
                              </a:cxn>
                              <a:cxn ang="0">
                                <a:pos x="T5" y="T7"/>
                              </a:cxn>
                              <a:cxn ang="0">
                                <a:pos x="T9" y="T11"/>
                              </a:cxn>
                              <a:cxn ang="0">
                                <a:pos x="T13" y="T15"/>
                              </a:cxn>
                              <a:cxn ang="0">
                                <a:pos x="T17" y="T19"/>
                              </a:cxn>
                              <a:cxn ang="0">
                                <a:pos x="T21" y="T23"/>
                              </a:cxn>
                              <a:cxn ang="0">
                                <a:pos x="T25" y="T27"/>
                              </a:cxn>
                            </a:cxnLst>
                            <a:rect l="0" t="0" r="r" b="b"/>
                            <a:pathLst>
                              <a:path w="9412" h="591">
                                <a:moveTo>
                                  <a:pt x="9411" y="0"/>
                                </a:moveTo>
                                <a:lnTo>
                                  <a:pt x="1238" y="0"/>
                                </a:lnTo>
                                <a:lnTo>
                                  <a:pt x="0" y="0"/>
                                </a:lnTo>
                                <a:lnTo>
                                  <a:pt x="0" y="590"/>
                                </a:lnTo>
                                <a:lnTo>
                                  <a:pt x="1238" y="590"/>
                                </a:lnTo>
                                <a:lnTo>
                                  <a:pt x="9411" y="590"/>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1" name="Line 406"/>
                        <wps:cNvCnPr/>
                        <wps:spPr bwMode="auto">
                          <a:xfrm>
                            <a:off x="2478" y="10680"/>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72" name="Freeform 407"/>
                        <wps:cNvSpPr>
                          <a:spLocks/>
                        </wps:cNvSpPr>
                        <wps:spPr bwMode="auto">
                          <a:xfrm>
                            <a:off x="1240" y="11465"/>
                            <a:ext cx="9412" cy="793"/>
                          </a:xfrm>
                          <a:custGeom>
                            <a:avLst/>
                            <a:gdLst>
                              <a:gd name="T0" fmla="+- 0 10651 1240"/>
                              <a:gd name="T1" fmla="*/ T0 w 9412"/>
                              <a:gd name="T2" fmla="+- 0 11465 11465"/>
                              <a:gd name="T3" fmla="*/ 11465 h 793"/>
                              <a:gd name="T4" fmla="+- 0 2478 1240"/>
                              <a:gd name="T5" fmla="*/ T4 w 9412"/>
                              <a:gd name="T6" fmla="+- 0 11465 11465"/>
                              <a:gd name="T7" fmla="*/ 11465 h 793"/>
                              <a:gd name="T8" fmla="+- 0 1240 1240"/>
                              <a:gd name="T9" fmla="*/ T8 w 9412"/>
                              <a:gd name="T10" fmla="+- 0 11465 11465"/>
                              <a:gd name="T11" fmla="*/ 11465 h 793"/>
                              <a:gd name="T12" fmla="+- 0 1240 1240"/>
                              <a:gd name="T13" fmla="*/ T12 w 9412"/>
                              <a:gd name="T14" fmla="+- 0 12257 11465"/>
                              <a:gd name="T15" fmla="*/ 12257 h 793"/>
                              <a:gd name="T16" fmla="+- 0 2478 1240"/>
                              <a:gd name="T17" fmla="*/ T16 w 9412"/>
                              <a:gd name="T18" fmla="+- 0 12257 11465"/>
                              <a:gd name="T19" fmla="*/ 12257 h 793"/>
                              <a:gd name="T20" fmla="+- 0 10651 1240"/>
                              <a:gd name="T21" fmla="*/ T20 w 9412"/>
                              <a:gd name="T22" fmla="+- 0 12257 11465"/>
                              <a:gd name="T23" fmla="*/ 12257 h 793"/>
                              <a:gd name="T24" fmla="+- 0 10651 1240"/>
                              <a:gd name="T25" fmla="*/ T24 w 9412"/>
                              <a:gd name="T26" fmla="+- 0 11465 11465"/>
                              <a:gd name="T27" fmla="*/ 11465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Line 408"/>
                        <wps:cNvCnPr/>
                        <wps:spPr bwMode="auto">
                          <a:xfrm>
                            <a:off x="2478" y="12265"/>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74" name="Freeform 409"/>
                        <wps:cNvSpPr>
                          <a:spLocks/>
                        </wps:cNvSpPr>
                        <wps:spPr bwMode="auto">
                          <a:xfrm>
                            <a:off x="1240" y="13050"/>
                            <a:ext cx="9412" cy="591"/>
                          </a:xfrm>
                          <a:custGeom>
                            <a:avLst/>
                            <a:gdLst>
                              <a:gd name="T0" fmla="+- 0 10651 1240"/>
                              <a:gd name="T1" fmla="*/ T0 w 9412"/>
                              <a:gd name="T2" fmla="+- 0 13050 13050"/>
                              <a:gd name="T3" fmla="*/ 13050 h 591"/>
                              <a:gd name="T4" fmla="+- 0 2478 1240"/>
                              <a:gd name="T5" fmla="*/ T4 w 9412"/>
                              <a:gd name="T6" fmla="+- 0 13050 13050"/>
                              <a:gd name="T7" fmla="*/ 13050 h 591"/>
                              <a:gd name="T8" fmla="+- 0 1240 1240"/>
                              <a:gd name="T9" fmla="*/ T8 w 9412"/>
                              <a:gd name="T10" fmla="+- 0 13050 13050"/>
                              <a:gd name="T11" fmla="*/ 13050 h 591"/>
                              <a:gd name="T12" fmla="+- 0 1240 1240"/>
                              <a:gd name="T13" fmla="*/ T12 w 9412"/>
                              <a:gd name="T14" fmla="+- 0 13640 13050"/>
                              <a:gd name="T15" fmla="*/ 13640 h 591"/>
                              <a:gd name="T16" fmla="+- 0 2478 1240"/>
                              <a:gd name="T17" fmla="*/ T16 w 9412"/>
                              <a:gd name="T18" fmla="+- 0 13640 13050"/>
                              <a:gd name="T19" fmla="*/ 13640 h 591"/>
                              <a:gd name="T20" fmla="+- 0 10651 1240"/>
                              <a:gd name="T21" fmla="*/ T20 w 9412"/>
                              <a:gd name="T22" fmla="+- 0 13640 13050"/>
                              <a:gd name="T23" fmla="*/ 13640 h 591"/>
                              <a:gd name="T24" fmla="+- 0 10651 1240"/>
                              <a:gd name="T25" fmla="*/ T24 w 9412"/>
                              <a:gd name="T26" fmla="+- 0 13050 13050"/>
                              <a:gd name="T27" fmla="*/ 13050 h 591"/>
                            </a:gdLst>
                            <a:ahLst/>
                            <a:cxnLst>
                              <a:cxn ang="0">
                                <a:pos x="T1" y="T3"/>
                              </a:cxn>
                              <a:cxn ang="0">
                                <a:pos x="T5" y="T7"/>
                              </a:cxn>
                              <a:cxn ang="0">
                                <a:pos x="T9" y="T11"/>
                              </a:cxn>
                              <a:cxn ang="0">
                                <a:pos x="T13" y="T15"/>
                              </a:cxn>
                              <a:cxn ang="0">
                                <a:pos x="T17" y="T19"/>
                              </a:cxn>
                              <a:cxn ang="0">
                                <a:pos x="T21" y="T23"/>
                              </a:cxn>
                              <a:cxn ang="0">
                                <a:pos x="T25" y="T27"/>
                              </a:cxn>
                            </a:cxnLst>
                            <a:rect l="0" t="0" r="r" b="b"/>
                            <a:pathLst>
                              <a:path w="9412" h="591">
                                <a:moveTo>
                                  <a:pt x="9411" y="0"/>
                                </a:moveTo>
                                <a:lnTo>
                                  <a:pt x="1238" y="0"/>
                                </a:lnTo>
                                <a:lnTo>
                                  <a:pt x="0" y="0"/>
                                </a:lnTo>
                                <a:lnTo>
                                  <a:pt x="0" y="590"/>
                                </a:lnTo>
                                <a:lnTo>
                                  <a:pt x="1238" y="590"/>
                                </a:lnTo>
                                <a:lnTo>
                                  <a:pt x="9411" y="590"/>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AutoShape 410"/>
                        <wps:cNvSpPr>
                          <a:spLocks/>
                        </wps:cNvSpPr>
                        <wps:spPr bwMode="auto">
                          <a:xfrm>
                            <a:off x="2478" y="13647"/>
                            <a:ext cx="8188" cy="591"/>
                          </a:xfrm>
                          <a:custGeom>
                            <a:avLst/>
                            <a:gdLst>
                              <a:gd name="T0" fmla="+- 0 2478 2478"/>
                              <a:gd name="T1" fmla="*/ T0 w 8188"/>
                              <a:gd name="T2" fmla="+- 0 13647 13647"/>
                              <a:gd name="T3" fmla="*/ 13647 h 591"/>
                              <a:gd name="T4" fmla="+- 0 10666 2478"/>
                              <a:gd name="T5" fmla="*/ T4 w 8188"/>
                              <a:gd name="T6" fmla="+- 0 13647 13647"/>
                              <a:gd name="T7" fmla="*/ 13647 h 591"/>
                              <a:gd name="T8" fmla="+- 0 2478 2478"/>
                              <a:gd name="T9" fmla="*/ T8 w 8188"/>
                              <a:gd name="T10" fmla="+- 0 14238 13647"/>
                              <a:gd name="T11" fmla="*/ 14238 h 591"/>
                              <a:gd name="T12" fmla="+- 0 10666 2478"/>
                              <a:gd name="T13" fmla="*/ T12 w 8188"/>
                              <a:gd name="T14" fmla="+- 0 14238 13647"/>
                              <a:gd name="T15" fmla="*/ 14238 h 591"/>
                            </a:gdLst>
                            <a:ahLst/>
                            <a:cxnLst>
                              <a:cxn ang="0">
                                <a:pos x="T1" y="T3"/>
                              </a:cxn>
                              <a:cxn ang="0">
                                <a:pos x="T5" y="T7"/>
                              </a:cxn>
                              <a:cxn ang="0">
                                <a:pos x="T9" y="T11"/>
                              </a:cxn>
                              <a:cxn ang="0">
                                <a:pos x="T13" y="T15"/>
                              </a:cxn>
                            </a:cxnLst>
                            <a:rect l="0" t="0" r="r" b="b"/>
                            <a:pathLst>
                              <a:path w="8188" h="591">
                                <a:moveTo>
                                  <a:pt x="0" y="0"/>
                                </a:moveTo>
                                <a:lnTo>
                                  <a:pt x="8188" y="0"/>
                                </a:lnTo>
                                <a:moveTo>
                                  <a:pt x="0" y="591"/>
                                </a:moveTo>
                                <a:lnTo>
                                  <a:pt x="8188"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AutoShape 411"/>
                        <wps:cNvSpPr>
                          <a:spLocks/>
                        </wps:cNvSpPr>
                        <wps:spPr bwMode="auto">
                          <a:xfrm>
                            <a:off x="2485" y="13640"/>
                            <a:ext cx="8174" cy="605"/>
                          </a:xfrm>
                          <a:custGeom>
                            <a:avLst/>
                            <a:gdLst>
                              <a:gd name="T0" fmla="+- 0 2485 2485"/>
                              <a:gd name="T1" fmla="*/ T0 w 8174"/>
                              <a:gd name="T2" fmla="+- 0 13640 13640"/>
                              <a:gd name="T3" fmla="*/ 13640 h 605"/>
                              <a:gd name="T4" fmla="+- 0 2485 2485"/>
                              <a:gd name="T5" fmla="*/ T4 w 8174"/>
                              <a:gd name="T6" fmla="+- 0 14245 13640"/>
                              <a:gd name="T7" fmla="*/ 14245 h 605"/>
                              <a:gd name="T8" fmla="+- 0 10658 2485"/>
                              <a:gd name="T9" fmla="*/ T8 w 8174"/>
                              <a:gd name="T10" fmla="+- 0 13640 13640"/>
                              <a:gd name="T11" fmla="*/ 13640 h 605"/>
                              <a:gd name="T12" fmla="+- 0 10658 2485"/>
                              <a:gd name="T13" fmla="*/ T12 w 8174"/>
                              <a:gd name="T14" fmla="+- 0 14245 13640"/>
                              <a:gd name="T15" fmla="*/ 14245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 name="AutoShape 412"/>
                        <wps:cNvSpPr>
                          <a:spLocks/>
                        </wps:cNvSpPr>
                        <wps:spPr bwMode="auto">
                          <a:xfrm>
                            <a:off x="1240" y="13647"/>
                            <a:ext cx="1252" cy="591"/>
                          </a:xfrm>
                          <a:custGeom>
                            <a:avLst/>
                            <a:gdLst>
                              <a:gd name="T0" fmla="+- 0 1240 1240"/>
                              <a:gd name="T1" fmla="*/ T0 w 1252"/>
                              <a:gd name="T2" fmla="+- 0 13647 13647"/>
                              <a:gd name="T3" fmla="*/ 13647 h 591"/>
                              <a:gd name="T4" fmla="+- 0 2492 1240"/>
                              <a:gd name="T5" fmla="*/ T4 w 1252"/>
                              <a:gd name="T6" fmla="+- 0 13647 13647"/>
                              <a:gd name="T7" fmla="*/ 13647 h 591"/>
                              <a:gd name="T8" fmla="+- 0 1240 1240"/>
                              <a:gd name="T9" fmla="*/ T8 w 1252"/>
                              <a:gd name="T10" fmla="+- 0 14238 13647"/>
                              <a:gd name="T11" fmla="*/ 14238 h 591"/>
                              <a:gd name="T12" fmla="+- 0 2492 1240"/>
                              <a:gd name="T13" fmla="*/ T12 w 1252"/>
                              <a:gd name="T14" fmla="+- 0 14238 13647"/>
                              <a:gd name="T15" fmla="*/ 14238 h 591"/>
                            </a:gdLst>
                            <a:ahLst/>
                            <a:cxnLst>
                              <a:cxn ang="0">
                                <a:pos x="T1" y="T3"/>
                              </a:cxn>
                              <a:cxn ang="0">
                                <a:pos x="T5" y="T7"/>
                              </a:cxn>
                              <a:cxn ang="0">
                                <a:pos x="T9" y="T11"/>
                              </a:cxn>
                              <a:cxn ang="0">
                                <a:pos x="T13" y="T15"/>
                              </a:cxn>
                            </a:cxnLst>
                            <a:rect l="0" t="0" r="r" b="b"/>
                            <a:pathLst>
                              <a:path w="1252" h="591">
                                <a:moveTo>
                                  <a:pt x="0" y="0"/>
                                </a:moveTo>
                                <a:lnTo>
                                  <a:pt x="1252" y="0"/>
                                </a:lnTo>
                                <a:moveTo>
                                  <a:pt x="0" y="591"/>
                                </a:moveTo>
                                <a:lnTo>
                                  <a:pt x="1252"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 name="AutoShape 413"/>
                        <wps:cNvSpPr>
                          <a:spLocks/>
                        </wps:cNvSpPr>
                        <wps:spPr bwMode="auto">
                          <a:xfrm>
                            <a:off x="1247" y="13640"/>
                            <a:ext cx="1238" cy="605"/>
                          </a:xfrm>
                          <a:custGeom>
                            <a:avLst/>
                            <a:gdLst>
                              <a:gd name="T0" fmla="+- 0 1247 1247"/>
                              <a:gd name="T1" fmla="*/ T0 w 1238"/>
                              <a:gd name="T2" fmla="+- 0 13640 13640"/>
                              <a:gd name="T3" fmla="*/ 13640 h 605"/>
                              <a:gd name="T4" fmla="+- 0 1247 1247"/>
                              <a:gd name="T5" fmla="*/ T4 w 1238"/>
                              <a:gd name="T6" fmla="+- 0 14245 13640"/>
                              <a:gd name="T7" fmla="*/ 14245 h 605"/>
                              <a:gd name="T8" fmla="+- 0 2485 1247"/>
                              <a:gd name="T9" fmla="*/ T8 w 1238"/>
                              <a:gd name="T10" fmla="+- 0 13640 13640"/>
                              <a:gd name="T11" fmla="*/ 13640 h 605"/>
                              <a:gd name="T12" fmla="+- 0 2485 1247"/>
                              <a:gd name="T13" fmla="*/ T12 w 1238"/>
                              <a:gd name="T14" fmla="+- 0 14245 13640"/>
                              <a:gd name="T15" fmla="*/ 14245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AutoShape 414"/>
                        <wps:cNvSpPr>
                          <a:spLocks/>
                        </wps:cNvSpPr>
                        <wps:spPr bwMode="auto">
                          <a:xfrm>
                            <a:off x="2478" y="13057"/>
                            <a:ext cx="8188" cy="591"/>
                          </a:xfrm>
                          <a:custGeom>
                            <a:avLst/>
                            <a:gdLst>
                              <a:gd name="T0" fmla="+- 0 2478 2478"/>
                              <a:gd name="T1" fmla="*/ T0 w 8188"/>
                              <a:gd name="T2" fmla="+- 0 13057 13057"/>
                              <a:gd name="T3" fmla="*/ 13057 h 591"/>
                              <a:gd name="T4" fmla="+- 0 10666 2478"/>
                              <a:gd name="T5" fmla="*/ T4 w 8188"/>
                              <a:gd name="T6" fmla="+- 0 13057 13057"/>
                              <a:gd name="T7" fmla="*/ 13057 h 591"/>
                              <a:gd name="T8" fmla="+- 0 2478 2478"/>
                              <a:gd name="T9" fmla="*/ T8 w 8188"/>
                              <a:gd name="T10" fmla="+- 0 13647 13057"/>
                              <a:gd name="T11" fmla="*/ 13647 h 591"/>
                              <a:gd name="T12" fmla="+- 0 10666 2478"/>
                              <a:gd name="T13" fmla="*/ T12 w 8188"/>
                              <a:gd name="T14" fmla="+- 0 13647 13057"/>
                              <a:gd name="T15" fmla="*/ 13647 h 591"/>
                            </a:gdLst>
                            <a:ahLst/>
                            <a:cxnLst>
                              <a:cxn ang="0">
                                <a:pos x="T1" y="T3"/>
                              </a:cxn>
                              <a:cxn ang="0">
                                <a:pos x="T5" y="T7"/>
                              </a:cxn>
                              <a:cxn ang="0">
                                <a:pos x="T9" y="T11"/>
                              </a:cxn>
                              <a:cxn ang="0">
                                <a:pos x="T13" y="T15"/>
                              </a:cxn>
                            </a:cxnLst>
                            <a:rect l="0" t="0" r="r" b="b"/>
                            <a:pathLst>
                              <a:path w="8188" h="591">
                                <a:moveTo>
                                  <a:pt x="0" y="0"/>
                                </a:moveTo>
                                <a:lnTo>
                                  <a:pt x="8188" y="0"/>
                                </a:lnTo>
                                <a:moveTo>
                                  <a:pt x="0" y="590"/>
                                </a:moveTo>
                                <a:lnTo>
                                  <a:pt x="8188"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 name="AutoShape 415"/>
                        <wps:cNvSpPr>
                          <a:spLocks/>
                        </wps:cNvSpPr>
                        <wps:spPr bwMode="auto">
                          <a:xfrm>
                            <a:off x="2485" y="13050"/>
                            <a:ext cx="8174" cy="605"/>
                          </a:xfrm>
                          <a:custGeom>
                            <a:avLst/>
                            <a:gdLst>
                              <a:gd name="T0" fmla="+- 0 2485 2485"/>
                              <a:gd name="T1" fmla="*/ T0 w 8174"/>
                              <a:gd name="T2" fmla="+- 0 13050 13050"/>
                              <a:gd name="T3" fmla="*/ 13050 h 605"/>
                              <a:gd name="T4" fmla="+- 0 2485 2485"/>
                              <a:gd name="T5" fmla="*/ T4 w 8174"/>
                              <a:gd name="T6" fmla="+- 0 13655 13050"/>
                              <a:gd name="T7" fmla="*/ 13655 h 605"/>
                              <a:gd name="T8" fmla="+- 0 10658 2485"/>
                              <a:gd name="T9" fmla="*/ T8 w 8174"/>
                              <a:gd name="T10" fmla="+- 0 13050 13050"/>
                              <a:gd name="T11" fmla="*/ 13050 h 605"/>
                              <a:gd name="T12" fmla="+- 0 10658 2485"/>
                              <a:gd name="T13" fmla="*/ T12 w 8174"/>
                              <a:gd name="T14" fmla="+- 0 13655 13050"/>
                              <a:gd name="T15" fmla="*/ 13655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 name="AutoShape 416"/>
                        <wps:cNvSpPr>
                          <a:spLocks/>
                        </wps:cNvSpPr>
                        <wps:spPr bwMode="auto">
                          <a:xfrm>
                            <a:off x="1240" y="13057"/>
                            <a:ext cx="1252" cy="591"/>
                          </a:xfrm>
                          <a:custGeom>
                            <a:avLst/>
                            <a:gdLst>
                              <a:gd name="T0" fmla="+- 0 1240 1240"/>
                              <a:gd name="T1" fmla="*/ T0 w 1252"/>
                              <a:gd name="T2" fmla="+- 0 13057 13057"/>
                              <a:gd name="T3" fmla="*/ 13057 h 591"/>
                              <a:gd name="T4" fmla="+- 0 2492 1240"/>
                              <a:gd name="T5" fmla="*/ T4 w 1252"/>
                              <a:gd name="T6" fmla="+- 0 13057 13057"/>
                              <a:gd name="T7" fmla="*/ 13057 h 591"/>
                              <a:gd name="T8" fmla="+- 0 1240 1240"/>
                              <a:gd name="T9" fmla="*/ T8 w 1252"/>
                              <a:gd name="T10" fmla="+- 0 13647 13057"/>
                              <a:gd name="T11" fmla="*/ 13647 h 591"/>
                              <a:gd name="T12" fmla="+- 0 2492 1240"/>
                              <a:gd name="T13" fmla="*/ T12 w 1252"/>
                              <a:gd name="T14" fmla="+- 0 13647 13057"/>
                              <a:gd name="T15" fmla="*/ 13647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 name="AutoShape 417"/>
                        <wps:cNvSpPr>
                          <a:spLocks/>
                        </wps:cNvSpPr>
                        <wps:spPr bwMode="auto">
                          <a:xfrm>
                            <a:off x="1247" y="13050"/>
                            <a:ext cx="1238" cy="605"/>
                          </a:xfrm>
                          <a:custGeom>
                            <a:avLst/>
                            <a:gdLst>
                              <a:gd name="T0" fmla="+- 0 1247 1247"/>
                              <a:gd name="T1" fmla="*/ T0 w 1238"/>
                              <a:gd name="T2" fmla="+- 0 13050 13050"/>
                              <a:gd name="T3" fmla="*/ 13050 h 605"/>
                              <a:gd name="T4" fmla="+- 0 1247 1247"/>
                              <a:gd name="T5" fmla="*/ T4 w 1238"/>
                              <a:gd name="T6" fmla="+- 0 13655 13050"/>
                              <a:gd name="T7" fmla="*/ 13655 h 605"/>
                              <a:gd name="T8" fmla="+- 0 2485 1247"/>
                              <a:gd name="T9" fmla="*/ T8 w 1238"/>
                              <a:gd name="T10" fmla="+- 0 13050 13050"/>
                              <a:gd name="T11" fmla="*/ 13050 h 605"/>
                              <a:gd name="T12" fmla="+- 0 2485 1247"/>
                              <a:gd name="T13" fmla="*/ T12 w 1238"/>
                              <a:gd name="T14" fmla="+- 0 13655 13050"/>
                              <a:gd name="T15" fmla="*/ 13655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 name="Line 418"/>
                        <wps:cNvCnPr/>
                        <wps:spPr bwMode="auto">
                          <a:xfrm>
                            <a:off x="2478" y="13057"/>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84" name="AutoShape 419"/>
                        <wps:cNvSpPr>
                          <a:spLocks/>
                        </wps:cNvSpPr>
                        <wps:spPr bwMode="auto">
                          <a:xfrm>
                            <a:off x="2485" y="12257"/>
                            <a:ext cx="8174" cy="807"/>
                          </a:xfrm>
                          <a:custGeom>
                            <a:avLst/>
                            <a:gdLst>
                              <a:gd name="T0" fmla="+- 0 2485 2485"/>
                              <a:gd name="T1" fmla="*/ T0 w 8174"/>
                              <a:gd name="T2" fmla="+- 0 12257 12257"/>
                              <a:gd name="T3" fmla="*/ 12257 h 807"/>
                              <a:gd name="T4" fmla="+- 0 2485 2485"/>
                              <a:gd name="T5" fmla="*/ T4 w 8174"/>
                              <a:gd name="T6" fmla="+- 0 13064 12257"/>
                              <a:gd name="T7" fmla="*/ 13064 h 807"/>
                              <a:gd name="T8" fmla="+- 0 10658 2485"/>
                              <a:gd name="T9" fmla="*/ T8 w 8174"/>
                              <a:gd name="T10" fmla="+- 0 12257 12257"/>
                              <a:gd name="T11" fmla="*/ 12257 h 807"/>
                              <a:gd name="T12" fmla="+- 0 10658 2485"/>
                              <a:gd name="T13" fmla="*/ T12 w 8174"/>
                              <a:gd name="T14" fmla="+- 0 13064 12257"/>
                              <a:gd name="T15" fmla="*/ 13064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AutoShape 420"/>
                        <wps:cNvSpPr>
                          <a:spLocks/>
                        </wps:cNvSpPr>
                        <wps:spPr bwMode="auto">
                          <a:xfrm>
                            <a:off x="1240" y="12265"/>
                            <a:ext cx="1252" cy="793"/>
                          </a:xfrm>
                          <a:custGeom>
                            <a:avLst/>
                            <a:gdLst>
                              <a:gd name="T0" fmla="+- 0 1240 1240"/>
                              <a:gd name="T1" fmla="*/ T0 w 1252"/>
                              <a:gd name="T2" fmla="+- 0 12265 12265"/>
                              <a:gd name="T3" fmla="*/ 12265 h 793"/>
                              <a:gd name="T4" fmla="+- 0 2492 1240"/>
                              <a:gd name="T5" fmla="*/ T4 w 1252"/>
                              <a:gd name="T6" fmla="+- 0 12265 12265"/>
                              <a:gd name="T7" fmla="*/ 12265 h 793"/>
                              <a:gd name="T8" fmla="+- 0 1240 1240"/>
                              <a:gd name="T9" fmla="*/ T8 w 1252"/>
                              <a:gd name="T10" fmla="+- 0 13057 12265"/>
                              <a:gd name="T11" fmla="*/ 13057 h 793"/>
                              <a:gd name="T12" fmla="+- 0 2492 1240"/>
                              <a:gd name="T13" fmla="*/ T12 w 1252"/>
                              <a:gd name="T14" fmla="+- 0 13057 12265"/>
                              <a:gd name="T15" fmla="*/ 13057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 name="AutoShape 421"/>
                        <wps:cNvSpPr>
                          <a:spLocks/>
                        </wps:cNvSpPr>
                        <wps:spPr bwMode="auto">
                          <a:xfrm>
                            <a:off x="1247" y="12257"/>
                            <a:ext cx="1238" cy="807"/>
                          </a:xfrm>
                          <a:custGeom>
                            <a:avLst/>
                            <a:gdLst>
                              <a:gd name="T0" fmla="+- 0 1247 1247"/>
                              <a:gd name="T1" fmla="*/ T0 w 1238"/>
                              <a:gd name="T2" fmla="+- 0 12257 12257"/>
                              <a:gd name="T3" fmla="*/ 12257 h 807"/>
                              <a:gd name="T4" fmla="+- 0 1247 1247"/>
                              <a:gd name="T5" fmla="*/ T4 w 1238"/>
                              <a:gd name="T6" fmla="+- 0 13064 12257"/>
                              <a:gd name="T7" fmla="*/ 13064 h 807"/>
                              <a:gd name="T8" fmla="+- 0 2485 1247"/>
                              <a:gd name="T9" fmla="*/ T8 w 1238"/>
                              <a:gd name="T10" fmla="+- 0 12257 12257"/>
                              <a:gd name="T11" fmla="*/ 12257 h 807"/>
                              <a:gd name="T12" fmla="+- 0 2485 1247"/>
                              <a:gd name="T13" fmla="*/ T12 w 1238"/>
                              <a:gd name="T14" fmla="+- 0 13064 12257"/>
                              <a:gd name="T15" fmla="*/ 13064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 name="AutoShape 422"/>
                        <wps:cNvSpPr>
                          <a:spLocks/>
                        </wps:cNvSpPr>
                        <wps:spPr bwMode="auto">
                          <a:xfrm>
                            <a:off x="2478" y="11472"/>
                            <a:ext cx="8188" cy="793"/>
                          </a:xfrm>
                          <a:custGeom>
                            <a:avLst/>
                            <a:gdLst>
                              <a:gd name="T0" fmla="+- 0 2478 2478"/>
                              <a:gd name="T1" fmla="*/ T0 w 8188"/>
                              <a:gd name="T2" fmla="+- 0 11472 11472"/>
                              <a:gd name="T3" fmla="*/ 11472 h 793"/>
                              <a:gd name="T4" fmla="+- 0 10666 2478"/>
                              <a:gd name="T5" fmla="*/ T4 w 8188"/>
                              <a:gd name="T6" fmla="+- 0 11472 11472"/>
                              <a:gd name="T7" fmla="*/ 11472 h 793"/>
                              <a:gd name="T8" fmla="+- 0 2478 2478"/>
                              <a:gd name="T9" fmla="*/ T8 w 8188"/>
                              <a:gd name="T10" fmla="+- 0 12265 11472"/>
                              <a:gd name="T11" fmla="*/ 12265 h 793"/>
                              <a:gd name="T12" fmla="+- 0 10666 2478"/>
                              <a:gd name="T13" fmla="*/ T12 w 8188"/>
                              <a:gd name="T14" fmla="+- 0 12265 11472"/>
                              <a:gd name="T15" fmla="*/ 12265 h 793"/>
                            </a:gdLst>
                            <a:ahLst/>
                            <a:cxnLst>
                              <a:cxn ang="0">
                                <a:pos x="T1" y="T3"/>
                              </a:cxn>
                              <a:cxn ang="0">
                                <a:pos x="T5" y="T7"/>
                              </a:cxn>
                              <a:cxn ang="0">
                                <a:pos x="T9" y="T11"/>
                              </a:cxn>
                              <a:cxn ang="0">
                                <a:pos x="T13" y="T15"/>
                              </a:cxn>
                            </a:cxnLst>
                            <a:rect l="0" t="0" r="r" b="b"/>
                            <a:pathLst>
                              <a:path w="8188" h="793">
                                <a:moveTo>
                                  <a:pt x="0" y="0"/>
                                </a:moveTo>
                                <a:lnTo>
                                  <a:pt x="8188" y="0"/>
                                </a:lnTo>
                                <a:moveTo>
                                  <a:pt x="0" y="793"/>
                                </a:moveTo>
                                <a:lnTo>
                                  <a:pt x="8188"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423"/>
                        <wps:cNvSpPr>
                          <a:spLocks/>
                        </wps:cNvSpPr>
                        <wps:spPr bwMode="auto">
                          <a:xfrm>
                            <a:off x="2485" y="11465"/>
                            <a:ext cx="8174" cy="807"/>
                          </a:xfrm>
                          <a:custGeom>
                            <a:avLst/>
                            <a:gdLst>
                              <a:gd name="T0" fmla="+- 0 2485 2485"/>
                              <a:gd name="T1" fmla="*/ T0 w 8174"/>
                              <a:gd name="T2" fmla="+- 0 11465 11465"/>
                              <a:gd name="T3" fmla="*/ 11465 h 807"/>
                              <a:gd name="T4" fmla="+- 0 2485 2485"/>
                              <a:gd name="T5" fmla="*/ T4 w 8174"/>
                              <a:gd name="T6" fmla="+- 0 12272 11465"/>
                              <a:gd name="T7" fmla="*/ 12272 h 807"/>
                              <a:gd name="T8" fmla="+- 0 10658 2485"/>
                              <a:gd name="T9" fmla="*/ T8 w 8174"/>
                              <a:gd name="T10" fmla="+- 0 11465 11465"/>
                              <a:gd name="T11" fmla="*/ 11465 h 807"/>
                              <a:gd name="T12" fmla="+- 0 10658 2485"/>
                              <a:gd name="T13" fmla="*/ T12 w 8174"/>
                              <a:gd name="T14" fmla="+- 0 12272 11465"/>
                              <a:gd name="T15" fmla="*/ 12272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 name="AutoShape 424"/>
                        <wps:cNvSpPr>
                          <a:spLocks/>
                        </wps:cNvSpPr>
                        <wps:spPr bwMode="auto">
                          <a:xfrm>
                            <a:off x="1240" y="11472"/>
                            <a:ext cx="1252" cy="793"/>
                          </a:xfrm>
                          <a:custGeom>
                            <a:avLst/>
                            <a:gdLst>
                              <a:gd name="T0" fmla="+- 0 1240 1240"/>
                              <a:gd name="T1" fmla="*/ T0 w 1252"/>
                              <a:gd name="T2" fmla="+- 0 11472 11472"/>
                              <a:gd name="T3" fmla="*/ 11472 h 793"/>
                              <a:gd name="T4" fmla="+- 0 2492 1240"/>
                              <a:gd name="T5" fmla="*/ T4 w 1252"/>
                              <a:gd name="T6" fmla="+- 0 11472 11472"/>
                              <a:gd name="T7" fmla="*/ 11472 h 793"/>
                              <a:gd name="T8" fmla="+- 0 1240 1240"/>
                              <a:gd name="T9" fmla="*/ T8 w 1252"/>
                              <a:gd name="T10" fmla="+- 0 12265 11472"/>
                              <a:gd name="T11" fmla="*/ 12265 h 793"/>
                              <a:gd name="T12" fmla="+- 0 2492 1240"/>
                              <a:gd name="T13" fmla="*/ T12 w 1252"/>
                              <a:gd name="T14" fmla="+- 0 12265 11472"/>
                              <a:gd name="T15" fmla="*/ 12265 h 793"/>
                            </a:gdLst>
                            <a:ahLst/>
                            <a:cxnLst>
                              <a:cxn ang="0">
                                <a:pos x="T1" y="T3"/>
                              </a:cxn>
                              <a:cxn ang="0">
                                <a:pos x="T5" y="T7"/>
                              </a:cxn>
                              <a:cxn ang="0">
                                <a:pos x="T9" y="T11"/>
                              </a:cxn>
                              <a:cxn ang="0">
                                <a:pos x="T13" y="T15"/>
                              </a:cxn>
                            </a:cxnLst>
                            <a:rect l="0" t="0" r="r" b="b"/>
                            <a:pathLst>
                              <a:path w="1252" h="793">
                                <a:moveTo>
                                  <a:pt x="0" y="0"/>
                                </a:moveTo>
                                <a:lnTo>
                                  <a:pt x="1252" y="0"/>
                                </a:lnTo>
                                <a:moveTo>
                                  <a:pt x="0" y="793"/>
                                </a:moveTo>
                                <a:lnTo>
                                  <a:pt x="1252"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AutoShape 425"/>
                        <wps:cNvSpPr>
                          <a:spLocks/>
                        </wps:cNvSpPr>
                        <wps:spPr bwMode="auto">
                          <a:xfrm>
                            <a:off x="1247" y="11465"/>
                            <a:ext cx="1238" cy="807"/>
                          </a:xfrm>
                          <a:custGeom>
                            <a:avLst/>
                            <a:gdLst>
                              <a:gd name="T0" fmla="+- 0 1247 1247"/>
                              <a:gd name="T1" fmla="*/ T0 w 1238"/>
                              <a:gd name="T2" fmla="+- 0 11465 11465"/>
                              <a:gd name="T3" fmla="*/ 11465 h 807"/>
                              <a:gd name="T4" fmla="+- 0 1247 1247"/>
                              <a:gd name="T5" fmla="*/ T4 w 1238"/>
                              <a:gd name="T6" fmla="+- 0 12272 11465"/>
                              <a:gd name="T7" fmla="*/ 12272 h 807"/>
                              <a:gd name="T8" fmla="+- 0 2485 1247"/>
                              <a:gd name="T9" fmla="*/ T8 w 1238"/>
                              <a:gd name="T10" fmla="+- 0 11465 11465"/>
                              <a:gd name="T11" fmla="*/ 11465 h 807"/>
                              <a:gd name="T12" fmla="+- 0 2485 1247"/>
                              <a:gd name="T13" fmla="*/ T12 w 1238"/>
                              <a:gd name="T14" fmla="+- 0 12272 11465"/>
                              <a:gd name="T15" fmla="*/ 12272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426"/>
                        <wps:cNvCnPr/>
                        <wps:spPr bwMode="auto">
                          <a:xfrm>
                            <a:off x="2478" y="11472"/>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92" name="AutoShape 427"/>
                        <wps:cNvSpPr>
                          <a:spLocks/>
                        </wps:cNvSpPr>
                        <wps:spPr bwMode="auto">
                          <a:xfrm>
                            <a:off x="2485" y="10673"/>
                            <a:ext cx="8174" cy="807"/>
                          </a:xfrm>
                          <a:custGeom>
                            <a:avLst/>
                            <a:gdLst>
                              <a:gd name="T0" fmla="+- 0 2485 2485"/>
                              <a:gd name="T1" fmla="*/ T0 w 8174"/>
                              <a:gd name="T2" fmla="+- 0 10673 10673"/>
                              <a:gd name="T3" fmla="*/ 10673 h 807"/>
                              <a:gd name="T4" fmla="+- 0 2485 2485"/>
                              <a:gd name="T5" fmla="*/ T4 w 8174"/>
                              <a:gd name="T6" fmla="+- 0 11480 10673"/>
                              <a:gd name="T7" fmla="*/ 11480 h 807"/>
                              <a:gd name="T8" fmla="+- 0 10658 2485"/>
                              <a:gd name="T9" fmla="*/ T8 w 8174"/>
                              <a:gd name="T10" fmla="+- 0 10673 10673"/>
                              <a:gd name="T11" fmla="*/ 10673 h 807"/>
                              <a:gd name="T12" fmla="+- 0 10658 2485"/>
                              <a:gd name="T13" fmla="*/ T12 w 8174"/>
                              <a:gd name="T14" fmla="+- 0 11480 10673"/>
                              <a:gd name="T15" fmla="*/ 11480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 name="AutoShape 428"/>
                        <wps:cNvSpPr>
                          <a:spLocks/>
                        </wps:cNvSpPr>
                        <wps:spPr bwMode="auto">
                          <a:xfrm>
                            <a:off x="1240" y="10680"/>
                            <a:ext cx="1252" cy="793"/>
                          </a:xfrm>
                          <a:custGeom>
                            <a:avLst/>
                            <a:gdLst>
                              <a:gd name="T0" fmla="+- 0 1240 1240"/>
                              <a:gd name="T1" fmla="*/ T0 w 1252"/>
                              <a:gd name="T2" fmla="+- 0 10680 10680"/>
                              <a:gd name="T3" fmla="*/ 10680 h 793"/>
                              <a:gd name="T4" fmla="+- 0 2492 1240"/>
                              <a:gd name="T5" fmla="*/ T4 w 1252"/>
                              <a:gd name="T6" fmla="+- 0 10680 10680"/>
                              <a:gd name="T7" fmla="*/ 10680 h 793"/>
                              <a:gd name="T8" fmla="+- 0 1240 1240"/>
                              <a:gd name="T9" fmla="*/ T8 w 1252"/>
                              <a:gd name="T10" fmla="+- 0 11472 10680"/>
                              <a:gd name="T11" fmla="*/ 11472 h 793"/>
                              <a:gd name="T12" fmla="+- 0 2492 1240"/>
                              <a:gd name="T13" fmla="*/ T12 w 1252"/>
                              <a:gd name="T14" fmla="+- 0 11472 10680"/>
                              <a:gd name="T15" fmla="*/ 11472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AutoShape 429"/>
                        <wps:cNvSpPr>
                          <a:spLocks/>
                        </wps:cNvSpPr>
                        <wps:spPr bwMode="auto">
                          <a:xfrm>
                            <a:off x="1247" y="10673"/>
                            <a:ext cx="1238" cy="807"/>
                          </a:xfrm>
                          <a:custGeom>
                            <a:avLst/>
                            <a:gdLst>
                              <a:gd name="T0" fmla="+- 0 1247 1247"/>
                              <a:gd name="T1" fmla="*/ T0 w 1238"/>
                              <a:gd name="T2" fmla="+- 0 10673 10673"/>
                              <a:gd name="T3" fmla="*/ 10673 h 807"/>
                              <a:gd name="T4" fmla="+- 0 1247 1247"/>
                              <a:gd name="T5" fmla="*/ T4 w 1238"/>
                              <a:gd name="T6" fmla="+- 0 11480 10673"/>
                              <a:gd name="T7" fmla="*/ 11480 h 807"/>
                              <a:gd name="T8" fmla="+- 0 2485 1247"/>
                              <a:gd name="T9" fmla="*/ T8 w 1238"/>
                              <a:gd name="T10" fmla="+- 0 10673 10673"/>
                              <a:gd name="T11" fmla="*/ 10673 h 807"/>
                              <a:gd name="T12" fmla="+- 0 2485 1247"/>
                              <a:gd name="T13" fmla="*/ T12 w 1238"/>
                              <a:gd name="T14" fmla="+- 0 11480 10673"/>
                              <a:gd name="T15" fmla="*/ 11480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 name="AutoShape 430"/>
                        <wps:cNvSpPr>
                          <a:spLocks/>
                        </wps:cNvSpPr>
                        <wps:spPr bwMode="auto">
                          <a:xfrm>
                            <a:off x="2478" y="10090"/>
                            <a:ext cx="8188" cy="591"/>
                          </a:xfrm>
                          <a:custGeom>
                            <a:avLst/>
                            <a:gdLst>
                              <a:gd name="T0" fmla="+- 0 2478 2478"/>
                              <a:gd name="T1" fmla="*/ T0 w 8188"/>
                              <a:gd name="T2" fmla="+- 0 10090 10090"/>
                              <a:gd name="T3" fmla="*/ 10090 h 591"/>
                              <a:gd name="T4" fmla="+- 0 10666 2478"/>
                              <a:gd name="T5" fmla="*/ T4 w 8188"/>
                              <a:gd name="T6" fmla="+- 0 10090 10090"/>
                              <a:gd name="T7" fmla="*/ 10090 h 591"/>
                              <a:gd name="T8" fmla="+- 0 2478 2478"/>
                              <a:gd name="T9" fmla="*/ T8 w 8188"/>
                              <a:gd name="T10" fmla="+- 0 10680 10090"/>
                              <a:gd name="T11" fmla="*/ 10680 h 591"/>
                              <a:gd name="T12" fmla="+- 0 10666 2478"/>
                              <a:gd name="T13" fmla="*/ T12 w 8188"/>
                              <a:gd name="T14" fmla="+- 0 10680 10090"/>
                              <a:gd name="T15" fmla="*/ 10680 h 591"/>
                            </a:gdLst>
                            <a:ahLst/>
                            <a:cxnLst>
                              <a:cxn ang="0">
                                <a:pos x="T1" y="T3"/>
                              </a:cxn>
                              <a:cxn ang="0">
                                <a:pos x="T5" y="T7"/>
                              </a:cxn>
                              <a:cxn ang="0">
                                <a:pos x="T9" y="T11"/>
                              </a:cxn>
                              <a:cxn ang="0">
                                <a:pos x="T13" y="T15"/>
                              </a:cxn>
                            </a:cxnLst>
                            <a:rect l="0" t="0" r="r" b="b"/>
                            <a:pathLst>
                              <a:path w="8188" h="591">
                                <a:moveTo>
                                  <a:pt x="0" y="0"/>
                                </a:moveTo>
                                <a:lnTo>
                                  <a:pt x="8188" y="0"/>
                                </a:lnTo>
                                <a:moveTo>
                                  <a:pt x="0" y="590"/>
                                </a:moveTo>
                                <a:lnTo>
                                  <a:pt x="8188"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AutoShape 431"/>
                        <wps:cNvSpPr>
                          <a:spLocks/>
                        </wps:cNvSpPr>
                        <wps:spPr bwMode="auto">
                          <a:xfrm>
                            <a:off x="2485" y="10083"/>
                            <a:ext cx="8174" cy="605"/>
                          </a:xfrm>
                          <a:custGeom>
                            <a:avLst/>
                            <a:gdLst>
                              <a:gd name="T0" fmla="+- 0 2485 2485"/>
                              <a:gd name="T1" fmla="*/ T0 w 8174"/>
                              <a:gd name="T2" fmla="+- 0 10083 10083"/>
                              <a:gd name="T3" fmla="*/ 10083 h 605"/>
                              <a:gd name="T4" fmla="+- 0 2485 2485"/>
                              <a:gd name="T5" fmla="*/ T4 w 8174"/>
                              <a:gd name="T6" fmla="+- 0 10687 10083"/>
                              <a:gd name="T7" fmla="*/ 10687 h 605"/>
                              <a:gd name="T8" fmla="+- 0 10658 2485"/>
                              <a:gd name="T9" fmla="*/ T8 w 8174"/>
                              <a:gd name="T10" fmla="+- 0 10083 10083"/>
                              <a:gd name="T11" fmla="*/ 10083 h 605"/>
                              <a:gd name="T12" fmla="+- 0 10658 2485"/>
                              <a:gd name="T13" fmla="*/ T12 w 8174"/>
                              <a:gd name="T14" fmla="+- 0 10687 10083"/>
                              <a:gd name="T15" fmla="*/ 10687 h 605"/>
                            </a:gdLst>
                            <a:ahLst/>
                            <a:cxnLst>
                              <a:cxn ang="0">
                                <a:pos x="T1" y="T3"/>
                              </a:cxn>
                              <a:cxn ang="0">
                                <a:pos x="T5" y="T7"/>
                              </a:cxn>
                              <a:cxn ang="0">
                                <a:pos x="T9" y="T11"/>
                              </a:cxn>
                              <a:cxn ang="0">
                                <a:pos x="T13" y="T15"/>
                              </a:cxn>
                            </a:cxnLst>
                            <a:rect l="0" t="0" r="r" b="b"/>
                            <a:pathLst>
                              <a:path w="8174" h="605">
                                <a:moveTo>
                                  <a:pt x="0" y="0"/>
                                </a:moveTo>
                                <a:lnTo>
                                  <a:pt x="0" y="604"/>
                                </a:lnTo>
                                <a:moveTo>
                                  <a:pt x="8173" y="0"/>
                                </a:moveTo>
                                <a:lnTo>
                                  <a:pt x="8173" y="604"/>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AutoShape 432"/>
                        <wps:cNvSpPr>
                          <a:spLocks/>
                        </wps:cNvSpPr>
                        <wps:spPr bwMode="auto">
                          <a:xfrm>
                            <a:off x="1240" y="10090"/>
                            <a:ext cx="1252" cy="591"/>
                          </a:xfrm>
                          <a:custGeom>
                            <a:avLst/>
                            <a:gdLst>
                              <a:gd name="T0" fmla="+- 0 1240 1240"/>
                              <a:gd name="T1" fmla="*/ T0 w 1252"/>
                              <a:gd name="T2" fmla="+- 0 10090 10090"/>
                              <a:gd name="T3" fmla="*/ 10090 h 591"/>
                              <a:gd name="T4" fmla="+- 0 2492 1240"/>
                              <a:gd name="T5" fmla="*/ T4 w 1252"/>
                              <a:gd name="T6" fmla="+- 0 10090 10090"/>
                              <a:gd name="T7" fmla="*/ 10090 h 591"/>
                              <a:gd name="T8" fmla="+- 0 1240 1240"/>
                              <a:gd name="T9" fmla="*/ T8 w 1252"/>
                              <a:gd name="T10" fmla="+- 0 10680 10090"/>
                              <a:gd name="T11" fmla="*/ 10680 h 591"/>
                              <a:gd name="T12" fmla="+- 0 2492 1240"/>
                              <a:gd name="T13" fmla="*/ T12 w 1252"/>
                              <a:gd name="T14" fmla="+- 0 10680 10090"/>
                              <a:gd name="T15" fmla="*/ 10680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AutoShape 433"/>
                        <wps:cNvSpPr>
                          <a:spLocks/>
                        </wps:cNvSpPr>
                        <wps:spPr bwMode="auto">
                          <a:xfrm>
                            <a:off x="1247" y="10083"/>
                            <a:ext cx="1238" cy="605"/>
                          </a:xfrm>
                          <a:custGeom>
                            <a:avLst/>
                            <a:gdLst>
                              <a:gd name="T0" fmla="+- 0 1247 1247"/>
                              <a:gd name="T1" fmla="*/ T0 w 1238"/>
                              <a:gd name="T2" fmla="+- 0 10083 10083"/>
                              <a:gd name="T3" fmla="*/ 10083 h 605"/>
                              <a:gd name="T4" fmla="+- 0 1247 1247"/>
                              <a:gd name="T5" fmla="*/ T4 w 1238"/>
                              <a:gd name="T6" fmla="+- 0 10687 10083"/>
                              <a:gd name="T7" fmla="*/ 10687 h 605"/>
                              <a:gd name="T8" fmla="+- 0 2485 1247"/>
                              <a:gd name="T9" fmla="*/ T8 w 1238"/>
                              <a:gd name="T10" fmla="+- 0 10083 10083"/>
                              <a:gd name="T11" fmla="*/ 10083 h 605"/>
                              <a:gd name="T12" fmla="+- 0 2485 1247"/>
                              <a:gd name="T13" fmla="*/ T12 w 1238"/>
                              <a:gd name="T14" fmla="+- 0 10687 10083"/>
                              <a:gd name="T15" fmla="*/ 10687 h 605"/>
                            </a:gdLst>
                            <a:ahLst/>
                            <a:cxnLst>
                              <a:cxn ang="0">
                                <a:pos x="T1" y="T3"/>
                              </a:cxn>
                              <a:cxn ang="0">
                                <a:pos x="T5" y="T7"/>
                              </a:cxn>
                              <a:cxn ang="0">
                                <a:pos x="T9" y="T11"/>
                              </a:cxn>
                              <a:cxn ang="0">
                                <a:pos x="T13" y="T15"/>
                              </a:cxn>
                            </a:cxnLst>
                            <a:rect l="0" t="0" r="r" b="b"/>
                            <a:pathLst>
                              <a:path w="1238" h="605">
                                <a:moveTo>
                                  <a:pt x="0" y="0"/>
                                </a:moveTo>
                                <a:lnTo>
                                  <a:pt x="0" y="604"/>
                                </a:lnTo>
                                <a:moveTo>
                                  <a:pt x="1238" y="0"/>
                                </a:moveTo>
                                <a:lnTo>
                                  <a:pt x="1238" y="604"/>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 name="Line 434"/>
                        <wps:cNvCnPr/>
                        <wps:spPr bwMode="auto">
                          <a:xfrm>
                            <a:off x="2478" y="10090"/>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00" name="AutoShape 435"/>
                        <wps:cNvSpPr>
                          <a:spLocks/>
                        </wps:cNvSpPr>
                        <wps:spPr bwMode="auto">
                          <a:xfrm>
                            <a:off x="2485" y="9492"/>
                            <a:ext cx="8174" cy="605"/>
                          </a:xfrm>
                          <a:custGeom>
                            <a:avLst/>
                            <a:gdLst>
                              <a:gd name="T0" fmla="+- 0 2485 2485"/>
                              <a:gd name="T1" fmla="*/ T0 w 8174"/>
                              <a:gd name="T2" fmla="+- 0 9492 9492"/>
                              <a:gd name="T3" fmla="*/ 9492 h 605"/>
                              <a:gd name="T4" fmla="+- 0 2485 2485"/>
                              <a:gd name="T5" fmla="*/ T4 w 8174"/>
                              <a:gd name="T6" fmla="+- 0 10097 9492"/>
                              <a:gd name="T7" fmla="*/ 10097 h 605"/>
                              <a:gd name="T8" fmla="+- 0 10658 2485"/>
                              <a:gd name="T9" fmla="*/ T8 w 8174"/>
                              <a:gd name="T10" fmla="+- 0 9492 9492"/>
                              <a:gd name="T11" fmla="*/ 9492 h 605"/>
                              <a:gd name="T12" fmla="+- 0 10658 2485"/>
                              <a:gd name="T13" fmla="*/ T12 w 8174"/>
                              <a:gd name="T14" fmla="+- 0 10097 9492"/>
                              <a:gd name="T15" fmla="*/ 10097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1" name="AutoShape 436"/>
                        <wps:cNvSpPr>
                          <a:spLocks/>
                        </wps:cNvSpPr>
                        <wps:spPr bwMode="auto">
                          <a:xfrm>
                            <a:off x="1240" y="9499"/>
                            <a:ext cx="1252" cy="591"/>
                          </a:xfrm>
                          <a:custGeom>
                            <a:avLst/>
                            <a:gdLst>
                              <a:gd name="T0" fmla="+- 0 1240 1240"/>
                              <a:gd name="T1" fmla="*/ T0 w 1252"/>
                              <a:gd name="T2" fmla="+- 0 9499 9499"/>
                              <a:gd name="T3" fmla="*/ 9499 h 591"/>
                              <a:gd name="T4" fmla="+- 0 2492 1240"/>
                              <a:gd name="T5" fmla="*/ T4 w 1252"/>
                              <a:gd name="T6" fmla="+- 0 9499 9499"/>
                              <a:gd name="T7" fmla="*/ 9499 h 591"/>
                              <a:gd name="T8" fmla="+- 0 1240 1240"/>
                              <a:gd name="T9" fmla="*/ T8 w 1252"/>
                              <a:gd name="T10" fmla="+- 0 10090 9499"/>
                              <a:gd name="T11" fmla="*/ 10090 h 591"/>
                              <a:gd name="T12" fmla="+- 0 2492 1240"/>
                              <a:gd name="T13" fmla="*/ T12 w 1252"/>
                              <a:gd name="T14" fmla="+- 0 10090 9499"/>
                              <a:gd name="T15" fmla="*/ 10090 h 591"/>
                            </a:gdLst>
                            <a:ahLst/>
                            <a:cxnLst>
                              <a:cxn ang="0">
                                <a:pos x="T1" y="T3"/>
                              </a:cxn>
                              <a:cxn ang="0">
                                <a:pos x="T5" y="T7"/>
                              </a:cxn>
                              <a:cxn ang="0">
                                <a:pos x="T9" y="T11"/>
                              </a:cxn>
                              <a:cxn ang="0">
                                <a:pos x="T13" y="T15"/>
                              </a:cxn>
                            </a:cxnLst>
                            <a:rect l="0" t="0" r="r" b="b"/>
                            <a:pathLst>
                              <a:path w="1252" h="591">
                                <a:moveTo>
                                  <a:pt x="0" y="0"/>
                                </a:moveTo>
                                <a:lnTo>
                                  <a:pt x="1252" y="0"/>
                                </a:lnTo>
                                <a:moveTo>
                                  <a:pt x="0" y="591"/>
                                </a:moveTo>
                                <a:lnTo>
                                  <a:pt x="1252"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2" name="AutoShape 437"/>
                        <wps:cNvSpPr>
                          <a:spLocks/>
                        </wps:cNvSpPr>
                        <wps:spPr bwMode="auto">
                          <a:xfrm>
                            <a:off x="1247" y="9492"/>
                            <a:ext cx="1238" cy="605"/>
                          </a:xfrm>
                          <a:custGeom>
                            <a:avLst/>
                            <a:gdLst>
                              <a:gd name="T0" fmla="+- 0 1247 1247"/>
                              <a:gd name="T1" fmla="*/ T0 w 1238"/>
                              <a:gd name="T2" fmla="+- 0 9492 9492"/>
                              <a:gd name="T3" fmla="*/ 9492 h 605"/>
                              <a:gd name="T4" fmla="+- 0 1247 1247"/>
                              <a:gd name="T5" fmla="*/ T4 w 1238"/>
                              <a:gd name="T6" fmla="+- 0 10097 9492"/>
                              <a:gd name="T7" fmla="*/ 10097 h 605"/>
                              <a:gd name="T8" fmla="+- 0 2485 1247"/>
                              <a:gd name="T9" fmla="*/ T8 w 1238"/>
                              <a:gd name="T10" fmla="+- 0 9492 9492"/>
                              <a:gd name="T11" fmla="*/ 9492 h 605"/>
                              <a:gd name="T12" fmla="+- 0 2485 1247"/>
                              <a:gd name="T13" fmla="*/ T12 w 1238"/>
                              <a:gd name="T14" fmla="+- 0 10097 9492"/>
                              <a:gd name="T15" fmla="*/ 10097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3" name="AutoShape 438"/>
                        <wps:cNvSpPr>
                          <a:spLocks/>
                        </wps:cNvSpPr>
                        <wps:spPr bwMode="auto">
                          <a:xfrm>
                            <a:off x="2478" y="8707"/>
                            <a:ext cx="8188" cy="793"/>
                          </a:xfrm>
                          <a:custGeom>
                            <a:avLst/>
                            <a:gdLst>
                              <a:gd name="T0" fmla="+- 0 2478 2478"/>
                              <a:gd name="T1" fmla="*/ T0 w 8188"/>
                              <a:gd name="T2" fmla="+- 0 8707 8707"/>
                              <a:gd name="T3" fmla="*/ 8707 h 793"/>
                              <a:gd name="T4" fmla="+- 0 10666 2478"/>
                              <a:gd name="T5" fmla="*/ T4 w 8188"/>
                              <a:gd name="T6" fmla="+- 0 8707 8707"/>
                              <a:gd name="T7" fmla="*/ 8707 h 793"/>
                              <a:gd name="T8" fmla="+- 0 2478 2478"/>
                              <a:gd name="T9" fmla="*/ T8 w 8188"/>
                              <a:gd name="T10" fmla="+- 0 9499 8707"/>
                              <a:gd name="T11" fmla="*/ 9499 h 793"/>
                              <a:gd name="T12" fmla="+- 0 10666 2478"/>
                              <a:gd name="T13" fmla="*/ T12 w 8188"/>
                              <a:gd name="T14" fmla="+- 0 9499 8707"/>
                              <a:gd name="T15" fmla="*/ 9499 h 793"/>
                            </a:gdLst>
                            <a:ahLst/>
                            <a:cxnLst>
                              <a:cxn ang="0">
                                <a:pos x="T1" y="T3"/>
                              </a:cxn>
                              <a:cxn ang="0">
                                <a:pos x="T5" y="T7"/>
                              </a:cxn>
                              <a:cxn ang="0">
                                <a:pos x="T9" y="T11"/>
                              </a:cxn>
                              <a:cxn ang="0">
                                <a:pos x="T13" y="T15"/>
                              </a:cxn>
                            </a:cxnLst>
                            <a:rect l="0" t="0" r="r" b="b"/>
                            <a:pathLst>
                              <a:path w="8188" h="793">
                                <a:moveTo>
                                  <a:pt x="0" y="0"/>
                                </a:moveTo>
                                <a:lnTo>
                                  <a:pt x="8188" y="0"/>
                                </a:lnTo>
                                <a:moveTo>
                                  <a:pt x="0" y="792"/>
                                </a:moveTo>
                                <a:lnTo>
                                  <a:pt x="8188"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4" name="AutoShape 439"/>
                        <wps:cNvSpPr>
                          <a:spLocks/>
                        </wps:cNvSpPr>
                        <wps:spPr bwMode="auto">
                          <a:xfrm>
                            <a:off x="2485" y="8700"/>
                            <a:ext cx="8174" cy="807"/>
                          </a:xfrm>
                          <a:custGeom>
                            <a:avLst/>
                            <a:gdLst>
                              <a:gd name="T0" fmla="+- 0 2485 2485"/>
                              <a:gd name="T1" fmla="*/ T0 w 8174"/>
                              <a:gd name="T2" fmla="+- 0 8700 8700"/>
                              <a:gd name="T3" fmla="*/ 8700 h 807"/>
                              <a:gd name="T4" fmla="+- 0 2485 2485"/>
                              <a:gd name="T5" fmla="*/ T4 w 8174"/>
                              <a:gd name="T6" fmla="+- 0 9506 8700"/>
                              <a:gd name="T7" fmla="*/ 9506 h 807"/>
                              <a:gd name="T8" fmla="+- 0 10658 2485"/>
                              <a:gd name="T9" fmla="*/ T8 w 8174"/>
                              <a:gd name="T10" fmla="+- 0 8700 8700"/>
                              <a:gd name="T11" fmla="*/ 8700 h 807"/>
                              <a:gd name="T12" fmla="+- 0 10658 2485"/>
                              <a:gd name="T13" fmla="*/ T12 w 8174"/>
                              <a:gd name="T14" fmla="+- 0 9506 8700"/>
                              <a:gd name="T15" fmla="*/ 9506 h 807"/>
                            </a:gdLst>
                            <a:ahLst/>
                            <a:cxnLst>
                              <a:cxn ang="0">
                                <a:pos x="T1" y="T3"/>
                              </a:cxn>
                              <a:cxn ang="0">
                                <a:pos x="T5" y="T7"/>
                              </a:cxn>
                              <a:cxn ang="0">
                                <a:pos x="T9" y="T11"/>
                              </a:cxn>
                              <a:cxn ang="0">
                                <a:pos x="T13" y="T15"/>
                              </a:cxn>
                            </a:cxnLst>
                            <a:rect l="0" t="0" r="r" b="b"/>
                            <a:pathLst>
                              <a:path w="8174" h="807">
                                <a:moveTo>
                                  <a:pt x="0" y="0"/>
                                </a:moveTo>
                                <a:lnTo>
                                  <a:pt x="0" y="806"/>
                                </a:lnTo>
                                <a:moveTo>
                                  <a:pt x="8173" y="0"/>
                                </a:moveTo>
                                <a:lnTo>
                                  <a:pt x="8173" y="806"/>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5" name="AutoShape 440"/>
                        <wps:cNvSpPr>
                          <a:spLocks/>
                        </wps:cNvSpPr>
                        <wps:spPr bwMode="auto">
                          <a:xfrm>
                            <a:off x="1240" y="8707"/>
                            <a:ext cx="1252" cy="793"/>
                          </a:xfrm>
                          <a:custGeom>
                            <a:avLst/>
                            <a:gdLst>
                              <a:gd name="T0" fmla="+- 0 1240 1240"/>
                              <a:gd name="T1" fmla="*/ T0 w 1252"/>
                              <a:gd name="T2" fmla="+- 0 8707 8707"/>
                              <a:gd name="T3" fmla="*/ 8707 h 793"/>
                              <a:gd name="T4" fmla="+- 0 2492 1240"/>
                              <a:gd name="T5" fmla="*/ T4 w 1252"/>
                              <a:gd name="T6" fmla="+- 0 8707 8707"/>
                              <a:gd name="T7" fmla="*/ 8707 h 793"/>
                              <a:gd name="T8" fmla="+- 0 1240 1240"/>
                              <a:gd name="T9" fmla="*/ T8 w 1252"/>
                              <a:gd name="T10" fmla="+- 0 9499 8707"/>
                              <a:gd name="T11" fmla="*/ 9499 h 793"/>
                              <a:gd name="T12" fmla="+- 0 2492 1240"/>
                              <a:gd name="T13" fmla="*/ T12 w 1252"/>
                              <a:gd name="T14" fmla="+- 0 9499 8707"/>
                              <a:gd name="T15" fmla="*/ 9499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 name="AutoShape 441"/>
                        <wps:cNvSpPr>
                          <a:spLocks/>
                        </wps:cNvSpPr>
                        <wps:spPr bwMode="auto">
                          <a:xfrm>
                            <a:off x="1247" y="8700"/>
                            <a:ext cx="1238" cy="807"/>
                          </a:xfrm>
                          <a:custGeom>
                            <a:avLst/>
                            <a:gdLst>
                              <a:gd name="T0" fmla="+- 0 1247 1247"/>
                              <a:gd name="T1" fmla="*/ T0 w 1238"/>
                              <a:gd name="T2" fmla="+- 0 8700 8700"/>
                              <a:gd name="T3" fmla="*/ 8700 h 807"/>
                              <a:gd name="T4" fmla="+- 0 1247 1247"/>
                              <a:gd name="T5" fmla="*/ T4 w 1238"/>
                              <a:gd name="T6" fmla="+- 0 9506 8700"/>
                              <a:gd name="T7" fmla="*/ 9506 h 807"/>
                              <a:gd name="T8" fmla="+- 0 2485 1247"/>
                              <a:gd name="T9" fmla="*/ T8 w 1238"/>
                              <a:gd name="T10" fmla="+- 0 8700 8700"/>
                              <a:gd name="T11" fmla="*/ 8700 h 807"/>
                              <a:gd name="T12" fmla="+- 0 2485 1247"/>
                              <a:gd name="T13" fmla="*/ T12 w 1238"/>
                              <a:gd name="T14" fmla="+- 0 9506 8700"/>
                              <a:gd name="T15" fmla="*/ 9506 h 807"/>
                            </a:gdLst>
                            <a:ahLst/>
                            <a:cxnLst>
                              <a:cxn ang="0">
                                <a:pos x="T1" y="T3"/>
                              </a:cxn>
                              <a:cxn ang="0">
                                <a:pos x="T5" y="T7"/>
                              </a:cxn>
                              <a:cxn ang="0">
                                <a:pos x="T9" y="T11"/>
                              </a:cxn>
                              <a:cxn ang="0">
                                <a:pos x="T13" y="T15"/>
                              </a:cxn>
                            </a:cxnLst>
                            <a:rect l="0" t="0" r="r" b="b"/>
                            <a:pathLst>
                              <a:path w="1238" h="807">
                                <a:moveTo>
                                  <a:pt x="0" y="0"/>
                                </a:moveTo>
                                <a:lnTo>
                                  <a:pt x="0" y="806"/>
                                </a:lnTo>
                                <a:moveTo>
                                  <a:pt x="1238" y="0"/>
                                </a:moveTo>
                                <a:lnTo>
                                  <a:pt x="1238" y="806"/>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Line 442"/>
                        <wps:cNvCnPr/>
                        <wps:spPr bwMode="auto">
                          <a:xfrm>
                            <a:off x="2478" y="8707"/>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08" name="AutoShape 443"/>
                        <wps:cNvSpPr>
                          <a:spLocks/>
                        </wps:cNvSpPr>
                        <wps:spPr bwMode="auto">
                          <a:xfrm>
                            <a:off x="2485" y="8109"/>
                            <a:ext cx="8174" cy="605"/>
                          </a:xfrm>
                          <a:custGeom>
                            <a:avLst/>
                            <a:gdLst>
                              <a:gd name="T0" fmla="+- 0 2485 2485"/>
                              <a:gd name="T1" fmla="*/ T0 w 8174"/>
                              <a:gd name="T2" fmla="+- 0 8109 8109"/>
                              <a:gd name="T3" fmla="*/ 8109 h 605"/>
                              <a:gd name="T4" fmla="+- 0 2485 2485"/>
                              <a:gd name="T5" fmla="*/ T4 w 8174"/>
                              <a:gd name="T6" fmla="+- 0 8714 8109"/>
                              <a:gd name="T7" fmla="*/ 8714 h 605"/>
                              <a:gd name="T8" fmla="+- 0 10658 2485"/>
                              <a:gd name="T9" fmla="*/ T8 w 8174"/>
                              <a:gd name="T10" fmla="+- 0 8109 8109"/>
                              <a:gd name="T11" fmla="*/ 8109 h 605"/>
                              <a:gd name="T12" fmla="+- 0 10658 2485"/>
                              <a:gd name="T13" fmla="*/ T12 w 8174"/>
                              <a:gd name="T14" fmla="+- 0 8714 8109"/>
                              <a:gd name="T15" fmla="*/ 8714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AutoShape 444"/>
                        <wps:cNvSpPr>
                          <a:spLocks/>
                        </wps:cNvSpPr>
                        <wps:spPr bwMode="auto">
                          <a:xfrm>
                            <a:off x="1240" y="8116"/>
                            <a:ext cx="1252" cy="591"/>
                          </a:xfrm>
                          <a:custGeom>
                            <a:avLst/>
                            <a:gdLst>
                              <a:gd name="T0" fmla="+- 0 1240 1240"/>
                              <a:gd name="T1" fmla="*/ T0 w 1252"/>
                              <a:gd name="T2" fmla="+- 0 8116 8116"/>
                              <a:gd name="T3" fmla="*/ 8116 h 591"/>
                              <a:gd name="T4" fmla="+- 0 2492 1240"/>
                              <a:gd name="T5" fmla="*/ T4 w 1252"/>
                              <a:gd name="T6" fmla="+- 0 8116 8116"/>
                              <a:gd name="T7" fmla="*/ 8116 h 591"/>
                              <a:gd name="T8" fmla="+- 0 1240 1240"/>
                              <a:gd name="T9" fmla="*/ T8 w 1252"/>
                              <a:gd name="T10" fmla="+- 0 8707 8116"/>
                              <a:gd name="T11" fmla="*/ 8707 h 591"/>
                              <a:gd name="T12" fmla="+- 0 2492 1240"/>
                              <a:gd name="T13" fmla="*/ T12 w 1252"/>
                              <a:gd name="T14" fmla="+- 0 8707 8116"/>
                              <a:gd name="T15" fmla="*/ 8707 h 591"/>
                            </a:gdLst>
                            <a:ahLst/>
                            <a:cxnLst>
                              <a:cxn ang="0">
                                <a:pos x="T1" y="T3"/>
                              </a:cxn>
                              <a:cxn ang="0">
                                <a:pos x="T5" y="T7"/>
                              </a:cxn>
                              <a:cxn ang="0">
                                <a:pos x="T9" y="T11"/>
                              </a:cxn>
                              <a:cxn ang="0">
                                <a:pos x="T13" y="T15"/>
                              </a:cxn>
                            </a:cxnLst>
                            <a:rect l="0" t="0" r="r" b="b"/>
                            <a:pathLst>
                              <a:path w="1252" h="591">
                                <a:moveTo>
                                  <a:pt x="0" y="0"/>
                                </a:moveTo>
                                <a:lnTo>
                                  <a:pt x="1252" y="0"/>
                                </a:lnTo>
                                <a:moveTo>
                                  <a:pt x="0" y="591"/>
                                </a:moveTo>
                                <a:lnTo>
                                  <a:pt x="1252"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 name="AutoShape 445"/>
                        <wps:cNvSpPr>
                          <a:spLocks/>
                        </wps:cNvSpPr>
                        <wps:spPr bwMode="auto">
                          <a:xfrm>
                            <a:off x="1247" y="8109"/>
                            <a:ext cx="1238" cy="605"/>
                          </a:xfrm>
                          <a:custGeom>
                            <a:avLst/>
                            <a:gdLst>
                              <a:gd name="T0" fmla="+- 0 1247 1247"/>
                              <a:gd name="T1" fmla="*/ T0 w 1238"/>
                              <a:gd name="T2" fmla="+- 0 8109 8109"/>
                              <a:gd name="T3" fmla="*/ 8109 h 605"/>
                              <a:gd name="T4" fmla="+- 0 1247 1247"/>
                              <a:gd name="T5" fmla="*/ T4 w 1238"/>
                              <a:gd name="T6" fmla="+- 0 8714 8109"/>
                              <a:gd name="T7" fmla="*/ 8714 h 605"/>
                              <a:gd name="T8" fmla="+- 0 2485 1247"/>
                              <a:gd name="T9" fmla="*/ T8 w 1238"/>
                              <a:gd name="T10" fmla="+- 0 8109 8109"/>
                              <a:gd name="T11" fmla="*/ 8109 h 605"/>
                              <a:gd name="T12" fmla="+- 0 2485 1247"/>
                              <a:gd name="T13" fmla="*/ T12 w 1238"/>
                              <a:gd name="T14" fmla="+- 0 8714 8109"/>
                              <a:gd name="T15" fmla="*/ 8714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 name="AutoShape 446"/>
                        <wps:cNvSpPr>
                          <a:spLocks/>
                        </wps:cNvSpPr>
                        <wps:spPr bwMode="auto">
                          <a:xfrm>
                            <a:off x="2478" y="7526"/>
                            <a:ext cx="8188" cy="591"/>
                          </a:xfrm>
                          <a:custGeom>
                            <a:avLst/>
                            <a:gdLst>
                              <a:gd name="T0" fmla="+- 0 2478 2478"/>
                              <a:gd name="T1" fmla="*/ T0 w 8188"/>
                              <a:gd name="T2" fmla="+- 0 7526 7526"/>
                              <a:gd name="T3" fmla="*/ 7526 h 591"/>
                              <a:gd name="T4" fmla="+- 0 10666 2478"/>
                              <a:gd name="T5" fmla="*/ T4 w 8188"/>
                              <a:gd name="T6" fmla="+- 0 7526 7526"/>
                              <a:gd name="T7" fmla="*/ 7526 h 591"/>
                              <a:gd name="T8" fmla="+- 0 2478 2478"/>
                              <a:gd name="T9" fmla="*/ T8 w 8188"/>
                              <a:gd name="T10" fmla="+- 0 8116 7526"/>
                              <a:gd name="T11" fmla="*/ 8116 h 591"/>
                              <a:gd name="T12" fmla="+- 0 10666 2478"/>
                              <a:gd name="T13" fmla="*/ T12 w 8188"/>
                              <a:gd name="T14" fmla="+- 0 8116 7526"/>
                              <a:gd name="T15" fmla="*/ 8116 h 591"/>
                            </a:gdLst>
                            <a:ahLst/>
                            <a:cxnLst>
                              <a:cxn ang="0">
                                <a:pos x="T1" y="T3"/>
                              </a:cxn>
                              <a:cxn ang="0">
                                <a:pos x="T5" y="T7"/>
                              </a:cxn>
                              <a:cxn ang="0">
                                <a:pos x="T9" y="T11"/>
                              </a:cxn>
                              <a:cxn ang="0">
                                <a:pos x="T13" y="T15"/>
                              </a:cxn>
                            </a:cxnLst>
                            <a:rect l="0" t="0" r="r" b="b"/>
                            <a:pathLst>
                              <a:path w="8188" h="591">
                                <a:moveTo>
                                  <a:pt x="0" y="0"/>
                                </a:moveTo>
                                <a:lnTo>
                                  <a:pt x="8188" y="0"/>
                                </a:lnTo>
                                <a:moveTo>
                                  <a:pt x="0" y="590"/>
                                </a:moveTo>
                                <a:lnTo>
                                  <a:pt x="8188"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 name="AutoShape 447"/>
                        <wps:cNvSpPr>
                          <a:spLocks/>
                        </wps:cNvSpPr>
                        <wps:spPr bwMode="auto">
                          <a:xfrm>
                            <a:off x="2485" y="7519"/>
                            <a:ext cx="8174" cy="605"/>
                          </a:xfrm>
                          <a:custGeom>
                            <a:avLst/>
                            <a:gdLst>
                              <a:gd name="T0" fmla="+- 0 2485 2485"/>
                              <a:gd name="T1" fmla="*/ T0 w 8174"/>
                              <a:gd name="T2" fmla="+- 0 7519 7519"/>
                              <a:gd name="T3" fmla="*/ 7519 h 605"/>
                              <a:gd name="T4" fmla="+- 0 2485 2485"/>
                              <a:gd name="T5" fmla="*/ T4 w 8174"/>
                              <a:gd name="T6" fmla="+- 0 8124 7519"/>
                              <a:gd name="T7" fmla="*/ 8124 h 605"/>
                              <a:gd name="T8" fmla="+- 0 10658 2485"/>
                              <a:gd name="T9" fmla="*/ T8 w 8174"/>
                              <a:gd name="T10" fmla="+- 0 7519 7519"/>
                              <a:gd name="T11" fmla="*/ 7519 h 605"/>
                              <a:gd name="T12" fmla="+- 0 10658 2485"/>
                              <a:gd name="T13" fmla="*/ T12 w 8174"/>
                              <a:gd name="T14" fmla="+- 0 8124 7519"/>
                              <a:gd name="T15" fmla="*/ 8124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 name="AutoShape 448"/>
                        <wps:cNvSpPr>
                          <a:spLocks/>
                        </wps:cNvSpPr>
                        <wps:spPr bwMode="auto">
                          <a:xfrm>
                            <a:off x="1240" y="7526"/>
                            <a:ext cx="1252" cy="591"/>
                          </a:xfrm>
                          <a:custGeom>
                            <a:avLst/>
                            <a:gdLst>
                              <a:gd name="T0" fmla="+- 0 1240 1240"/>
                              <a:gd name="T1" fmla="*/ T0 w 1252"/>
                              <a:gd name="T2" fmla="+- 0 7526 7526"/>
                              <a:gd name="T3" fmla="*/ 7526 h 591"/>
                              <a:gd name="T4" fmla="+- 0 2492 1240"/>
                              <a:gd name="T5" fmla="*/ T4 w 1252"/>
                              <a:gd name="T6" fmla="+- 0 7526 7526"/>
                              <a:gd name="T7" fmla="*/ 7526 h 591"/>
                              <a:gd name="T8" fmla="+- 0 1240 1240"/>
                              <a:gd name="T9" fmla="*/ T8 w 1252"/>
                              <a:gd name="T10" fmla="+- 0 8116 7526"/>
                              <a:gd name="T11" fmla="*/ 8116 h 591"/>
                              <a:gd name="T12" fmla="+- 0 2492 1240"/>
                              <a:gd name="T13" fmla="*/ T12 w 1252"/>
                              <a:gd name="T14" fmla="+- 0 8116 7526"/>
                              <a:gd name="T15" fmla="*/ 8116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 name="AutoShape 449"/>
                        <wps:cNvSpPr>
                          <a:spLocks/>
                        </wps:cNvSpPr>
                        <wps:spPr bwMode="auto">
                          <a:xfrm>
                            <a:off x="1247" y="7519"/>
                            <a:ext cx="1238" cy="605"/>
                          </a:xfrm>
                          <a:custGeom>
                            <a:avLst/>
                            <a:gdLst>
                              <a:gd name="T0" fmla="+- 0 1247 1247"/>
                              <a:gd name="T1" fmla="*/ T0 w 1238"/>
                              <a:gd name="T2" fmla="+- 0 7519 7519"/>
                              <a:gd name="T3" fmla="*/ 7519 h 605"/>
                              <a:gd name="T4" fmla="+- 0 1247 1247"/>
                              <a:gd name="T5" fmla="*/ T4 w 1238"/>
                              <a:gd name="T6" fmla="+- 0 8124 7519"/>
                              <a:gd name="T7" fmla="*/ 8124 h 605"/>
                              <a:gd name="T8" fmla="+- 0 2485 1247"/>
                              <a:gd name="T9" fmla="*/ T8 w 1238"/>
                              <a:gd name="T10" fmla="+- 0 7519 7519"/>
                              <a:gd name="T11" fmla="*/ 7519 h 605"/>
                              <a:gd name="T12" fmla="+- 0 2485 1247"/>
                              <a:gd name="T13" fmla="*/ T12 w 1238"/>
                              <a:gd name="T14" fmla="+- 0 8124 7519"/>
                              <a:gd name="T15" fmla="*/ 8124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 name="Line 450"/>
                        <wps:cNvCnPr/>
                        <wps:spPr bwMode="auto">
                          <a:xfrm>
                            <a:off x="2478" y="7526"/>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16" name="AutoShape 451"/>
                        <wps:cNvSpPr>
                          <a:spLocks/>
                        </wps:cNvSpPr>
                        <wps:spPr bwMode="auto">
                          <a:xfrm>
                            <a:off x="2485" y="6726"/>
                            <a:ext cx="8174" cy="807"/>
                          </a:xfrm>
                          <a:custGeom>
                            <a:avLst/>
                            <a:gdLst>
                              <a:gd name="T0" fmla="+- 0 2485 2485"/>
                              <a:gd name="T1" fmla="*/ T0 w 8174"/>
                              <a:gd name="T2" fmla="+- 0 6726 6726"/>
                              <a:gd name="T3" fmla="*/ 6726 h 807"/>
                              <a:gd name="T4" fmla="+- 0 2485 2485"/>
                              <a:gd name="T5" fmla="*/ T4 w 8174"/>
                              <a:gd name="T6" fmla="+- 0 7533 6726"/>
                              <a:gd name="T7" fmla="*/ 7533 h 807"/>
                              <a:gd name="T8" fmla="+- 0 10658 2485"/>
                              <a:gd name="T9" fmla="*/ T8 w 8174"/>
                              <a:gd name="T10" fmla="+- 0 6726 6726"/>
                              <a:gd name="T11" fmla="*/ 6726 h 807"/>
                              <a:gd name="T12" fmla="+- 0 10658 2485"/>
                              <a:gd name="T13" fmla="*/ T12 w 8174"/>
                              <a:gd name="T14" fmla="+- 0 7533 6726"/>
                              <a:gd name="T15" fmla="*/ 7533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 name="AutoShape 452"/>
                        <wps:cNvSpPr>
                          <a:spLocks/>
                        </wps:cNvSpPr>
                        <wps:spPr bwMode="auto">
                          <a:xfrm>
                            <a:off x="1240" y="6734"/>
                            <a:ext cx="1252" cy="793"/>
                          </a:xfrm>
                          <a:custGeom>
                            <a:avLst/>
                            <a:gdLst>
                              <a:gd name="T0" fmla="+- 0 1240 1240"/>
                              <a:gd name="T1" fmla="*/ T0 w 1252"/>
                              <a:gd name="T2" fmla="+- 0 6734 6734"/>
                              <a:gd name="T3" fmla="*/ 6734 h 793"/>
                              <a:gd name="T4" fmla="+- 0 2492 1240"/>
                              <a:gd name="T5" fmla="*/ T4 w 1252"/>
                              <a:gd name="T6" fmla="+- 0 6734 6734"/>
                              <a:gd name="T7" fmla="*/ 6734 h 793"/>
                              <a:gd name="T8" fmla="+- 0 1240 1240"/>
                              <a:gd name="T9" fmla="*/ T8 w 1252"/>
                              <a:gd name="T10" fmla="+- 0 7526 6734"/>
                              <a:gd name="T11" fmla="*/ 7526 h 793"/>
                              <a:gd name="T12" fmla="+- 0 2492 1240"/>
                              <a:gd name="T13" fmla="*/ T12 w 1252"/>
                              <a:gd name="T14" fmla="+- 0 7526 6734"/>
                              <a:gd name="T15" fmla="*/ 7526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 name="AutoShape 453"/>
                        <wps:cNvSpPr>
                          <a:spLocks/>
                        </wps:cNvSpPr>
                        <wps:spPr bwMode="auto">
                          <a:xfrm>
                            <a:off x="1247" y="6726"/>
                            <a:ext cx="1238" cy="807"/>
                          </a:xfrm>
                          <a:custGeom>
                            <a:avLst/>
                            <a:gdLst>
                              <a:gd name="T0" fmla="+- 0 1247 1247"/>
                              <a:gd name="T1" fmla="*/ T0 w 1238"/>
                              <a:gd name="T2" fmla="+- 0 6726 6726"/>
                              <a:gd name="T3" fmla="*/ 6726 h 807"/>
                              <a:gd name="T4" fmla="+- 0 1247 1247"/>
                              <a:gd name="T5" fmla="*/ T4 w 1238"/>
                              <a:gd name="T6" fmla="+- 0 7533 6726"/>
                              <a:gd name="T7" fmla="*/ 7533 h 807"/>
                              <a:gd name="T8" fmla="+- 0 2485 1247"/>
                              <a:gd name="T9" fmla="*/ T8 w 1238"/>
                              <a:gd name="T10" fmla="+- 0 6726 6726"/>
                              <a:gd name="T11" fmla="*/ 6726 h 807"/>
                              <a:gd name="T12" fmla="+- 0 2485 1247"/>
                              <a:gd name="T13" fmla="*/ T12 w 1238"/>
                              <a:gd name="T14" fmla="+- 0 7533 6726"/>
                              <a:gd name="T15" fmla="*/ 7533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 name="AutoShape 454"/>
                        <wps:cNvSpPr>
                          <a:spLocks/>
                        </wps:cNvSpPr>
                        <wps:spPr bwMode="auto">
                          <a:xfrm>
                            <a:off x="2478" y="5941"/>
                            <a:ext cx="8188" cy="793"/>
                          </a:xfrm>
                          <a:custGeom>
                            <a:avLst/>
                            <a:gdLst>
                              <a:gd name="T0" fmla="+- 0 2478 2478"/>
                              <a:gd name="T1" fmla="*/ T0 w 8188"/>
                              <a:gd name="T2" fmla="+- 0 5941 5941"/>
                              <a:gd name="T3" fmla="*/ 5941 h 793"/>
                              <a:gd name="T4" fmla="+- 0 10666 2478"/>
                              <a:gd name="T5" fmla="*/ T4 w 8188"/>
                              <a:gd name="T6" fmla="+- 0 5941 5941"/>
                              <a:gd name="T7" fmla="*/ 5941 h 793"/>
                              <a:gd name="T8" fmla="+- 0 2478 2478"/>
                              <a:gd name="T9" fmla="*/ T8 w 8188"/>
                              <a:gd name="T10" fmla="+- 0 6734 5941"/>
                              <a:gd name="T11" fmla="*/ 6734 h 793"/>
                              <a:gd name="T12" fmla="+- 0 10666 2478"/>
                              <a:gd name="T13" fmla="*/ T12 w 8188"/>
                              <a:gd name="T14" fmla="+- 0 6734 5941"/>
                              <a:gd name="T15" fmla="*/ 6734 h 793"/>
                            </a:gdLst>
                            <a:ahLst/>
                            <a:cxnLst>
                              <a:cxn ang="0">
                                <a:pos x="T1" y="T3"/>
                              </a:cxn>
                              <a:cxn ang="0">
                                <a:pos x="T5" y="T7"/>
                              </a:cxn>
                              <a:cxn ang="0">
                                <a:pos x="T9" y="T11"/>
                              </a:cxn>
                              <a:cxn ang="0">
                                <a:pos x="T13" y="T15"/>
                              </a:cxn>
                            </a:cxnLst>
                            <a:rect l="0" t="0" r="r" b="b"/>
                            <a:pathLst>
                              <a:path w="8188" h="793">
                                <a:moveTo>
                                  <a:pt x="0" y="0"/>
                                </a:moveTo>
                                <a:lnTo>
                                  <a:pt x="8188" y="0"/>
                                </a:lnTo>
                                <a:moveTo>
                                  <a:pt x="0" y="793"/>
                                </a:moveTo>
                                <a:lnTo>
                                  <a:pt x="8188"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 name="AutoShape 455"/>
                        <wps:cNvSpPr>
                          <a:spLocks/>
                        </wps:cNvSpPr>
                        <wps:spPr bwMode="auto">
                          <a:xfrm>
                            <a:off x="2485" y="5934"/>
                            <a:ext cx="8174" cy="807"/>
                          </a:xfrm>
                          <a:custGeom>
                            <a:avLst/>
                            <a:gdLst>
                              <a:gd name="T0" fmla="+- 0 2485 2485"/>
                              <a:gd name="T1" fmla="*/ T0 w 8174"/>
                              <a:gd name="T2" fmla="+- 0 5934 5934"/>
                              <a:gd name="T3" fmla="*/ 5934 h 807"/>
                              <a:gd name="T4" fmla="+- 0 2485 2485"/>
                              <a:gd name="T5" fmla="*/ T4 w 8174"/>
                              <a:gd name="T6" fmla="+- 0 6741 5934"/>
                              <a:gd name="T7" fmla="*/ 6741 h 807"/>
                              <a:gd name="T8" fmla="+- 0 10658 2485"/>
                              <a:gd name="T9" fmla="*/ T8 w 8174"/>
                              <a:gd name="T10" fmla="+- 0 5934 5934"/>
                              <a:gd name="T11" fmla="*/ 5934 h 807"/>
                              <a:gd name="T12" fmla="+- 0 10658 2485"/>
                              <a:gd name="T13" fmla="*/ T12 w 8174"/>
                              <a:gd name="T14" fmla="+- 0 6741 5934"/>
                              <a:gd name="T15" fmla="*/ 6741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 name="AutoShape 456"/>
                        <wps:cNvSpPr>
                          <a:spLocks/>
                        </wps:cNvSpPr>
                        <wps:spPr bwMode="auto">
                          <a:xfrm>
                            <a:off x="1240" y="5941"/>
                            <a:ext cx="1252" cy="793"/>
                          </a:xfrm>
                          <a:custGeom>
                            <a:avLst/>
                            <a:gdLst>
                              <a:gd name="T0" fmla="+- 0 1240 1240"/>
                              <a:gd name="T1" fmla="*/ T0 w 1252"/>
                              <a:gd name="T2" fmla="+- 0 5941 5941"/>
                              <a:gd name="T3" fmla="*/ 5941 h 793"/>
                              <a:gd name="T4" fmla="+- 0 2492 1240"/>
                              <a:gd name="T5" fmla="*/ T4 w 1252"/>
                              <a:gd name="T6" fmla="+- 0 5941 5941"/>
                              <a:gd name="T7" fmla="*/ 5941 h 793"/>
                              <a:gd name="T8" fmla="+- 0 1240 1240"/>
                              <a:gd name="T9" fmla="*/ T8 w 1252"/>
                              <a:gd name="T10" fmla="+- 0 6734 5941"/>
                              <a:gd name="T11" fmla="*/ 6734 h 793"/>
                              <a:gd name="T12" fmla="+- 0 2492 1240"/>
                              <a:gd name="T13" fmla="*/ T12 w 1252"/>
                              <a:gd name="T14" fmla="+- 0 6734 5941"/>
                              <a:gd name="T15" fmla="*/ 6734 h 793"/>
                            </a:gdLst>
                            <a:ahLst/>
                            <a:cxnLst>
                              <a:cxn ang="0">
                                <a:pos x="T1" y="T3"/>
                              </a:cxn>
                              <a:cxn ang="0">
                                <a:pos x="T5" y="T7"/>
                              </a:cxn>
                              <a:cxn ang="0">
                                <a:pos x="T9" y="T11"/>
                              </a:cxn>
                              <a:cxn ang="0">
                                <a:pos x="T13" y="T15"/>
                              </a:cxn>
                            </a:cxnLst>
                            <a:rect l="0" t="0" r="r" b="b"/>
                            <a:pathLst>
                              <a:path w="1252" h="793">
                                <a:moveTo>
                                  <a:pt x="0" y="0"/>
                                </a:moveTo>
                                <a:lnTo>
                                  <a:pt x="1252" y="0"/>
                                </a:lnTo>
                                <a:moveTo>
                                  <a:pt x="0" y="793"/>
                                </a:moveTo>
                                <a:lnTo>
                                  <a:pt x="1252"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 name="AutoShape 457"/>
                        <wps:cNvSpPr>
                          <a:spLocks/>
                        </wps:cNvSpPr>
                        <wps:spPr bwMode="auto">
                          <a:xfrm>
                            <a:off x="1247" y="5934"/>
                            <a:ext cx="1238" cy="807"/>
                          </a:xfrm>
                          <a:custGeom>
                            <a:avLst/>
                            <a:gdLst>
                              <a:gd name="T0" fmla="+- 0 1247 1247"/>
                              <a:gd name="T1" fmla="*/ T0 w 1238"/>
                              <a:gd name="T2" fmla="+- 0 5934 5934"/>
                              <a:gd name="T3" fmla="*/ 5934 h 807"/>
                              <a:gd name="T4" fmla="+- 0 1247 1247"/>
                              <a:gd name="T5" fmla="*/ T4 w 1238"/>
                              <a:gd name="T6" fmla="+- 0 6741 5934"/>
                              <a:gd name="T7" fmla="*/ 6741 h 807"/>
                              <a:gd name="T8" fmla="+- 0 2485 1247"/>
                              <a:gd name="T9" fmla="*/ T8 w 1238"/>
                              <a:gd name="T10" fmla="+- 0 5934 5934"/>
                              <a:gd name="T11" fmla="*/ 5934 h 807"/>
                              <a:gd name="T12" fmla="+- 0 2485 1247"/>
                              <a:gd name="T13" fmla="*/ T12 w 1238"/>
                              <a:gd name="T14" fmla="+- 0 6741 5934"/>
                              <a:gd name="T15" fmla="*/ 6741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 name="Line 458"/>
                        <wps:cNvCnPr/>
                        <wps:spPr bwMode="auto">
                          <a:xfrm>
                            <a:off x="2478" y="5941"/>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24" name="AutoShape 459"/>
                        <wps:cNvSpPr>
                          <a:spLocks/>
                        </wps:cNvSpPr>
                        <wps:spPr bwMode="auto">
                          <a:xfrm>
                            <a:off x="2485" y="4940"/>
                            <a:ext cx="8174" cy="1009"/>
                          </a:xfrm>
                          <a:custGeom>
                            <a:avLst/>
                            <a:gdLst>
                              <a:gd name="T0" fmla="+- 0 2485 2485"/>
                              <a:gd name="T1" fmla="*/ T0 w 8174"/>
                              <a:gd name="T2" fmla="+- 0 4940 4940"/>
                              <a:gd name="T3" fmla="*/ 4940 h 1009"/>
                              <a:gd name="T4" fmla="+- 0 2485 2485"/>
                              <a:gd name="T5" fmla="*/ T4 w 8174"/>
                              <a:gd name="T6" fmla="+- 0 5949 4940"/>
                              <a:gd name="T7" fmla="*/ 5949 h 1009"/>
                              <a:gd name="T8" fmla="+- 0 10658 2485"/>
                              <a:gd name="T9" fmla="*/ T8 w 8174"/>
                              <a:gd name="T10" fmla="+- 0 4940 4940"/>
                              <a:gd name="T11" fmla="*/ 4940 h 1009"/>
                              <a:gd name="T12" fmla="+- 0 10658 2485"/>
                              <a:gd name="T13" fmla="*/ T12 w 8174"/>
                              <a:gd name="T14" fmla="+- 0 5949 4940"/>
                              <a:gd name="T15" fmla="*/ 5949 h 1009"/>
                            </a:gdLst>
                            <a:ahLst/>
                            <a:cxnLst>
                              <a:cxn ang="0">
                                <a:pos x="T1" y="T3"/>
                              </a:cxn>
                              <a:cxn ang="0">
                                <a:pos x="T5" y="T7"/>
                              </a:cxn>
                              <a:cxn ang="0">
                                <a:pos x="T9" y="T11"/>
                              </a:cxn>
                              <a:cxn ang="0">
                                <a:pos x="T13" y="T15"/>
                              </a:cxn>
                            </a:cxnLst>
                            <a:rect l="0" t="0" r="r" b="b"/>
                            <a:pathLst>
                              <a:path w="8174" h="1009">
                                <a:moveTo>
                                  <a:pt x="0" y="0"/>
                                </a:moveTo>
                                <a:lnTo>
                                  <a:pt x="0" y="1009"/>
                                </a:lnTo>
                                <a:moveTo>
                                  <a:pt x="8173" y="0"/>
                                </a:moveTo>
                                <a:lnTo>
                                  <a:pt x="8173" y="1009"/>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 name="AutoShape 460"/>
                        <wps:cNvSpPr>
                          <a:spLocks/>
                        </wps:cNvSpPr>
                        <wps:spPr bwMode="auto">
                          <a:xfrm>
                            <a:off x="1240" y="4948"/>
                            <a:ext cx="1252" cy="994"/>
                          </a:xfrm>
                          <a:custGeom>
                            <a:avLst/>
                            <a:gdLst>
                              <a:gd name="T0" fmla="+- 0 1240 1240"/>
                              <a:gd name="T1" fmla="*/ T0 w 1252"/>
                              <a:gd name="T2" fmla="+- 0 4948 4948"/>
                              <a:gd name="T3" fmla="*/ 4948 h 994"/>
                              <a:gd name="T4" fmla="+- 0 2492 1240"/>
                              <a:gd name="T5" fmla="*/ T4 w 1252"/>
                              <a:gd name="T6" fmla="+- 0 4948 4948"/>
                              <a:gd name="T7" fmla="*/ 4948 h 994"/>
                              <a:gd name="T8" fmla="+- 0 1240 1240"/>
                              <a:gd name="T9" fmla="*/ T8 w 1252"/>
                              <a:gd name="T10" fmla="+- 0 5941 4948"/>
                              <a:gd name="T11" fmla="*/ 5941 h 994"/>
                              <a:gd name="T12" fmla="+- 0 2492 1240"/>
                              <a:gd name="T13" fmla="*/ T12 w 1252"/>
                              <a:gd name="T14" fmla="+- 0 5941 4948"/>
                              <a:gd name="T15" fmla="*/ 5941 h 994"/>
                            </a:gdLst>
                            <a:ahLst/>
                            <a:cxnLst>
                              <a:cxn ang="0">
                                <a:pos x="T1" y="T3"/>
                              </a:cxn>
                              <a:cxn ang="0">
                                <a:pos x="T5" y="T7"/>
                              </a:cxn>
                              <a:cxn ang="0">
                                <a:pos x="T9" y="T11"/>
                              </a:cxn>
                              <a:cxn ang="0">
                                <a:pos x="T13" y="T15"/>
                              </a:cxn>
                            </a:cxnLst>
                            <a:rect l="0" t="0" r="r" b="b"/>
                            <a:pathLst>
                              <a:path w="1252" h="994">
                                <a:moveTo>
                                  <a:pt x="0" y="0"/>
                                </a:moveTo>
                                <a:lnTo>
                                  <a:pt x="1252" y="0"/>
                                </a:lnTo>
                                <a:moveTo>
                                  <a:pt x="0" y="993"/>
                                </a:moveTo>
                                <a:lnTo>
                                  <a:pt x="1252" y="9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 name="AutoShape 461"/>
                        <wps:cNvSpPr>
                          <a:spLocks/>
                        </wps:cNvSpPr>
                        <wps:spPr bwMode="auto">
                          <a:xfrm>
                            <a:off x="1247" y="4940"/>
                            <a:ext cx="1238" cy="1009"/>
                          </a:xfrm>
                          <a:custGeom>
                            <a:avLst/>
                            <a:gdLst>
                              <a:gd name="T0" fmla="+- 0 1247 1247"/>
                              <a:gd name="T1" fmla="*/ T0 w 1238"/>
                              <a:gd name="T2" fmla="+- 0 4940 4940"/>
                              <a:gd name="T3" fmla="*/ 4940 h 1009"/>
                              <a:gd name="T4" fmla="+- 0 1247 1247"/>
                              <a:gd name="T5" fmla="*/ T4 w 1238"/>
                              <a:gd name="T6" fmla="+- 0 5949 4940"/>
                              <a:gd name="T7" fmla="*/ 5949 h 1009"/>
                              <a:gd name="T8" fmla="+- 0 2485 1247"/>
                              <a:gd name="T9" fmla="*/ T8 w 1238"/>
                              <a:gd name="T10" fmla="+- 0 4940 4940"/>
                              <a:gd name="T11" fmla="*/ 4940 h 1009"/>
                              <a:gd name="T12" fmla="+- 0 2485 1247"/>
                              <a:gd name="T13" fmla="*/ T12 w 1238"/>
                              <a:gd name="T14" fmla="+- 0 5949 4940"/>
                              <a:gd name="T15" fmla="*/ 5949 h 1009"/>
                            </a:gdLst>
                            <a:ahLst/>
                            <a:cxnLst>
                              <a:cxn ang="0">
                                <a:pos x="T1" y="T3"/>
                              </a:cxn>
                              <a:cxn ang="0">
                                <a:pos x="T5" y="T7"/>
                              </a:cxn>
                              <a:cxn ang="0">
                                <a:pos x="T9" y="T11"/>
                              </a:cxn>
                              <a:cxn ang="0">
                                <a:pos x="T13" y="T15"/>
                              </a:cxn>
                            </a:cxnLst>
                            <a:rect l="0" t="0" r="r" b="b"/>
                            <a:pathLst>
                              <a:path w="1238" h="1009">
                                <a:moveTo>
                                  <a:pt x="0" y="0"/>
                                </a:moveTo>
                                <a:lnTo>
                                  <a:pt x="0" y="1009"/>
                                </a:lnTo>
                                <a:moveTo>
                                  <a:pt x="1238" y="0"/>
                                </a:moveTo>
                                <a:lnTo>
                                  <a:pt x="1238" y="1009"/>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 name="AutoShape 462"/>
                        <wps:cNvSpPr>
                          <a:spLocks/>
                        </wps:cNvSpPr>
                        <wps:spPr bwMode="auto">
                          <a:xfrm>
                            <a:off x="2478" y="4155"/>
                            <a:ext cx="8188" cy="793"/>
                          </a:xfrm>
                          <a:custGeom>
                            <a:avLst/>
                            <a:gdLst>
                              <a:gd name="T0" fmla="+- 0 2478 2478"/>
                              <a:gd name="T1" fmla="*/ T0 w 8188"/>
                              <a:gd name="T2" fmla="+- 0 4155 4155"/>
                              <a:gd name="T3" fmla="*/ 4155 h 793"/>
                              <a:gd name="T4" fmla="+- 0 10666 2478"/>
                              <a:gd name="T5" fmla="*/ T4 w 8188"/>
                              <a:gd name="T6" fmla="+- 0 4155 4155"/>
                              <a:gd name="T7" fmla="*/ 4155 h 793"/>
                              <a:gd name="T8" fmla="+- 0 2478 2478"/>
                              <a:gd name="T9" fmla="*/ T8 w 8188"/>
                              <a:gd name="T10" fmla="+- 0 4948 4155"/>
                              <a:gd name="T11" fmla="*/ 4948 h 793"/>
                              <a:gd name="T12" fmla="+- 0 10666 2478"/>
                              <a:gd name="T13" fmla="*/ T12 w 8188"/>
                              <a:gd name="T14" fmla="+- 0 4948 4155"/>
                              <a:gd name="T15" fmla="*/ 4948 h 793"/>
                            </a:gdLst>
                            <a:ahLst/>
                            <a:cxnLst>
                              <a:cxn ang="0">
                                <a:pos x="T1" y="T3"/>
                              </a:cxn>
                              <a:cxn ang="0">
                                <a:pos x="T5" y="T7"/>
                              </a:cxn>
                              <a:cxn ang="0">
                                <a:pos x="T9" y="T11"/>
                              </a:cxn>
                              <a:cxn ang="0">
                                <a:pos x="T13" y="T15"/>
                              </a:cxn>
                            </a:cxnLst>
                            <a:rect l="0" t="0" r="r" b="b"/>
                            <a:pathLst>
                              <a:path w="8188" h="793">
                                <a:moveTo>
                                  <a:pt x="0" y="0"/>
                                </a:moveTo>
                                <a:lnTo>
                                  <a:pt x="8188" y="0"/>
                                </a:lnTo>
                                <a:moveTo>
                                  <a:pt x="0" y="793"/>
                                </a:moveTo>
                                <a:lnTo>
                                  <a:pt x="8188"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 name="AutoShape 463"/>
                        <wps:cNvSpPr>
                          <a:spLocks/>
                        </wps:cNvSpPr>
                        <wps:spPr bwMode="auto">
                          <a:xfrm>
                            <a:off x="2485" y="4148"/>
                            <a:ext cx="8174" cy="807"/>
                          </a:xfrm>
                          <a:custGeom>
                            <a:avLst/>
                            <a:gdLst>
                              <a:gd name="T0" fmla="+- 0 2485 2485"/>
                              <a:gd name="T1" fmla="*/ T0 w 8174"/>
                              <a:gd name="T2" fmla="+- 0 4148 4148"/>
                              <a:gd name="T3" fmla="*/ 4148 h 807"/>
                              <a:gd name="T4" fmla="+- 0 2485 2485"/>
                              <a:gd name="T5" fmla="*/ T4 w 8174"/>
                              <a:gd name="T6" fmla="+- 0 4955 4148"/>
                              <a:gd name="T7" fmla="*/ 4955 h 807"/>
                              <a:gd name="T8" fmla="+- 0 10658 2485"/>
                              <a:gd name="T9" fmla="*/ T8 w 8174"/>
                              <a:gd name="T10" fmla="+- 0 4148 4148"/>
                              <a:gd name="T11" fmla="*/ 4148 h 807"/>
                              <a:gd name="T12" fmla="+- 0 10658 2485"/>
                              <a:gd name="T13" fmla="*/ T12 w 8174"/>
                              <a:gd name="T14" fmla="+- 0 4955 4148"/>
                              <a:gd name="T15" fmla="*/ 4955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 name="AutoShape 464"/>
                        <wps:cNvSpPr>
                          <a:spLocks/>
                        </wps:cNvSpPr>
                        <wps:spPr bwMode="auto">
                          <a:xfrm>
                            <a:off x="1240" y="4155"/>
                            <a:ext cx="1252" cy="793"/>
                          </a:xfrm>
                          <a:custGeom>
                            <a:avLst/>
                            <a:gdLst>
                              <a:gd name="T0" fmla="+- 0 1240 1240"/>
                              <a:gd name="T1" fmla="*/ T0 w 1252"/>
                              <a:gd name="T2" fmla="+- 0 4155 4155"/>
                              <a:gd name="T3" fmla="*/ 4155 h 793"/>
                              <a:gd name="T4" fmla="+- 0 2492 1240"/>
                              <a:gd name="T5" fmla="*/ T4 w 1252"/>
                              <a:gd name="T6" fmla="+- 0 4155 4155"/>
                              <a:gd name="T7" fmla="*/ 4155 h 793"/>
                              <a:gd name="T8" fmla="+- 0 1240 1240"/>
                              <a:gd name="T9" fmla="*/ T8 w 1252"/>
                              <a:gd name="T10" fmla="+- 0 4948 4155"/>
                              <a:gd name="T11" fmla="*/ 4948 h 793"/>
                              <a:gd name="T12" fmla="+- 0 2492 1240"/>
                              <a:gd name="T13" fmla="*/ T12 w 1252"/>
                              <a:gd name="T14" fmla="+- 0 4948 4155"/>
                              <a:gd name="T15" fmla="*/ 4948 h 793"/>
                            </a:gdLst>
                            <a:ahLst/>
                            <a:cxnLst>
                              <a:cxn ang="0">
                                <a:pos x="T1" y="T3"/>
                              </a:cxn>
                              <a:cxn ang="0">
                                <a:pos x="T5" y="T7"/>
                              </a:cxn>
                              <a:cxn ang="0">
                                <a:pos x="T9" y="T11"/>
                              </a:cxn>
                              <a:cxn ang="0">
                                <a:pos x="T13" y="T15"/>
                              </a:cxn>
                            </a:cxnLst>
                            <a:rect l="0" t="0" r="r" b="b"/>
                            <a:pathLst>
                              <a:path w="1252" h="793">
                                <a:moveTo>
                                  <a:pt x="0" y="0"/>
                                </a:moveTo>
                                <a:lnTo>
                                  <a:pt x="1252" y="0"/>
                                </a:lnTo>
                                <a:moveTo>
                                  <a:pt x="0" y="793"/>
                                </a:moveTo>
                                <a:lnTo>
                                  <a:pt x="1252"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 name="AutoShape 465"/>
                        <wps:cNvSpPr>
                          <a:spLocks/>
                        </wps:cNvSpPr>
                        <wps:spPr bwMode="auto">
                          <a:xfrm>
                            <a:off x="1247" y="4148"/>
                            <a:ext cx="1238" cy="807"/>
                          </a:xfrm>
                          <a:custGeom>
                            <a:avLst/>
                            <a:gdLst>
                              <a:gd name="T0" fmla="+- 0 1247 1247"/>
                              <a:gd name="T1" fmla="*/ T0 w 1238"/>
                              <a:gd name="T2" fmla="+- 0 4148 4148"/>
                              <a:gd name="T3" fmla="*/ 4148 h 807"/>
                              <a:gd name="T4" fmla="+- 0 1247 1247"/>
                              <a:gd name="T5" fmla="*/ T4 w 1238"/>
                              <a:gd name="T6" fmla="+- 0 4955 4148"/>
                              <a:gd name="T7" fmla="*/ 4955 h 807"/>
                              <a:gd name="T8" fmla="+- 0 2485 1247"/>
                              <a:gd name="T9" fmla="*/ T8 w 1238"/>
                              <a:gd name="T10" fmla="+- 0 4148 4148"/>
                              <a:gd name="T11" fmla="*/ 4148 h 807"/>
                              <a:gd name="T12" fmla="+- 0 2485 1247"/>
                              <a:gd name="T13" fmla="*/ T12 w 1238"/>
                              <a:gd name="T14" fmla="+- 0 4955 4148"/>
                              <a:gd name="T15" fmla="*/ 4955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 name="AutoShape 466"/>
                        <wps:cNvSpPr>
                          <a:spLocks/>
                        </wps:cNvSpPr>
                        <wps:spPr bwMode="auto">
                          <a:xfrm>
                            <a:off x="2478" y="3565"/>
                            <a:ext cx="8188" cy="591"/>
                          </a:xfrm>
                          <a:custGeom>
                            <a:avLst/>
                            <a:gdLst>
                              <a:gd name="T0" fmla="+- 0 2478 2478"/>
                              <a:gd name="T1" fmla="*/ T0 w 8188"/>
                              <a:gd name="T2" fmla="+- 0 4155 3565"/>
                              <a:gd name="T3" fmla="*/ 4155 h 591"/>
                              <a:gd name="T4" fmla="+- 0 10666 2478"/>
                              <a:gd name="T5" fmla="*/ T4 w 8188"/>
                              <a:gd name="T6" fmla="+- 0 4155 3565"/>
                              <a:gd name="T7" fmla="*/ 4155 h 591"/>
                              <a:gd name="T8" fmla="+- 0 2478 2478"/>
                              <a:gd name="T9" fmla="*/ T8 w 8188"/>
                              <a:gd name="T10" fmla="+- 0 3565 3565"/>
                              <a:gd name="T11" fmla="*/ 3565 h 591"/>
                              <a:gd name="T12" fmla="+- 0 10666 2478"/>
                              <a:gd name="T13" fmla="*/ T12 w 8188"/>
                              <a:gd name="T14" fmla="+- 0 3565 3565"/>
                              <a:gd name="T15" fmla="*/ 3565 h 591"/>
                            </a:gdLst>
                            <a:ahLst/>
                            <a:cxnLst>
                              <a:cxn ang="0">
                                <a:pos x="T1" y="T3"/>
                              </a:cxn>
                              <a:cxn ang="0">
                                <a:pos x="T5" y="T7"/>
                              </a:cxn>
                              <a:cxn ang="0">
                                <a:pos x="T9" y="T11"/>
                              </a:cxn>
                              <a:cxn ang="0">
                                <a:pos x="T13" y="T15"/>
                              </a:cxn>
                            </a:cxnLst>
                            <a:rect l="0" t="0" r="r" b="b"/>
                            <a:pathLst>
                              <a:path w="8188" h="591">
                                <a:moveTo>
                                  <a:pt x="0" y="590"/>
                                </a:moveTo>
                                <a:lnTo>
                                  <a:pt x="8188" y="590"/>
                                </a:lnTo>
                                <a:moveTo>
                                  <a:pt x="0" y="0"/>
                                </a:moveTo>
                                <a:lnTo>
                                  <a:pt x="8188" y="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 name="AutoShape 467"/>
                        <wps:cNvSpPr>
                          <a:spLocks/>
                        </wps:cNvSpPr>
                        <wps:spPr bwMode="auto">
                          <a:xfrm>
                            <a:off x="2485" y="3558"/>
                            <a:ext cx="8174" cy="605"/>
                          </a:xfrm>
                          <a:custGeom>
                            <a:avLst/>
                            <a:gdLst>
                              <a:gd name="T0" fmla="+- 0 2485 2485"/>
                              <a:gd name="T1" fmla="*/ T0 w 8174"/>
                              <a:gd name="T2" fmla="+- 0 3558 3558"/>
                              <a:gd name="T3" fmla="*/ 3558 h 605"/>
                              <a:gd name="T4" fmla="+- 0 2485 2485"/>
                              <a:gd name="T5" fmla="*/ T4 w 8174"/>
                              <a:gd name="T6" fmla="+- 0 4163 3558"/>
                              <a:gd name="T7" fmla="*/ 4163 h 605"/>
                              <a:gd name="T8" fmla="+- 0 10658 2485"/>
                              <a:gd name="T9" fmla="*/ T8 w 8174"/>
                              <a:gd name="T10" fmla="+- 0 3558 3558"/>
                              <a:gd name="T11" fmla="*/ 3558 h 605"/>
                              <a:gd name="T12" fmla="+- 0 10658 2485"/>
                              <a:gd name="T13" fmla="*/ T12 w 8174"/>
                              <a:gd name="T14" fmla="+- 0 4163 3558"/>
                              <a:gd name="T15" fmla="*/ 4163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3" name="AutoShape 468"/>
                        <wps:cNvSpPr>
                          <a:spLocks/>
                        </wps:cNvSpPr>
                        <wps:spPr bwMode="auto">
                          <a:xfrm>
                            <a:off x="1240" y="3565"/>
                            <a:ext cx="1252" cy="591"/>
                          </a:xfrm>
                          <a:custGeom>
                            <a:avLst/>
                            <a:gdLst>
                              <a:gd name="T0" fmla="+- 0 1240 1240"/>
                              <a:gd name="T1" fmla="*/ T0 w 1252"/>
                              <a:gd name="T2" fmla="+- 0 3565 3565"/>
                              <a:gd name="T3" fmla="*/ 3565 h 591"/>
                              <a:gd name="T4" fmla="+- 0 2492 1240"/>
                              <a:gd name="T5" fmla="*/ T4 w 1252"/>
                              <a:gd name="T6" fmla="+- 0 3565 3565"/>
                              <a:gd name="T7" fmla="*/ 3565 h 591"/>
                              <a:gd name="T8" fmla="+- 0 1240 1240"/>
                              <a:gd name="T9" fmla="*/ T8 w 1252"/>
                              <a:gd name="T10" fmla="+- 0 4155 3565"/>
                              <a:gd name="T11" fmla="*/ 4155 h 591"/>
                              <a:gd name="T12" fmla="+- 0 2492 1240"/>
                              <a:gd name="T13" fmla="*/ T12 w 1252"/>
                              <a:gd name="T14" fmla="+- 0 4155 3565"/>
                              <a:gd name="T15" fmla="*/ 4155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4" name="AutoShape 469"/>
                        <wps:cNvSpPr>
                          <a:spLocks/>
                        </wps:cNvSpPr>
                        <wps:spPr bwMode="auto">
                          <a:xfrm>
                            <a:off x="1247" y="3558"/>
                            <a:ext cx="1238" cy="605"/>
                          </a:xfrm>
                          <a:custGeom>
                            <a:avLst/>
                            <a:gdLst>
                              <a:gd name="T0" fmla="+- 0 1247 1247"/>
                              <a:gd name="T1" fmla="*/ T0 w 1238"/>
                              <a:gd name="T2" fmla="+- 0 3558 3558"/>
                              <a:gd name="T3" fmla="*/ 3558 h 605"/>
                              <a:gd name="T4" fmla="+- 0 1247 1247"/>
                              <a:gd name="T5" fmla="*/ T4 w 1238"/>
                              <a:gd name="T6" fmla="+- 0 4163 3558"/>
                              <a:gd name="T7" fmla="*/ 4163 h 605"/>
                              <a:gd name="T8" fmla="+- 0 2485 1247"/>
                              <a:gd name="T9" fmla="*/ T8 w 1238"/>
                              <a:gd name="T10" fmla="+- 0 3558 3558"/>
                              <a:gd name="T11" fmla="*/ 3558 h 605"/>
                              <a:gd name="T12" fmla="+- 0 2485 1247"/>
                              <a:gd name="T13" fmla="*/ T12 w 1238"/>
                              <a:gd name="T14" fmla="+- 0 4163 3558"/>
                              <a:gd name="T15" fmla="*/ 4163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 name="AutoShape 470"/>
                        <wps:cNvSpPr>
                          <a:spLocks/>
                        </wps:cNvSpPr>
                        <wps:spPr bwMode="auto">
                          <a:xfrm>
                            <a:off x="2478" y="3176"/>
                            <a:ext cx="8188" cy="389"/>
                          </a:xfrm>
                          <a:custGeom>
                            <a:avLst/>
                            <a:gdLst>
                              <a:gd name="T0" fmla="+- 0 2478 2478"/>
                              <a:gd name="T1" fmla="*/ T0 w 8188"/>
                              <a:gd name="T2" fmla="+- 0 3565 3176"/>
                              <a:gd name="T3" fmla="*/ 3565 h 389"/>
                              <a:gd name="T4" fmla="+- 0 10666 2478"/>
                              <a:gd name="T5" fmla="*/ T4 w 8188"/>
                              <a:gd name="T6" fmla="+- 0 3565 3176"/>
                              <a:gd name="T7" fmla="*/ 3565 h 389"/>
                              <a:gd name="T8" fmla="+- 0 2478 2478"/>
                              <a:gd name="T9" fmla="*/ T8 w 8188"/>
                              <a:gd name="T10" fmla="+- 0 3176 3176"/>
                              <a:gd name="T11" fmla="*/ 3176 h 389"/>
                              <a:gd name="T12" fmla="+- 0 10666 2478"/>
                              <a:gd name="T13" fmla="*/ T12 w 8188"/>
                              <a:gd name="T14" fmla="+- 0 3176 3176"/>
                              <a:gd name="T15" fmla="*/ 3176 h 389"/>
                            </a:gdLst>
                            <a:ahLst/>
                            <a:cxnLst>
                              <a:cxn ang="0">
                                <a:pos x="T1" y="T3"/>
                              </a:cxn>
                              <a:cxn ang="0">
                                <a:pos x="T5" y="T7"/>
                              </a:cxn>
                              <a:cxn ang="0">
                                <a:pos x="T9" y="T11"/>
                              </a:cxn>
                              <a:cxn ang="0">
                                <a:pos x="T13" y="T15"/>
                              </a:cxn>
                            </a:cxnLst>
                            <a:rect l="0" t="0" r="r" b="b"/>
                            <a:pathLst>
                              <a:path w="8188" h="389">
                                <a:moveTo>
                                  <a:pt x="0" y="389"/>
                                </a:moveTo>
                                <a:lnTo>
                                  <a:pt x="8188" y="389"/>
                                </a:lnTo>
                                <a:moveTo>
                                  <a:pt x="0" y="0"/>
                                </a:moveTo>
                                <a:lnTo>
                                  <a:pt x="8188" y="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6" name="AutoShape 471"/>
                        <wps:cNvSpPr>
                          <a:spLocks/>
                        </wps:cNvSpPr>
                        <wps:spPr bwMode="auto">
                          <a:xfrm>
                            <a:off x="2485" y="3169"/>
                            <a:ext cx="8174" cy="404"/>
                          </a:xfrm>
                          <a:custGeom>
                            <a:avLst/>
                            <a:gdLst>
                              <a:gd name="T0" fmla="+- 0 2485 2485"/>
                              <a:gd name="T1" fmla="*/ T0 w 8174"/>
                              <a:gd name="T2" fmla="+- 0 3169 3169"/>
                              <a:gd name="T3" fmla="*/ 3169 h 404"/>
                              <a:gd name="T4" fmla="+- 0 2485 2485"/>
                              <a:gd name="T5" fmla="*/ T4 w 8174"/>
                              <a:gd name="T6" fmla="+- 0 3572 3169"/>
                              <a:gd name="T7" fmla="*/ 3572 h 404"/>
                              <a:gd name="T8" fmla="+- 0 10658 2485"/>
                              <a:gd name="T9" fmla="*/ T8 w 8174"/>
                              <a:gd name="T10" fmla="+- 0 3169 3169"/>
                              <a:gd name="T11" fmla="*/ 3169 h 404"/>
                              <a:gd name="T12" fmla="+- 0 10658 2485"/>
                              <a:gd name="T13" fmla="*/ T12 w 8174"/>
                              <a:gd name="T14" fmla="+- 0 3572 3169"/>
                              <a:gd name="T15" fmla="*/ 3572 h 404"/>
                            </a:gdLst>
                            <a:ahLst/>
                            <a:cxnLst>
                              <a:cxn ang="0">
                                <a:pos x="T1" y="T3"/>
                              </a:cxn>
                              <a:cxn ang="0">
                                <a:pos x="T5" y="T7"/>
                              </a:cxn>
                              <a:cxn ang="0">
                                <a:pos x="T9" y="T11"/>
                              </a:cxn>
                              <a:cxn ang="0">
                                <a:pos x="T13" y="T15"/>
                              </a:cxn>
                            </a:cxnLst>
                            <a:rect l="0" t="0" r="r" b="b"/>
                            <a:pathLst>
                              <a:path w="8174" h="404">
                                <a:moveTo>
                                  <a:pt x="0" y="0"/>
                                </a:moveTo>
                                <a:lnTo>
                                  <a:pt x="0" y="403"/>
                                </a:lnTo>
                                <a:moveTo>
                                  <a:pt x="8173" y="0"/>
                                </a:moveTo>
                                <a:lnTo>
                                  <a:pt x="8173" y="403"/>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7" name="AutoShape 472"/>
                        <wps:cNvSpPr>
                          <a:spLocks/>
                        </wps:cNvSpPr>
                        <wps:spPr bwMode="auto">
                          <a:xfrm>
                            <a:off x="1240" y="3176"/>
                            <a:ext cx="1252" cy="389"/>
                          </a:xfrm>
                          <a:custGeom>
                            <a:avLst/>
                            <a:gdLst>
                              <a:gd name="T0" fmla="+- 0 1240 1240"/>
                              <a:gd name="T1" fmla="*/ T0 w 1252"/>
                              <a:gd name="T2" fmla="+- 0 3176 3176"/>
                              <a:gd name="T3" fmla="*/ 3176 h 389"/>
                              <a:gd name="T4" fmla="+- 0 2492 1240"/>
                              <a:gd name="T5" fmla="*/ T4 w 1252"/>
                              <a:gd name="T6" fmla="+- 0 3176 3176"/>
                              <a:gd name="T7" fmla="*/ 3176 h 389"/>
                              <a:gd name="T8" fmla="+- 0 1240 1240"/>
                              <a:gd name="T9" fmla="*/ T8 w 1252"/>
                              <a:gd name="T10" fmla="+- 0 3565 3176"/>
                              <a:gd name="T11" fmla="*/ 3565 h 389"/>
                              <a:gd name="T12" fmla="+- 0 2492 1240"/>
                              <a:gd name="T13" fmla="*/ T12 w 1252"/>
                              <a:gd name="T14" fmla="+- 0 3565 3176"/>
                              <a:gd name="T15" fmla="*/ 3565 h 389"/>
                            </a:gdLst>
                            <a:ahLst/>
                            <a:cxnLst>
                              <a:cxn ang="0">
                                <a:pos x="T1" y="T3"/>
                              </a:cxn>
                              <a:cxn ang="0">
                                <a:pos x="T5" y="T7"/>
                              </a:cxn>
                              <a:cxn ang="0">
                                <a:pos x="T9" y="T11"/>
                              </a:cxn>
                              <a:cxn ang="0">
                                <a:pos x="T13" y="T15"/>
                              </a:cxn>
                            </a:cxnLst>
                            <a:rect l="0" t="0" r="r" b="b"/>
                            <a:pathLst>
                              <a:path w="1252" h="389">
                                <a:moveTo>
                                  <a:pt x="0" y="0"/>
                                </a:moveTo>
                                <a:lnTo>
                                  <a:pt x="1252" y="0"/>
                                </a:lnTo>
                                <a:moveTo>
                                  <a:pt x="0" y="389"/>
                                </a:moveTo>
                                <a:lnTo>
                                  <a:pt x="1252" y="389"/>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AutoShape 473"/>
                        <wps:cNvSpPr>
                          <a:spLocks/>
                        </wps:cNvSpPr>
                        <wps:spPr bwMode="auto">
                          <a:xfrm>
                            <a:off x="1247" y="3169"/>
                            <a:ext cx="1238" cy="404"/>
                          </a:xfrm>
                          <a:custGeom>
                            <a:avLst/>
                            <a:gdLst>
                              <a:gd name="T0" fmla="+- 0 1247 1247"/>
                              <a:gd name="T1" fmla="*/ T0 w 1238"/>
                              <a:gd name="T2" fmla="+- 0 3169 3169"/>
                              <a:gd name="T3" fmla="*/ 3169 h 404"/>
                              <a:gd name="T4" fmla="+- 0 1247 1247"/>
                              <a:gd name="T5" fmla="*/ T4 w 1238"/>
                              <a:gd name="T6" fmla="+- 0 3572 3169"/>
                              <a:gd name="T7" fmla="*/ 3572 h 404"/>
                              <a:gd name="T8" fmla="+- 0 2485 1247"/>
                              <a:gd name="T9" fmla="*/ T8 w 1238"/>
                              <a:gd name="T10" fmla="+- 0 3169 3169"/>
                              <a:gd name="T11" fmla="*/ 3169 h 404"/>
                              <a:gd name="T12" fmla="+- 0 2485 1247"/>
                              <a:gd name="T13" fmla="*/ T12 w 1238"/>
                              <a:gd name="T14" fmla="+- 0 3572 3169"/>
                              <a:gd name="T15" fmla="*/ 3572 h 404"/>
                            </a:gdLst>
                            <a:ahLst/>
                            <a:cxnLst>
                              <a:cxn ang="0">
                                <a:pos x="T1" y="T3"/>
                              </a:cxn>
                              <a:cxn ang="0">
                                <a:pos x="T5" y="T7"/>
                              </a:cxn>
                              <a:cxn ang="0">
                                <a:pos x="T9" y="T11"/>
                              </a:cxn>
                              <a:cxn ang="0">
                                <a:pos x="T13" y="T15"/>
                              </a:cxn>
                            </a:cxnLst>
                            <a:rect l="0" t="0" r="r" b="b"/>
                            <a:pathLst>
                              <a:path w="1238" h="404">
                                <a:moveTo>
                                  <a:pt x="0" y="0"/>
                                </a:moveTo>
                                <a:lnTo>
                                  <a:pt x="0" y="403"/>
                                </a:lnTo>
                                <a:moveTo>
                                  <a:pt x="1238" y="0"/>
                                </a:moveTo>
                                <a:lnTo>
                                  <a:pt x="1238" y="403"/>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61" o:spid="_x0000_s1026" style="position:absolute;margin-left:61.65pt;margin-top:158.1pt;width:472pt;height:554.55pt;z-index:-251555840;mso-position-horizontal-relative:page;mso-position-vertical-relative:page" coordorigin="1233,3162" coordsize="9440,11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">
                <v:shape id="Freeform 397" o:spid="_x0000_s1027" style="position:absolute;left:1240;top:4148;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A9DsMA&#10;AADcAAAADwAAAGRycy9kb3ducmV2LnhtbESPQWvCQBSE70L/w/IK3szGlIaSugapBAr2UmPvr9ln&#10;Esy+TXdXTf99tyB4HGbmG2ZVTmYQF3K+t6xgmaQgiBure24VHOpq8QLCB2SNg2VS8EseyvXDbIWF&#10;tlf+pMs+tCJC2BeooAthLKT0TUcGfWJH4ugdrTMYonSt1A6vEW4GmaVpLg32HBc6HOmto+a0PxsF&#10;u598mz17/Y3Hjy9XT5U07iSVmj9Om1cQgaZwD9/a71rBU57B/5l4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8A9DsMAAADcAAAADwAAAAAAAAAAAAAAAACYAgAAZHJzL2Rv&#10;d25yZXYueG1sUEsFBgAAAAAEAAQA9QAAAIgDAAAAAA==&#10;" path="m9411,l1238,,,,,792r1238,l9411,792,9411,e" fillcolor="#f7f7f7" stroked="f">
                  <v:path arrowok="t" o:connecttype="custom" o:connectlocs="9411,4148;1238,4148;0,4148;0,4940;1238,4940;9411,4940;9411,4148" o:connectangles="0,0,0,0,0,0,0"/>
                </v:shape>
                <v:line id="Line 398" o:spid="_x0000_s1028" style="position:absolute;visibility:visible;mso-wrap-style:square" from="2478,4948" to="10666,4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8rTsgAAADcAAAADwAAAGRycy9kb3ducmV2LnhtbESP3WrCQBSE7wu+w3KE3hTdqFQldRVR&#10;Co0UWqNgvTtkT34wezZkt5q+fVco9HKYmW+YxaoztbhS6yrLCkbDCARxZnXFhYLj4XUwB+E8ssba&#10;Min4IQerZe9hgbG2N97TNfWFCBB2MSoovW9iKV1WkkE3tA1x8HLbGvRBtoXULd4C3NRyHEVTabDi&#10;sFBiQ5uSskv6bRQ8b/OP5Mm8n46br/M6/Zwl+e6cKPXY79YvIDx1/j/8137TCibTCdzPhCMgl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88rTsgAAADcAAAADwAAAAAA&#10;AAAAAAAAAAChAgAAZHJzL2Rvd25yZXYueG1sUEsFBgAAAAAEAAQA+QAAAJYDAAAAAA==&#10;" strokecolor="#ddd" strokeweight=".25406mm"/>
                <v:shape id="Freeform 399" o:spid="_x0000_s1029" style="position:absolute;left:1240;top:5934;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UA4cIA&#10;AADcAAAADwAAAGRycy9kb3ducmV2LnhtbESPT4vCMBTE7wt+h/AEb2vqv7J0jSKKIOhF3b2/bZ5t&#10;sXmpSdT67Y0g7HGYmd8w03lranEj5yvLCgb9BARxbnXFhYKf4/rzC4QPyBpry6TgQR7ms87HFDNt&#10;77yn2yEUIkLYZ6igDKHJpPR5SQZ93zbE0TtZZzBE6QqpHd4j3NRymCSpNFhxXCixoWVJ+flwNQq2&#10;l3Q1nHj9h6fdrzu2a2ncWSrV67aLbxCB2vAffrc3WsEoHcPrTDwC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ZQDhwgAAANwAAAAPAAAAAAAAAAAAAAAAAJgCAABkcnMvZG93&#10;bnJldi54bWxQSwUGAAAAAAQABAD1AAAAhwMAAAAA&#10;" path="m9411,l1238,,,,,792r1238,l9411,792,9411,e" fillcolor="#f7f7f7" stroked="f">
                  <v:path arrowok="t" o:connecttype="custom" o:connectlocs="9411,5934;1238,5934;0,5934;0,6726;1238,6726;9411,6726;9411,5934" o:connectangles="0,0,0,0,0,0,0"/>
                </v:shape>
                <v:line id="Line 400" o:spid="_x0000_s1030" style="position:absolute;visibility:visible;mso-wrap-style:square" from="2478,6734" to="10666,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oWocgAAADcAAAADwAAAGRycy9kb3ducmV2LnhtbESPW2vCQBSE3wv+h+UIfSm60eKF1FVE&#10;KTSl0BoF69she3LB7NmQ3Wr8912h0MdhZr5hFqvO1OJCrassKxgNIxDEmdUVFwoO+9fBHITzyBpr&#10;y6TgRg5Wy97DAmNtr7yjS+oLESDsYlRQet/EUrqsJINuaBvi4OW2NeiDbAupW7wGuKnlOIqm0mDF&#10;YaHEhjYlZef0xyiYbPPP5Ml8HA+b79M6/Zol+fspUeqx361fQHjq/H/4r/2mFTxPJ3A/E46AXP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2oWocgAAADcAAAADwAAAAAA&#10;AAAAAAAAAAChAgAAZHJzL2Rvd25yZXYueG1sUEsFBgAAAAAEAAQA+QAAAJYDAAAAAA==&#10;" strokecolor="#ddd" strokeweight=".25406mm"/>
                <v:shape id="Freeform 401" o:spid="_x0000_s1031" style="position:absolute;left:1240;top:7519;width:9412;height:591;visibility:visible;mso-wrap-style:square;v-text-anchor:top" coordsize="941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13l8UA&#10;AADcAAAADwAAAGRycy9kb3ducmV2LnhtbESPQWvCQBSE74X+h+UVvNWNFaKkriEklHrpobGl10f2&#10;mQSzb0N2q6u/3i0UPA4z8w2zyYMZxIkm11tWsJgnIIgbq3tuFXzt357XIJxH1jhYJgUXcpBvHx82&#10;mGl75k861b4VEcIuQwWd92MmpWs6MujmdiSO3sFOBn2UUyv1hOcIN4N8SZJUGuw5LnQ4UtlRc6x/&#10;jYKP9+rHUxHsav1dHsPYXrGq90rNnkLxCsJT8Pfwf3unFSzTFP7OxCMgt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bXeXxQAAANwAAAAPAAAAAAAAAAAAAAAAAJgCAABkcnMv&#10;ZG93bnJldi54bWxQSwUGAAAAAAQABAD1AAAAigMAAAAA&#10;" path="m9411,l1238,,,,,590r1238,l9411,590,9411,e" fillcolor="#f7f7f7" stroked="f">
                  <v:path arrowok="t" o:connecttype="custom" o:connectlocs="9411,7519;1238,7519;0,7519;0,8109;1238,8109;9411,8109;9411,7519" o:connectangles="0,0,0,0,0,0,0"/>
                </v:shape>
                <v:line id="Line 402" o:spid="_x0000_s1032" style="position:absolute;visibility:visible;mso-wrap-style:square" from="2478,8116" to="10666,8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QtTcgAAADcAAAADwAAAGRycy9kb3ducmV2LnhtbESP3WrCQBSE7wu+w3IKvSm6sVKV1FVE&#10;KZhSaI2CenfInvxg9mzIbjW+vVso9HKYmW+Y2aIztbhQ6yrLCoaDCARxZnXFhYL97r0/BeE8ssba&#10;Mim4kYPFvPcww1jbK2/pkvpCBAi7GBWU3jexlC4ryaAb2IY4eLltDfog20LqFq8Bbmr5EkVjabDi&#10;sFBiQ6uSsnP6YxS8rvOv5Nl8Hvar42mZfk+S/OOUKPX02C3fQHjq/H/4r73RCkbjCfyeCUdAzu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PQtTcgAAADcAAAADwAAAAAA&#10;AAAAAAAAAAChAgAAZHJzL2Rvd25yZXYueG1sUEsFBgAAAAAEAAQA+QAAAJYDAAAAAA==&#10;" strokecolor="#ddd" strokeweight=".25406mm"/>
                <v:shape id="Freeform 403" o:spid="_x0000_s1033" style="position:absolute;left:1240;top:8700;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gK5MEA&#10;AADcAAAADwAAAGRycy9kb3ducmV2LnhtbERPz2vCMBS+C/4P4Q28aTplZVRTEaUw2C7T7f7WPNvS&#10;5qUmWc3+++Uw2PHj+73bRzOIiZzvLCt4XGUgiGurO24UfFyq5TMIH5A1DpZJwQ952Jfz2Q4Lbe/8&#10;TtM5NCKFsC9QQRvCWEjp65YM+pUdiRN3tc5gSNA1Uju8p3AzyHWW5dJgx6mhxZGOLdX9+dsoeL3l&#10;p/WT1194fft0l1hJ43qp1OIhHrYgAsXwL/5zv2gFmzytTWfSEZDl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IoCuTBAAAA3AAAAA8AAAAAAAAAAAAAAAAAmAIAAGRycy9kb3du&#10;cmV2LnhtbFBLBQYAAAAABAAEAPUAAACGAwAAAAA=&#10;" path="m9411,l1238,,,,,792r1238,l9411,792,9411,e" fillcolor="#f7f7f7" stroked="f">
                  <v:path arrowok="t" o:connecttype="custom" o:connectlocs="9411,8700;1238,8700;0,8700;0,9492;1238,9492;9411,9492;9411,8700" o:connectangles="0,0,0,0,0,0,0"/>
                </v:shape>
                <v:line id="Line 404" o:spid="_x0000_s1034" style="position:absolute;visibility:visible;mso-wrap-style:square" from="2478,9499" to="10666,9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ccpMkAAADcAAAADwAAAGRycy9kb3ducmV2LnhtbESP3WrCQBSE7wt9h+UUeiNmY6W2TV1F&#10;LIVGBGsqtN4dsic/mD0bsqumb98VhF4OM/MNM533phEn6lxtWcEoikEQ51bXXCrYfb0Pn0E4j6yx&#10;sUwKfsnBfHZ7M8VE2zNv6ZT5UgQIuwQVVN63iZQur8igi2xLHLzCdgZ9kF0pdYfnADeNfIjjiTRY&#10;c1iosKVlRfkhOxoFj2/FJh2Y9fdu+bNfZJ9PabHap0rd3/WLVxCeev8fvrY/tILx5AUuZ8IRkLM/&#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YnHKTJAAAA3AAAAA8AAAAA&#10;AAAAAAAAAAAAoQIAAGRycy9kb3ducmV2LnhtbFBLBQYAAAAABAAEAPkAAACXAwAAAAA=&#10;" strokecolor="#ddd" strokeweight=".25406mm"/>
                <v:shape id="Freeform 405" o:spid="_x0000_s1035" style="position:absolute;left:1240;top:10083;width:9412;height:591;visibility:visible;mso-wrap-style:square;v-text-anchor:top" coordsize="941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HcpcEA&#10;AADcAAAADwAAAGRycy9kb3ducmV2LnhtbERPz2vCMBS+D/wfwhN2m6kOplRjKcrYLh6sitdH82yL&#10;zUtpsjbbX28OA48f3+9NFkwrBupdY1nBfJaAIC6tbrhScD59vq1AOI+ssbVMCn7JQbadvGww1Xbk&#10;Iw2Fr0QMYZeigtr7LpXSlTUZdDPbEUfuZnuDPsK+krrHMYabVi6S5EMabDg21NjRrqbyXvwYBYev&#10;/dVTHuxyddndQ1f94b44KfU6DfkahKfgn+J/97dW8L6M8+OZe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R3KXBAAAA3AAAAA8AAAAAAAAAAAAAAAAAmAIAAGRycy9kb3du&#10;cmV2LnhtbFBLBQYAAAAABAAEAPUAAACGAwAAAAA=&#10;" path="m9411,l1238,,,,,590r1238,l9411,590,9411,e" fillcolor="#f7f7f7" stroked="f">
                  <v:path arrowok="t" o:connecttype="custom" o:connectlocs="9411,10083;1238,10083;0,10083;0,10673;1238,10673;9411,10673;9411,10083" o:connectangles="0,0,0,0,0,0,0"/>
                </v:shape>
                <v:line id="Line 406" o:spid="_x0000_s1036" style="position:absolute;visibility:visible;mso-wrap-style:square" from="2478,10680" to="10666,10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iGf8gAAADcAAAADwAAAGRycy9kb3ducmV2LnhtbESP3WrCQBSE7wu+w3IK3pS6sWKV1FXE&#10;IhgptI1C690he/KD2bMhu2p8e1co9HKYmW+Y2aIztThT6yrLCoaDCARxZnXFhYL9bv08BeE8ssba&#10;Mim4koPFvPcww1jbC3/TOfWFCBB2MSoovW9iKV1WkkE3sA1x8HLbGvRBtoXULV4C3NTyJYpepcGK&#10;w0KJDa1Kyo7pySgYv+efyZP5+Nmvfg/L9GuS5NtDolT/sVu+gfDU+f/wX3ujFYwmQ7ifCUdAzm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YiGf8gAAADcAAAADwAAAAAA&#10;AAAAAAAAAAChAgAAZHJzL2Rvd25yZXYueG1sUEsFBgAAAAAEAAQA+QAAAJYDAAAAAA==&#10;" strokecolor="#ddd" strokeweight=".25406mm"/>
                <v:shape id="Freeform 407" o:spid="_x0000_s1037" style="position:absolute;left:1240;top:11465;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mr08QA&#10;AADcAAAADwAAAGRycy9kb3ducmV2LnhtbESPQWvCQBSE7wX/w/IEb3VjpGmJriItgmAvje39NftM&#10;gtm3cXdN4r/vFgo9DjPzDbPejqYVPTnfWFawmCcgiEurG64UfJ72jy8gfEDW2FomBXfysN1MHtaY&#10;azvwB/VFqESEsM9RQR1Cl0vpy5oM+rntiKN3ts5giNJVUjscIty0Mk2STBpsOC7U2NFrTeWluBkF&#10;x2v2lj55/Y3n9y93GvfSuItUajYddysQgcbwH/5rH7SC5XMKv2fiEZ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Zq9PEAAAA3AAAAA8AAAAAAAAAAAAAAAAAmAIAAGRycy9k&#10;b3ducmV2LnhtbFBLBQYAAAAABAAEAPUAAACJAwAAAAA=&#10;" path="m9411,l1238,,,,,792r1238,l9411,792,9411,e" fillcolor="#f7f7f7" stroked="f">
                  <v:path arrowok="t" o:connecttype="custom" o:connectlocs="9411,11465;1238,11465;0,11465;0,12257;1238,12257;9411,12257;9411,11465" o:connectangles="0,0,0,0,0,0,0"/>
                </v:shape>
                <v:line id="Line 408" o:spid="_x0000_s1038" style="position:absolute;visibility:visible;mso-wrap-style:square" from="2478,12265" to="10666,12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a9k8gAAADcAAAADwAAAGRycy9kb3ducmV2LnhtbESP3WrCQBSE7wu+w3IKvRHdtNIqqauI&#10;pWCKYI2CenfInvxg9mzIbjV9e7cg9HKYmW+Y6bwztbhQ6yrLCp6HEQjizOqKCwX73edgAsJ5ZI21&#10;ZVLwSw7ms97DFGNtr7ylS+oLESDsYlRQet/EUrqsJINuaBvi4OW2NeiDbAupW7wGuKnlSxS9SYMV&#10;h4USG1qWlJ3TH6Pg9SPfJH2zPuyXx9Mi/R4n+dcpUerpsVu8g/DU+f/wvb3SCkbjEfydCUd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ha9k8gAAADcAAAADwAAAAAA&#10;AAAAAAAAAAChAgAAZHJzL2Rvd25yZXYueG1sUEsFBgAAAAAEAAQA+QAAAJYDAAAAAA==&#10;" strokecolor="#ddd" strokeweight=".25406mm"/>
                <v:shape id="Freeform 409" o:spid="_x0000_s1039" style="position:absolute;left:1240;top:13050;width:9412;height:591;visibility:visible;mso-wrap-style:square;v-text-anchor:top" coordsize="941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rapsUA&#10;AADcAAAADwAAAGRycy9kb3ducmV2LnhtbESPQWvCQBSE7wX/w/KE3ppNtdQQXUUM0l56aFS8PrKv&#10;STD7NmTXuO2v7xYKHoeZ+YZZbYLpxEiDay0reE5SEMSV1S3XCo6H/VMGwnlkjZ1lUvBNDjbrycMK&#10;c21v/Elj6WsRIexyVNB43+dSuqohgy6xPXH0vuxg0Ec51FIPeItw08lZmr5Kgy3HhQZ72jVUXcqr&#10;UfDxVpw9bYNdZKfdJfT1DxblQanHadguQXgK/h7+b79rBfPFC/ydiUd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KtqmxQAAANwAAAAPAAAAAAAAAAAAAAAAAJgCAABkcnMv&#10;ZG93bnJldi54bWxQSwUGAAAAAAQABAD1AAAAigMAAAAA&#10;" path="m9411,l1238,,,,,590r1238,l9411,590,9411,e" fillcolor="#f7f7f7" stroked="f">
                  <v:path arrowok="t" o:connecttype="custom" o:connectlocs="9411,13050;1238,13050;0,13050;0,13640;1238,13640;9411,13640;9411,13050" o:connectangles="0,0,0,0,0,0,0"/>
                </v:shape>
                <v:shape id="AutoShape 410" o:spid="_x0000_s1040" style="position:absolute;left:2478;top:13647;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rPP8YA&#10;AADcAAAADwAAAGRycy9kb3ducmV2LnhtbESPT2sCMRTE74V+h/AKvdVkLf3D1ihF0PbgQa1oe3ts&#10;XneXbl5ikur67Y1Q6HGYmd8wo0lvO3GgEFvHGoqBAkFcOdNyrWHzMbt7BhETssHOMWk4UYTJ+Ppq&#10;hKVxR17RYZ1qkSEcS9TQpORLKWPVkMU4cJ44e98uWExZhlqagMcMt50cKvUoLbacFxr0NG2o+ln/&#10;Wg1bXGz8NJyWb/svP/9Uu0KxK7S+velfX0Ak6tN/+K/9bjTcPz3A5Uw+AnJ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rPP8YAAADcAAAADwAAAAAAAAAAAAAAAACYAgAAZHJz&#10;L2Rvd25yZXYueG1sUEsFBgAAAAAEAAQA9QAAAIsDAAAAAA==&#10;" path="m,l8188,m,591r8188,e" filled="f" strokecolor="#ddd" strokeweight=".25406mm">
                  <v:path arrowok="t" o:connecttype="custom" o:connectlocs="0,13647;8188,13647;0,14238;8188,14238" o:connectangles="0,0,0,0"/>
                </v:shape>
                <v:shape id="AutoShape 411" o:spid="_x0000_s1041" style="position:absolute;left:2485;top:13640;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04ZsQA&#10;AADcAAAADwAAAGRycy9kb3ducmV2LnhtbESPQUvEMBSE74L/ITzBS3HTVay7ddMiVcGLB3f3BzyS&#10;t02xeSlJ7NZ/bwTB4zAz3zC7dnGjmCnEwbOC9aoEQay9GbhXcDy83mxAxIRscPRMCr4pQttcXuyw&#10;Nv7MHzTvUy8yhGONCmxKUy1l1JYcxpWfiLN38sFhyjL00gQ8Z7gb5W1ZVtLhwHnB4kSdJf25/3IK&#10;+urlfS5CsXVTae+LrtPP64NW6vpqeXoEkWhJ/+G/9ptRcPdQwe+ZfARk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tOGbEAAAA3AAAAA8AAAAAAAAAAAAAAAAAmAIAAGRycy9k&#10;b3ducmV2LnhtbFBLBQYAAAAABAAEAPUAAACJAwAAAAA=&#10;" path="m,l,605m8173,r,605e" filled="f" strokecolor="#ddd" strokeweight=".25383mm">
                  <v:path arrowok="t" o:connecttype="custom" o:connectlocs="0,13640;0,14245;8173,13640;8173,14245" o:connectangles="0,0,0,0"/>
                </v:shape>
                <v:shape id="AutoShape 412" o:spid="_x0000_s1042" style="position:absolute;left:1240;top:13647;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h5DsUA&#10;AADcAAAADwAAAGRycy9kb3ducmV2LnhtbESPQWvCQBSE74X+h+UVeqsbLTYSXUVCCz0Vkxa9PrLP&#10;JJh9G3a3JvbXu0LB4zAz3zCrzWg6cSbnW8sKppMEBHFldcu1gp/vj5cFCB+QNXaWScGFPGzWjw8r&#10;zLQduKBzGWoRIewzVNCE0GdS+qohg35ie+LoHa0zGKJ0tdQOhwg3nZwlyZs02HJcaLCnvKHqVP4a&#10;BV/vl/3fsC3GQ1rM8mPpdnk5H5R6fhq3SxCBxnAP/7c/tYLXNIXbmXgE5P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eHkOxQAAANwAAAAPAAAAAAAAAAAAAAAAAJgCAABkcnMv&#10;ZG93bnJldi54bWxQSwUGAAAAAAQABAD1AAAAigMAAAAA&#10;" path="m,l1252,m,591r1252,e" filled="f" strokecolor="#ddd" strokeweight=".25406mm">
                  <v:path arrowok="t" o:connecttype="custom" o:connectlocs="0,13647;1252,13647;0,14238;1252,14238" o:connectangles="0,0,0,0"/>
                </v:shape>
                <v:shape id="AutoShape 413" o:spid="_x0000_s1043" style="position:absolute;left:1247;top:13640;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W1MQA&#10;AADcAAAADwAAAGRycy9kb3ducmV2LnhtbERPyWrDMBC9F/IPYgK9lEZqStLEiRKKTSGhh5Ll0ttg&#10;TW0Ta2Qs1cvfR4dCj4+3b/eDrUVHra8ca3iZKRDEuTMVFxqul4/nFQgfkA3WjknDSB72u8nDFhPj&#10;ej5Rdw6FiCHsE9RQhtAkUvq8JIt+5hriyP241mKIsC2kabGP4baWc6WW0mLFsaHEhtKS8tv512qg&#10;OR2/qnR9UcesX6vPxXf2NC60fpwO7xsQgYbwL/5zH4yG17e4Np6JR0D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1FtTEAAAA3AAAAA8AAAAAAAAAAAAAAAAAmAIAAGRycy9k&#10;b3ducmV2LnhtbFBLBQYAAAAABAAEAPUAAACJAwAAAAA=&#10;" path="m,l,605m1238,r,605e" filled="f" strokecolor="#ddd" strokeweight=".25383mm">
                  <v:path arrowok="t" o:connecttype="custom" o:connectlocs="0,13640;0,14245;1238,13640;1238,14245" o:connectangles="0,0,0,0"/>
                </v:shape>
                <v:shape id="AutoShape 414" o:spid="_x0000_s1044" style="position:absolute;left:2478;top:13057;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fFOsYA&#10;AADcAAAADwAAAGRycy9kb3ducmV2LnhtbESPT2sCMRTE74V+h/AKvdVkLfTP1ihF0PbgQa1oe3ts&#10;XneXbl5ikur67Y1Q6HGYmd8wo0lvO3GgEFvHGoqBAkFcOdNyrWHzMbt7AhETssHOMWk4UYTJ+Ppq&#10;hKVxR17RYZ1qkSEcS9TQpORLKWPVkMU4cJ44e98uWExZhlqagMcMt50cKvUgLbacFxr0NG2o+ln/&#10;Wg1bXGz8NJyWb/svP/9Uu0KxK7S+velfX0Ak6tN/+K/9bjTcPz7D5Uw+AnJ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4fFOsYAAADcAAAADwAAAAAAAAAAAAAAAACYAgAAZHJz&#10;L2Rvd25yZXYueG1sUEsFBgAAAAAEAAQA9QAAAIsDAAAAAA==&#10;" path="m,l8188,m,590r8188,e" filled="f" strokecolor="#ddd" strokeweight=".25406mm">
                  <v:path arrowok="t" o:connecttype="custom" o:connectlocs="0,13057;8188,13057;0,13647;8188,13647" o:connectangles="0,0,0,0"/>
                </v:shape>
                <v:shape id="AutoShape 415" o:spid="_x0000_s1045" style="position:absolute;left:2485;top:13050;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11rsIA&#10;AADcAAAADwAAAGRycy9kb3ducmV2LnhtbERPy2oCMRTdF/yHcIVuBs3YUtHRKDJtoZsufHzAJblO&#10;Bic3QxLH6d83i0KXh/Pe7kfXiYFCbD0rWMxLEMTam5YbBZfz52wFIiZkg51nUvBDEfa7ydMWK+Mf&#10;fKThlBqRQzhWqMCm1FdSRm3JYZz7njhzVx8cpgxDI03ARw53nXwpy6V02HJusNhTbUnfTnenoFl+&#10;fA9FKNauL+1bUdf6fXHWSj1Px8MGRKIx/Yv/3F9Gwesqz8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nXWuwgAAANwAAAAPAAAAAAAAAAAAAAAAAJgCAABkcnMvZG93&#10;bnJldi54bWxQSwUGAAAAAAQABAD1AAAAhwMAAAAA&#10;" path="m,l,605m8173,r,605e" filled="f" strokecolor="#ddd" strokeweight=".25383mm">
                  <v:path arrowok="t" o:connecttype="custom" o:connectlocs="0,13050;0,13655;8173,13050;8173,13655" o:connectangles="0,0,0,0"/>
                </v:shape>
                <v:shape id="AutoShape 416" o:spid="_x0000_s1046" style="position:absolute;left:1240;top:13057;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0xsUA&#10;AADcAAAADwAAAGRycy9kb3ducmV2LnhtbESPQWvCQBSE7wX/w/KE3upGpVVSV5Gg0FMxUdrrI/tM&#10;QrNvw+5qYn99Vyh4HGbmG2a1GUwrruR8Y1nBdJKAIC6tbrhScDruX5YgfEDW2FomBTfysFmPnlaY&#10;attzTtciVCJC2KeooA6hS6X0ZU0G/cR2xNE7W2cwROkqqR32EW5aOUuSN2mw4bhQY0dZTeVPcTEK&#10;Pne3r99+mw/fi3yWnQt3yIrXXqnn8bB9BxFoCI/wf/tDK5gvp3A/E4+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CDTGxQAAANwAAAAPAAAAAAAAAAAAAAAAAJgCAABkcnMv&#10;ZG93bnJldi54bWxQSwUGAAAAAAQABAD1AAAAigMAAAAA&#10;" path="m,l1252,m,590r1252,e" filled="f" strokecolor="#ddd" strokeweight=".25406mm">
                  <v:path arrowok="t" o:connecttype="custom" o:connectlocs="0,13057;1252,13057;0,13647;1252,13647" o:connectangles="0,0,0,0"/>
                </v:shape>
                <v:shape id="AutoShape 417" o:spid="_x0000_s1047" style="position:absolute;left:1247;top:13050;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hRGcYA&#10;AADcAAAADwAAAGRycy9kb3ducmV2LnhtbESPQWvCQBSE7wX/w/KEXqTuNkXRmI0UpVDxIMZevD2y&#10;r0lo9m3Ibk38991CocdhZr5hsu1oW3Gj3jeONTzPFQji0pmGKw0fl7enFQgfkA22jknDnTxs88lD&#10;hqlxA5/pVoRKRAj7FDXUIXSplL6syaKfu444ep+utxii7Ctpehwi3LYyUWopLTYcF2rsaFdT+VV8&#10;Ww2U0OHU7NYXddgPa3VcXPez+0Lrx+n4ugERaAz/4b/2u9Hwskrg90w8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ohRGcYAAADcAAAADwAAAAAAAAAAAAAAAACYAgAAZHJz&#10;L2Rvd25yZXYueG1sUEsFBgAAAAAEAAQA9QAAAIsDAAAAAA==&#10;" path="m,l,605m1238,r,605e" filled="f" strokecolor="#ddd" strokeweight=".25383mm">
                  <v:path arrowok="t" o:connecttype="custom" o:connectlocs="0,13050;0,13655;1238,13050;1238,13655" o:connectangles="0,0,0,0"/>
                </v:shape>
                <v:line id="Line 418" o:spid="_x0000_s1048" style="position:absolute;visibility:visible;mso-wrap-style:square" from="2478,13057" to="10666,13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PNtMgAAADcAAAADwAAAGRycy9kb3ducmV2LnhtbESP3WrCQBSE7wu+w3IKvRHdtNIqqauI&#10;pWCKYI2CenfInvxg9mzIbjV9e7cg9HKYmW+Y6bwztbhQ6yrLCp6HEQjizOqKCwX73edgAsJ5ZI21&#10;ZVLwSw7ms97DFGNtr7ylS+oLESDsYlRQet/EUrqsJINuaBvi4OW2NeiDbAupW7wGuKnlSxS9SYMV&#10;h4USG1qWlJ3TH6Pg9SPfJH2zPuyXx9Mi/R4n+dcpUerpsVu8g/DU+f/wvb3SCkaTEfydCUd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8PNtMgAAADcAAAADwAAAAAA&#10;AAAAAAAAAAChAgAAZHJzL2Rvd25yZXYueG1sUEsFBgAAAAAEAAQA+QAAAJYDAAAAAA==&#10;" strokecolor="#ddd" strokeweight=".25406mm"/>
                <v:shape id="AutoShape 419" o:spid="_x0000_s1049" style="position:absolute;left:2485;top:12257;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lVT8QA&#10;AADcAAAADwAAAGRycy9kb3ducmV2LnhtbESP0WoCMRRE34X+Q7gF3zSrFpWtUbQgtQiCWz/gsrlu&#10;Fjc3yyZd079vCoKPw8ycYVabaBvRU+drxwom4wwEcel0zZWCy/d+tAThA7LGxjEp+CUPm/XLYIW5&#10;dnc+U1+ESiQI+xwVmBDaXEpfGrLox64lTt7VdRZDkl0ldYf3BLeNnGbZXFqsOS0YbOnDUHkrfqyC&#10;fhoPfrGbFKbqT5f95zXejl9npYavcfsOIlAMz/CjfdAKZss3+D+Tj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JVU/EAAAA3AAAAA8AAAAAAAAAAAAAAAAAmAIAAGRycy9k&#10;b3ducmV2LnhtbFBLBQYAAAAABAAEAPUAAACJAwAAAAA=&#10;" path="m,l,807m8173,r,807e" filled="f" strokecolor="#ddd" strokeweight=".25383mm">
                  <v:path arrowok="t" o:connecttype="custom" o:connectlocs="0,12257;0,13064;8173,12257;8173,13064" o:connectangles="0,0,0,0"/>
                </v:shape>
                <v:shape id="AutoShape 420" o:spid="_x0000_s1050" style="position:absolute;left:1240;top:12265;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o+vcUA&#10;AADcAAAADwAAAGRycy9kb3ducmV2LnhtbESPQWvCQBSE7wX/w/KE3upGS4qkriKC0oA9NPXg8TX7&#10;moRm34bdNUn99V1B6HGYmW+Y1WY0rejJ+caygvksAUFcWt1wpeD0uX9agvABWWNrmRT8kofNevKw&#10;wkzbgT+oL0IlIoR9hgrqELpMSl/WZNDPbEccvW/rDIYoXSW1wyHCTSsXSfIiDTYcF2rsaFdT+VNc&#10;jAKpO97hMXXjoQnF+/WQ789fuVKP03H7CiLQGP7D9/abVvC8TOF2Jh4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j69xQAAANwAAAAPAAAAAAAAAAAAAAAAAJgCAABkcnMv&#10;ZG93bnJldi54bWxQSwUGAAAAAAQABAD1AAAAigMAAAAA&#10;" path="m,l1252,m,792r1252,e" filled="f" strokecolor="#ddd" strokeweight=".25406mm">
                  <v:path arrowok="t" o:connecttype="custom" o:connectlocs="0,12265;1252,12265;0,13057;1252,13057" o:connectangles="0,0,0,0"/>
                </v:shape>
                <v:shape id="AutoShape 421" o:spid="_x0000_s1051" style="position:absolute;left:1247;top:12257;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JDOMMA&#10;AADcAAAADwAAAGRycy9kb3ducmV2LnhtbESPT4vCMBTE74LfITxhb5q6i1KqUaqLsDfRXRBvj+b1&#10;jzYvpYm1++2NIHgcZuY3zHLdm1p01LrKsoLpJAJBnFldcaHg73c3jkE4j6yxtkwK/snBejUcLDHR&#10;9s4H6o6+EAHCLkEFpfdNIqXLSjLoJrYhDl5uW4M+yLaQusV7gJtafkbRXBqsOCyU2NC2pOx6vBkF&#10;+SyfmbTv5KVIN3ukb306R16pj1GfLkB46v07/Gr/aAVf8RyeZ8IR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JDOMMAAADcAAAADwAAAAAAAAAAAAAAAACYAgAAZHJzL2Rv&#10;d25yZXYueG1sUEsFBgAAAAAEAAQA9QAAAIgDAAAAAA==&#10;" path="m,l,807m1238,r,807e" filled="f" strokecolor="#ddd" strokeweight=".25383mm">
                  <v:path arrowok="t" o:connecttype="custom" o:connectlocs="0,12257;0,13064;1238,12257;1238,13064" o:connectangles="0,0,0,0"/>
                </v:shape>
                <v:shape id="AutoShape 422" o:spid="_x0000_s1052" style="position:absolute;left:2478;top:11472;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xNzcQA&#10;AADcAAAADwAAAGRycy9kb3ducmV2LnhtbESPT2sCMRTE74V+h/AKvdWsFVS2RlGLpeDBf/X+2Dw3&#10;wc3Lukl1/fZGEDwOM/MbZjRpXSXO1ATrWUG3k4EgLry2XCr42y0+hiBCRNZYeSYFVwowGb++jDDX&#10;/sIbOm9jKRKEQ44KTIx1LmUoDDkMHV8TJ+/gG4cxyaaUusFLgrtKfmZZXzq0nBYM1jQ3VBy3/y5R&#10;ats9nfYbMj/L78N+1WvXdjFT6v2tnX6BiNTGZ/jR/tUKesMB3M+kIyDH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8Tc3EAAAA3AAAAA8AAAAAAAAAAAAAAAAAmAIAAGRycy9k&#10;b3ducmV2LnhtbFBLBQYAAAAABAAEAPUAAACJAwAAAAA=&#10;" path="m,l8188,m,793r8188,e" filled="f" strokecolor="#ddd" strokeweight=".25406mm">
                  <v:path arrowok="t" o:connecttype="custom" o:connectlocs="0,11472;8188,11472;0,12265;8188,12265" o:connectangles="0,0,0,0"/>
                </v:shape>
                <v:shape id="AutoShape 423" o:spid="_x0000_s1053" style="position:absolute;left:2485;top:11465;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RfSsAA&#10;AADcAAAADwAAAGRycy9kb3ducmV2LnhtbERPzYrCMBC+C75DGGFva6oLrlSj6IKsIghWH2BoxqbY&#10;TEqTrdm3NwfB48f3v1xH24ieOl87VjAZZyCIS6drrhRcL7vPOQgfkDU2jknBP3lYr4aDJebaPfhM&#10;fREqkULY56jAhNDmUvrSkEU/di1x4m6usxgS7CqpO3ykcNvIaZbNpMWaU4PBln4Mlffizyrop3Hv&#10;v7eTwlT96br7vcX78XBW6mMUNwsQgWJ4i1/uvVbwNU9r05l0BO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URfSsAAAADcAAAADwAAAAAAAAAAAAAAAACYAgAAZHJzL2Rvd25y&#10;ZXYueG1sUEsFBgAAAAAEAAQA9QAAAIUDAAAAAA==&#10;" path="m,l,807m8173,r,807e" filled="f" strokecolor="#ddd" strokeweight=".25383mm">
                  <v:path arrowok="t" o:connecttype="custom" o:connectlocs="0,11465;0,12272;8173,11465;8173,12272" o:connectangles="0,0,0,0"/>
                </v:shape>
                <v:shape id="AutoShape 424" o:spid="_x0000_s1054" style="position:absolute;left:1240;top:11472;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c0uMQA&#10;AADcAAAADwAAAGRycy9kb3ducmV2LnhtbESPQWsCMRSE74L/ITzBm2ZVKnZrFBGUCnro6qHH181z&#10;d3HzsiRRt/31RhB6HGbmG2a+bE0tbuR8ZVnBaJiAIM6trrhQcDpuBjMQPiBrrC2Tgl/ysFx0O3NM&#10;tb3zF92yUIgIYZ+igjKEJpXS5yUZ9EPbEEfvbJ3BEKUrpHZ4j3BTy3GSTKXBiuNCiQ2tS8ov2dUo&#10;kLrhNe7fXLutQnb42+423z87pfq9dvUBIlAb/sOv9qdWMJm9w/NMP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3NLjEAAAA3AAAAA8AAAAAAAAAAAAAAAAAmAIAAGRycy9k&#10;b3ducmV2LnhtbFBLBQYAAAAABAAEAPUAAACJAwAAAAA=&#10;" path="m,l1252,m,793r1252,e" filled="f" strokecolor="#ddd" strokeweight=".25406mm">
                  <v:path arrowok="t" o:connecttype="custom" o:connectlocs="0,11472;1252,11472;0,12265;1252,12265" o:connectangles="0,0,0,0"/>
                </v:shape>
                <v:shape id="AutoShape 425" o:spid="_x0000_s1055" style="position:absolute;left:1247;top:11465;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7oCsAA&#10;AADcAAAADwAAAGRycy9kb3ducmV2LnhtbERPy4rCMBTdC/MP4Q6403RGFO0YpaMI7sQqiLtLc/uY&#10;aW5KE2v9e7MQXB7Oe7nuTS06al1lWcHXOAJBnFldcaHgfNqN5iCcR9ZYWyYFD3KwXn0Mlhhre+cj&#10;dakvRAhhF6OC0vsmltJlJRl0Y9sQBy63rUEfYFtI3eI9hJtafkfRTBqsODSU2NCmpOw/vRkF+TSf&#10;mqTv5F+R/B6QtvpyjbxSw88++QHhqfdv8cu91womizA/nAlHQK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X7oCsAAAADcAAAADwAAAAAAAAAAAAAAAACYAgAAZHJzL2Rvd25y&#10;ZXYueG1sUEsFBgAAAAAEAAQA9QAAAIUDAAAAAA==&#10;" path="m,l,807m1238,r,807e" filled="f" strokecolor="#ddd" strokeweight=".25383mm">
                  <v:path arrowok="t" o:connecttype="custom" o:connectlocs="0,11465;0,12272;1238,11465;1238,12272" o:connectangles="0,0,0,0"/>
                </v:shape>
                <v:line id="Line 426" o:spid="_x0000_s1056" style="position:absolute;visibility:visible;mso-wrap-style:square" from="2478,11472" to="10666,114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RghckAAADcAAAADwAAAGRycy9kb3ducmV2LnhtbESP3UrDQBSE7wXfYTmCN6XdtMWqMZtS&#10;KoIRoTYWtHeH7MkPzZ4N2bWNb98VCl4OM/MNkywH04oj9a6xrGA6iUAQF1Y3XCnYfb6MH0A4j6yx&#10;tUwKfsnBMr2+SjDW9sRbOua+EgHCLkYFtfddLKUrajLoJrYjDl5pe4M+yL6SusdTgJtWzqJoIQ02&#10;HBZq7GhdU3HIf4yCu+dyk43M+9du/b1f5R/3Wfm2z5S6vRlWTyA8Df4/fGm/agXzxyn8nQlHQKZ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2EYIXJAAAA3AAAAA8AAAAA&#10;AAAAAAAAAAAAoQIAAGRycy9kb3ducmV2LnhtbFBLBQYAAAAABAAEAPkAAACXAwAAAAA=&#10;" strokecolor="#ddd" strokeweight=".25406mm"/>
                <v:shape id="AutoShape 427" o:spid="_x0000_s1057" style="position:absolute;left:2485;top:10673;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X+fcQA&#10;AADcAAAADwAAAGRycy9kb3ducmV2LnhtbESPUWvCMBSF3wf+h3CFvc3UDnTrjLIJMocg2PkDLs21&#10;KTY3pYk1+/dmIPh4OOd8h7NYRduKgXrfOFYwnWQgiCunG64VHH83L28gfEDW2DomBX/kYbUcPS2w&#10;0O7KBxrKUIsEYV+gAhNCV0jpK0MW/cR1xMk7ud5iSLKvpe7xmuC2lXmWzaTFhtOCwY7WhqpzebEK&#10;hjxu/fxrWpp62B8336d43v0clHoex88PEIFieITv7a1W8Pqew/+Zd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1/n3EAAAA3AAAAA8AAAAAAAAAAAAAAAAAmAIAAGRycy9k&#10;b3ducmV2LnhtbFBLBQYAAAAABAAEAPUAAACJAwAAAAA=&#10;" path="m,l,807m8173,r,807e" filled="f" strokecolor="#ddd" strokeweight=".25383mm">
                  <v:path arrowok="t" o:connecttype="custom" o:connectlocs="0,10673;0,11480;8173,10673;8173,11480" o:connectangles="0,0,0,0"/>
                </v:shape>
                <v:shape id="AutoShape 428" o:spid="_x0000_s1058" style="position:absolute;left:1240;top:10680;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aVj8UA&#10;AADcAAAADwAAAGRycy9kb3ducmV2LnhtbESPQWvCQBSE70L/w/IEb2ajotjUVYqgKNSDaQ89vmZf&#10;k9Ds27C7avTXuwXB4zAz3zCLVWcacSbna8sKRkkKgriwuuZSwdfnZjgH4QOyxsYyKbiSh9XypbfA&#10;TNsLH+mch1JECPsMFVQhtJmUvqjIoE9sSxy9X+sMhihdKbXDS4SbRo7TdCYN1hwXKmxpXVHxl5+M&#10;AqlbXuPH1HXbOuSH23a/+f7ZKzXod+9vIAJ14Rl+tHdaweR1Av9n4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BpWPxQAAANwAAAAPAAAAAAAAAAAAAAAAAJgCAABkcnMv&#10;ZG93bnJldi54bWxQSwUGAAAAAAQABAD1AAAAigMAAAAA&#10;" path="m,l1252,m,792r1252,e" filled="f" strokecolor="#ddd" strokeweight=".25406mm">
                  <v:path arrowok="t" o:connecttype="custom" o:connectlocs="0,10680;1252,10680;0,11472;1252,11472" o:connectangles="0,0,0,0"/>
                </v:shape>
                <v:shape id="AutoShape 429" o:spid="_x0000_s1059" style="position:absolute;left:1247;top:10673;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XuCcQA&#10;AADcAAAADwAAAGRycy9kb3ducmV2LnhtbESPT2vCQBTE74LfYXmCt7rRarHRTYgtBW+ltiC9PbIv&#10;fzT7NmTXGL+9Wyh4HGbmN8w2HUwjeupcbVnBfBaBIM6trrlU8PP98bQG4TyyxsYyKbiRgzQZj7YY&#10;a3vlL+oPvhQBwi5GBZX3bSylyysy6Ga2JQ5eYTuDPsiulLrDa4CbRi6i6EUarDksVNjSW0X5+XAx&#10;CopVsTLZ0MtTme0+kd718TfySk0nQ7YB4Wnwj/B/e68VPL8u4e9MOAIy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F7gnEAAAA3AAAAA8AAAAAAAAAAAAAAAAAmAIAAGRycy9k&#10;b3ducmV2LnhtbFBLBQYAAAAABAAEAPUAAACJAwAAAAA=&#10;" path="m,l,807m1238,r,807e" filled="f" strokecolor="#ddd" strokeweight=".25383mm">
                  <v:path arrowok="t" o:connecttype="custom" o:connectlocs="0,10673;0,11480;1238,10673;1238,11480" o:connectangles="0,0,0,0"/>
                </v:shape>
                <v:shape id="AutoShape 430" o:spid="_x0000_s1060" style="position:absolute;left:2478;top:10090;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YpxcYA&#10;AADcAAAADwAAAGRycy9kb3ducmV2LnhtbESPQU8CMRSE7yb+h+aZeJN2MRpdKcSQgB44ABLQ28v2&#10;ubtx+1raCsu/pyQmHicz801mNOltJw4UYutYQzFQIIgrZ1quNWw+ZndPIGJCNtg5Jg0nijAZX1+N&#10;sDTuyCs6rFMtMoRjiRqalHwpZawashgHzhNn79sFiynLUEsT8JjhtpNDpR6lxZbzQoOepg1VP+tf&#10;q2GLi42fhtPybf/l559qVyh2hda3N/3rC4hEffoP/7XfjYb75we4nMlHQI7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sYpxcYAAADcAAAADwAAAAAAAAAAAAAAAACYAgAAZHJz&#10;L2Rvd25yZXYueG1sUEsFBgAAAAAEAAQA9QAAAIsDAAAAAA==&#10;" path="m,l8188,m,590r8188,e" filled="f" strokecolor="#ddd" strokeweight=".25406mm">
                  <v:path arrowok="t" o:connecttype="custom" o:connectlocs="0,10090;8188,10090;0,10680;8188,10680" o:connectangles="0,0,0,0"/>
                </v:shape>
                <v:shape id="AutoShape 431" o:spid="_x0000_s1061" style="position:absolute;left:2485;top:10083;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HenMUA&#10;AADcAAAADwAAAGRycy9kb3ducmV2LnhtbESPzWrDMBCE74W+g9hCL6aR01DTuFFCcVPIpYf8PMAi&#10;bS1Ta2Uk1XHevgoEehxm5htmtZlcL0YKsfOsYD4rQRBrbzpuFZyOn0+vIGJCNth7JgUXirBZ39+t&#10;sDb+zHsaD6kVGcKxRgU2paGWMmpLDuPMD8TZ+/bBYcoytNIEPGe46+VzWVbSYcd5weJAjSX9c/h1&#10;Ctpq+zUWoVi6obQvRdPoj/lRK/X4ML2/gUg0pf/wrb0zChbLCq5n8h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4d6cxQAAANwAAAAPAAAAAAAAAAAAAAAAAJgCAABkcnMv&#10;ZG93bnJldi54bWxQSwUGAAAAAAQABAD1AAAAigMAAAAA&#10;" path="m,l,604m8173,r,604e" filled="f" strokecolor="#ddd" strokeweight=".25383mm">
                  <v:path arrowok="t" o:connecttype="custom" o:connectlocs="0,10083;0,10687;8173,10083;8173,10687" o:connectangles="0,0,0,0"/>
                </v:shape>
                <v:shape id="AutoShape 432" o:spid="_x0000_s1062" style="position:absolute;left:1240;top:10090;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Sf9MYA&#10;AADcAAAADwAAAGRycy9kb3ducmV2LnhtbESPQWvCQBSE7wX/w/IEb3Wj0tqmriJBoafSpKW9PrLP&#10;JDT7NuyuJvrr3YLgcZiZb5jVZjCtOJHzjWUFs2kCgri0uuFKwffX/vEFhA/IGlvLpOBMHjbr0cMK&#10;U217zulUhEpECPsUFdQhdKmUvqzJoJ/ajjh6B+sMhihdJbXDPsJNK+dJ8iwNNhwXauwoq6n8K45G&#10;wcfu/HPpt/nwu8zn2aFwn1nx1Cs1GQ/bNxCBhnAP39rvWsHidQn/Z+IRkO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HSf9MYAAADcAAAADwAAAAAAAAAAAAAAAACYAgAAZHJz&#10;L2Rvd25yZXYueG1sUEsFBgAAAAAEAAQA9QAAAIsDAAAAAA==&#10;" path="m,l1252,m,590r1252,e" filled="f" strokecolor="#ddd" strokeweight=".25406mm">
                  <v:path arrowok="t" o:connecttype="custom" o:connectlocs="0,10090;1252,10090;0,10680;1252,10680" o:connectangles="0,0,0,0"/>
                </v:shape>
                <v:shape id="AutoShape 433" o:spid="_x0000_s1063" style="position:absolute;left:1247;top:10083;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nwLsIA&#10;AADcAAAADwAAAGRycy9kb3ducmV2LnhtbERPTYvCMBC9C/6HMAt7EU1UXGw1iigLyh5k1Yu3oRnb&#10;ss2kNNHWf28Owh4f73u57mwlHtT40rGG8UiBIM6cKTnXcDl/D+cgfEA2WDkmDU/ysF71e0tMjWv5&#10;lx6nkIsYwj5FDUUIdSqlzwqy6EeuJo7czTUWQ4RNLk2DbQy3lZwo9SUtlhwbCqxpW1D2d7pbDTSh&#10;w7HcJmd12LWJ+pldd4PnTOvPj26zABGoC//it3tvNEyTuDaeiUdAr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ufAuwgAAANwAAAAPAAAAAAAAAAAAAAAAAJgCAABkcnMvZG93&#10;bnJldi54bWxQSwUGAAAAAAQABAD1AAAAhwMAAAAA&#10;" path="m,l,604m1238,r,604e" filled="f" strokecolor="#ddd" strokeweight=".25383mm">
                  <v:path arrowok="t" o:connecttype="custom" o:connectlocs="0,10083;0,10687;1238,10083;1238,10687" o:connectangles="0,0,0,0"/>
                </v:shape>
                <v:line id="Line 434" o:spid="_x0000_s1064" style="position:absolute;visibility:visible;mso-wrap-style:square" from="2478,10090" to="10666,10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sg8kAAADcAAAADwAAAGRycy9kb3ducmV2LnhtbESPW0vDQBSE3wv9D8sRfJFmo+IlsdtS&#10;KoIpBW0MaN8O2ZMLzZ4N2bWN/94VhD4OM/MNM1+OphNHGlxrWcF1FIMgLq1uuVZQfLzMHkE4j6yx&#10;s0wKfsjBcjGdzDHV9sQ7Oua+FgHCLkUFjfd9KqUrGzLoItsTB6+yg0Ef5FBLPeApwE0nb+L4Xhps&#10;OSw02NO6ofKQfxsFd8/VW3Zltp/F+mu/yt8fsmqzz5S6vBhXTyA8jf4c/m+/agW3SQJ/Z8IRkIt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PybIPJAAAA3AAAAA8AAAAA&#10;AAAAAAAAAAAAoQIAAGRycy9kb3ducmV2LnhtbFBLBQYAAAAABAAEAPkAAACXAwAAAAA=&#10;" strokecolor="#ddd" strokeweight=".25406mm"/>
                <v:shape id="AutoShape 435" o:spid="_x0000_s1065" style="position:absolute;left:2485;top:9492;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S7kcEA&#10;AADcAAAADwAAAGRycy9kb3ducmV2LnhtbERPzUoDMRC+C75DGMHLYpMWLXbbtMhWwYsHWx9gSKab&#10;pZvJksTt+vbmUOjx4/vf7Cbfi5Fi6gJrmM8UCGITbMethp/jx9MriJSRLfaBScMfJdht7+82WNtw&#10;4W8aD7kVJYRTjRpczkMtZTKOPKZZGIgLdwrRYy4wttJGvJRw38uFUkvpsePS4HCgxpE5H369hnb5&#10;/jVWsVr5QbmXqmnMfn40Wj8+TG9rEJmmfBNf3Z9Ww7Mq88uZcgT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ku5HBAAAA3AAAAA8AAAAAAAAAAAAAAAAAmAIAAGRycy9kb3du&#10;cmV2LnhtbFBLBQYAAAAABAAEAPUAAACGAwAAAAA=&#10;" path="m,l,605m8173,r,605e" filled="f" strokecolor="#ddd" strokeweight=".25383mm">
                  <v:path arrowok="t" o:connecttype="custom" o:connectlocs="0,9492;0,10097;8173,9492;8173,10097" o:connectangles="0,0,0,0"/>
                </v:shape>
                <v:shape id="AutoShape 436" o:spid="_x0000_s1066" style="position:absolute;left:1240;top:9499;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6+cUA&#10;AADcAAAADwAAAGRycy9kb3ducmV2LnhtbESPQWvCQBSE7wX/w/IEb3WjtLWkriLBgidpotjrI/tM&#10;QrNvw+5qor++Wyh4HGbmG2a5HkwrruR8Y1nBbJqAIC6tbrhScDx8Pr+D8AFZY2uZFNzIw3o1elpi&#10;qm3POV2LUIkIYZ+igjqELpXSlzUZ9FPbEUfvbJ3BEKWrpHbYR7hp5TxJ3qTBhuNCjR1lNZU/xcUo&#10;2G9vp3u/yYfvRT7PzoX7yorXXqnJeNh8gAg0hEf4v73TCl6SGfydi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cfr5xQAAANwAAAAPAAAAAAAAAAAAAAAAAJgCAABkcnMv&#10;ZG93bnJldi54bWxQSwUGAAAAAAQABAD1AAAAigMAAAAA&#10;" path="m,l1252,m,591r1252,e" filled="f" strokecolor="#ddd" strokeweight=".25406mm">
                  <v:path arrowok="t" o:connecttype="custom" o:connectlocs="0,9499;1252,9499;0,10090;1252,10090" o:connectangles="0,0,0,0"/>
                </v:shape>
                <v:shape id="AutoShape 437" o:spid="_x0000_s1067" style="position:absolute;left:1247;top:9492;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fJsUA&#10;AADcAAAADwAAAGRycy9kb3ducmV2LnhtbESPQWvCQBSE70L/w/IKXqTuNmipqasURVA8iLGX3h7Z&#10;1yQ0+zZkVxP/vSsIHoeZ+YaZL3tbiwu1vnKs4X2sQBDnzlRcaPg5bd4+QfiAbLB2TBqu5GG5eBnM&#10;MTWu4yNdslCICGGfooYyhCaV0uclWfRj1xBH78+1FkOUbSFNi12E21omSn1IixXHhRIbWpWU/2dn&#10;q4ES2h2q1eykdutupvbT3/XoOtV6+Np/f4EI1Idn+NHeGg0TlcD9TDw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8Z8mxQAAANwAAAAPAAAAAAAAAAAAAAAAAJgCAABkcnMv&#10;ZG93bnJldi54bWxQSwUGAAAAAAQABAD1AAAAigMAAAAA&#10;" path="m,l,605m1238,r,605e" filled="f" strokecolor="#ddd" strokeweight=".25383mm">
                  <v:path arrowok="t" o:connecttype="custom" o:connectlocs="0,9492;0,10097;1238,9492;1238,10097" o:connectangles="0,0,0,0"/>
                </v:shape>
                <v:shape id="AutoShape 438" o:spid="_x0000_s1068" style="position:absolute;left:2478;top:8707;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6F8cQA&#10;AADcAAAADwAAAGRycy9kb3ducmV2LnhtbESPQWsCMRSE7wX/Q3hCb5pVi5TtRlGLpdCD1db7Y/N2&#10;E7p5WTeprv/eFIQeh5n5himWvWvEmbpgPSuYjDMQxKXXlmsF31/b0TOIEJE1Np5JwZUCLBeDhwJz&#10;7S+8p/Mh1iJBOOSowMTY5lKG0pDDMPYtcfIq3zmMSXa11B1eEtw1cpplc+nQclow2NLGUPlz+HWJ&#10;0trJ6XTck3n7eK2Ou1n/abdrpR6H/eoFRKQ+/ofv7Xet4Cmbwd+Zd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hfHEAAAA3AAAAA8AAAAAAAAAAAAAAAAAmAIAAGRycy9k&#10;b3ducmV2LnhtbFBLBQYAAAAABAAEAPUAAACJAwAAAAA=&#10;" path="m,l8188,m,792r8188,e" filled="f" strokecolor="#ddd" strokeweight=".25406mm">
                  <v:path arrowok="t" o:connecttype="custom" o:connectlocs="0,8707;8188,8707;0,9499;8188,9499" o:connectangles="0,0,0,0"/>
                </v:shape>
                <v:shape id="AutoShape 439" o:spid="_x0000_s1069" style="position:absolute;left:2485;top:8700;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CbcMUA&#10;AADcAAAADwAAAGRycy9kb3ducmV2LnhtbESPUWvCMBSF3wf7D+EOfJupIpvURtkE0TEYtPoDLs1t&#10;U2xuShNr9u+XwWCPh3POdzjFLtpeTDT6zrGCxTwDQVw73XGr4HI+PK9B+ICssXdMCr7Jw277+FBg&#10;rt2dS5qq0IoEYZ+jAhPCkEvpa0MW/dwNxMlr3GgxJDm2Uo94T3Dby2WWvUiLHacFgwPtDdXX6mYV&#10;TMt48q/vi8q009flcGzi9fOjVGr2FN82IALF8B/+a5+0glW2gt8z6Qj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cJtwxQAAANwAAAAPAAAAAAAAAAAAAAAAAJgCAABkcnMv&#10;ZG93bnJldi54bWxQSwUGAAAAAAQABAD1AAAAigMAAAAA&#10;" path="m,l,806m8173,r,806e" filled="f" strokecolor="#ddd" strokeweight=".25383mm">
                  <v:path arrowok="t" o:connecttype="custom" o:connectlocs="0,8700;0,9506;8173,8700;8173,9506" o:connectangles="0,0,0,0"/>
                </v:shape>
                <v:shape id="AutoShape 440" o:spid="_x0000_s1070" style="position:absolute;left:1240;top:8707;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PwgsMA&#10;AADcAAAADwAAAGRycy9kb3ducmV2LnhtbESPQYvCMBSE7wv+h/AEb2uq6CJdo4igKOhhqwePb5u3&#10;bdnmpSRRq7/eCILHYWa+Yabz1tTiQs5XlhUM+gkI4tzqigsFx8PqcwLCB2SNtWVScCMP81nnY4qp&#10;tlf+oUsWChEh7FNUUIbQpFL6vCSDvm8b4uj9WWcwROkKqR1eI9zUcpgkX9JgxXGhxIaWJeX/2dko&#10;kLrhJe7Grl1XIdvf19vV6XerVK/bLr5BBGrDO/xqb7SCUTKG55l4BO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PwgsMAAADcAAAADwAAAAAAAAAAAAAAAACYAgAAZHJzL2Rv&#10;d25yZXYueG1sUEsFBgAAAAAEAAQA9QAAAIgDAAAAAA==&#10;" path="m,l1252,m,792r1252,e" filled="f" strokecolor="#ddd" strokeweight=".25406mm">
                  <v:path arrowok="t" o:connecttype="custom" o:connectlocs="0,8707;1252,8707;0,9499;1252,9499" o:connectangles="0,0,0,0"/>
                </v:shape>
                <v:shape id="AutoShape 441" o:spid="_x0000_s1071" style="position:absolute;left:1247;top:8700;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uNB8QA&#10;AADcAAAADwAAAGRycy9kb3ducmV2LnhtbESPzWrDMBCE74W+g9hCb7WU0oTgRDFOSqG30CQQclus&#10;9U9irYyl2u7bR4VCj8PMfMOss8m2YqDeN441zBIFgrhwpuFKw+n48bIE4QOywdYxafghD9nm8WGN&#10;qXEjf9FwCJWIEPYpaqhD6FIpfVGTRZ+4jjh6pesthij7Spoexwi3rXxVaiEtNhwXauxoV1NxO3xb&#10;DeW8nNt8GuS1yrd7pHdzvqig9fPTlK9ABJrCf/iv/Wk0vKkF/J6JR0B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7jQfEAAAA3AAAAA8AAAAAAAAAAAAAAAAAmAIAAGRycy9k&#10;b3ducmV2LnhtbFBLBQYAAAAABAAEAPUAAACJAwAAAAA=&#10;" path="m,l,806m1238,r,806e" filled="f" strokecolor="#ddd" strokeweight=".25383mm">
                  <v:path arrowok="t" o:connecttype="custom" o:connectlocs="0,8700;0,9506;1238,8700;1238,9506" o:connectangles="0,0,0,0"/>
                </v:shape>
                <v:line id="Line 442" o:spid="_x0000_s1072" style="position:absolute;visibility:visible;mso-wrap-style:square" from="2478,8707" to="10666,8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EFiMgAAADcAAAADwAAAGRycy9kb3ducmV2LnhtbESP3WrCQBSE74W+w3IKvRHdKG0t0VVE&#10;KTQitI1C9e6QPfnB7NmQ3Wp8+25B8HKYmW+Y2aIztThT6yrLCkbDCARxZnXFhYL97n3wBsJ5ZI21&#10;ZVJwJQeL+UNvhrG2F/6mc+oLESDsYlRQet/EUrqsJINuaBvi4OW2NeiDbAupW7wEuKnlOIpepcGK&#10;w0KJDa1Kyk7pr1Hwss4/k77Z/uxXh+My/Zok+eaYKPX02C2nIDx1/h6+tT+0gudoAv9nwhGQ8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YEFiMgAAADcAAAADwAAAAAA&#10;AAAAAAAAAAChAgAAZHJzL2Rvd25yZXYueG1sUEsFBgAAAAAEAAQA+QAAAJYDAAAAAA==&#10;" strokecolor="#ddd" strokeweight=".25406mm"/>
                <v:shape id="AutoShape 443" o:spid="_x0000_s1073" style="position:absolute;left:2485;top:8109;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K3l8EA&#10;AADcAAAADwAAAGRycy9kb3ducmV2LnhtbERPzUoDMRC+C75DGMHLYpMWLXbbtMhWwYsHWx9gSKab&#10;pZvJksTt+vbmUOjx4/vf7Cbfi5Fi6gJrmM8UCGITbMethp/jx9MriJSRLfaBScMfJdht7+82WNtw&#10;4W8aD7kVJYRTjRpczkMtZTKOPKZZGIgLdwrRYy4wttJGvJRw38uFUkvpsePS4HCgxpE5H369hnb5&#10;/jVWsVr5QbmXqmnMfn40Wj8+TG9rEJmmfBNf3Z9Ww7Mqa8uZcgT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St5fBAAAA3AAAAA8AAAAAAAAAAAAAAAAAmAIAAGRycy9kb3du&#10;cmV2LnhtbFBLBQYAAAAABAAEAPUAAACGAwAAAAA=&#10;" path="m,l,605m8173,r,605e" filled="f" strokecolor="#ddd" strokeweight=".25383mm">
                  <v:path arrowok="t" o:connecttype="custom" o:connectlocs="0,8109;0,8714;8173,8109;8173,8714" o:connectangles="0,0,0,0"/>
                </v:shape>
                <v:shape id="AutoShape 444" o:spid="_x0000_s1074" style="position:absolute;left:1240;top:8116;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f2/8UA&#10;AADcAAAADwAAAGRycy9kb3ducmV2LnhtbESPQWvCQBSE7wX/w/IEb3VT0dqmriLBQk/SxNJeH9ln&#10;Epp9G3ZXE/31bqHgcZiZb5jVZjCtOJPzjWUFT9MEBHFpdcOVgq/D++MLCB+QNbaWScGFPGzWo4cV&#10;ptr2nNO5CJWIEPYpKqhD6FIpfVmTQT+1HXH0jtYZDFG6SmqHfYSbVs6S5FkabDgu1NhRVlP5W5yM&#10;gv3u8n3tt/nws8xn2bFwn1mx6JWajIftG4hAQ7iH/9sfWsE8eYW/M/EIy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B/b/xQAAANwAAAAPAAAAAAAAAAAAAAAAAJgCAABkcnMv&#10;ZG93bnJldi54bWxQSwUGAAAAAAQABAD1AAAAigMAAAAA&#10;" path="m,l1252,m,591r1252,e" filled="f" strokecolor="#ddd" strokeweight=".25406mm">
                  <v:path arrowok="t" o:connecttype="custom" o:connectlocs="0,8116;1252,8116;0,8707;1252,8707" o:connectangles="0,0,0,0"/>
                </v:shape>
                <v:shape id="AutoShape 445" o:spid="_x0000_s1075" style="position:absolute;left:1247;top:8109;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YyF8MA&#10;AADcAAAADwAAAGRycy9kb3ducmV2LnhtbERPz2vCMBS+D/wfwhN2GWtimaLVKGIZTHYYs7t4ezTP&#10;tti8lCba+t8vh8GOH9/vzW60rbhT7xvHGmaJAkFcOtNwpeGneH9dgvAB2WDrmDQ8yMNuO3naYGbc&#10;wN90P4VKxBD2GWqoQ+gyKX1Zk0WfuI44chfXWwwR9pU0PQ4x3LYyVWohLTYcG2rs6FBTeT3drAZK&#10;6fjVHFaFOubDSn3Oz/nLY67183Tcr0EEGsO/+M/9YTS8zeL8eCYeAb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YyF8MAAADcAAAADwAAAAAAAAAAAAAAAACYAgAAZHJzL2Rv&#10;d25yZXYueG1sUEsFBgAAAAAEAAQA9QAAAIgDAAAAAA==&#10;" path="m,l,605m1238,r,605e" filled="f" strokecolor="#ddd" strokeweight=".25383mm">
                  <v:path arrowok="t" o:connecttype="custom" o:connectlocs="0,8109;0,8714;1238,8109;1238,8714" o:connectangles="0,0,0,0"/>
                </v:shape>
                <v:shape id="AutoShape 446" o:spid="_x0000_s1076" style="position:absolute;left:2478;top:7526;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h+cUA&#10;AADcAAAADwAAAGRycy9kb3ducmV2LnhtbESPQUsDMRSE74L/ITzBm01SRGRtWkrB6sGD1kXb22Pz&#10;uru4eYlJbLf/3ghCj8PMfMPMFqMbxIFi6j0b0BMFgrjxtufWQP3+eHMPImVki4NnMnCiBIv55cUM&#10;K+uP/EaHTW5FgXCq0ECXc6ikTE1HDtPEB+Li7X10mIuMrbQRjwXuBjlV6k467LksdBho1VHztflx&#10;Bj7wpQ6reHp9+t6F9VZ9asVeG3N9NS4fQGQa8zn83362Bm61hr8z5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hOH5xQAAANwAAAAPAAAAAAAAAAAAAAAAAJgCAABkcnMv&#10;ZG93bnJldi54bWxQSwUGAAAAAAQABAD1AAAAigMAAAAA&#10;" path="m,l8188,m,590r8188,e" filled="f" strokecolor="#ddd" strokeweight=".25406mm">
                  <v:path arrowok="t" o:connecttype="custom" o:connectlocs="0,7526;8188,7526;0,8116;8188,8116" o:connectangles="0,0,0,0"/>
                </v:shape>
                <v:shape id="AutoShape 447" o:spid="_x0000_s1077" style="position:absolute;left:2485;top:7519;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MWoMUA&#10;AADcAAAADwAAAGRycy9kb3ducmV2LnhtbESPUUvDMBSF3wf+h3AFX4pLO1zRumxIdeDLHtz8AZfk&#10;2hSbm5LErv77RRD2eDjnfIez2c1uEBOF2HtWUC1LEMTam547BZ+n/f0jiJiQDQ6eScEvRdhtbxYb&#10;bIw/8wdNx9SJDOHYoAKb0thIGbUlh3HpR+LsffngMGUZOmkCnjPcDXJVlrV02HNesDhSa0l/H3+c&#10;gq5+O0xFKJ7cWNp10bb6tTpppe5u55dnEInmdA3/t9+NgodqBX9n8hGQ2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xagxQAAANwAAAAPAAAAAAAAAAAAAAAAAJgCAABkcnMv&#10;ZG93bnJldi54bWxQSwUGAAAAAAQABAD1AAAAigMAAAAA&#10;" path="m,l,605m8173,r,605e" filled="f" strokecolor="#ddd" strokeweight=".25383mm">
                  <v:path arrowok="t" o:connecttype="custom" o:connectlocs="0,7519;0,8124;8173,7519;8173,8124" o:connectangles="0,0,0,0"/>
                </v:shape>
                <v:shape id="AutoShape 448" o:spid="_x0000_s1078" style="position:absolute;left:1240;top:7526;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ZXyMYA&#10;AADcAAAADwAAAGRycy9kb3ducmV2LnhtbESPQWvCQBSE7wX/w/KE3upG29qSuooEBU9i0tJeH9ln&#10;Epp9G3ZXE/vrXaHgcZiZb5jFajCtOJPzjWUF00kCgri0uuFKwdfn9ukdhA/IGlvLpOBCHlbL0cMC&#10;U217zulchEpECPsUFdQhdKmUvqzJoJ/Yjjh6R+sMhihdJbXDPsJNK2dJMpcGG44LNXaU1VT+Fiej&#10;YL+5fP/163z4ectn2bFwh6x47ZV6HA/rDxCBhnAP/7d3WsHL9BluZ+IRkM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ZXyMYAAADcAAAADwAAAAAAAAAAAAAAAACYAgAAZHJz&#10;L2Rvd25yZXYueG1sUEsFBgAAAAAEAAQA9QAAAIsDAAAAAA==&#10;" path="m,l1252,m,590r1252,e" filled="f" strokecolor="#ddd" strokeweight=".25406mm">
                  <v:path arrowok="t" o:connecttype="custom" o:connectlocs="0,7526;1252,7526;0,8116;1252,8116" o:connectangles="0,0,0,0"/>
                </v:shape>
                <v:shape id="AutoShape 449" o:spid="_x0000_s1079" style="position:absolute;left:1247;top:7519;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00FMUA&#10;AADcAAAADwAAAGRycy9kb3ducmV2LnhtbESPQYvCMBSE78L+h/AWvMiaKLqs1SiiCIoHUffi7dG8&#10;bcs2L6WJtv57Iwgeh5n5hpktWluKG9W+cKxh0FcgiFNnCs40/J43Xz8gfEA2WDomDXfysJh/dGaY&#10;GNfwkW6nkIkIYZ+ghjyEKpHSpzlZ9H1XEUfvz9UWQ5R1Jk2NTYTbUg6V+pYWC44LOVa0yin9P12t&#10;BhrS7lCsJme1WzcTtR9f1r37WOvuZ7ucggjUhnf41d4aDaPBCJ5n4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jTQUxQAAANwAAAAPAAAAAAAAAAAAAAAAAJgCAABkcnMv&#10;ZG93bnJldi54bWxQSwUGAAAAAAQABAD1AAAAigMAAAAA&#10;" path="m,l,605m1238,r,605e" filled="f" strokecolor="#ddd" strokeweight=".25383mm">
                  <v:path arrowok="t" o:connecttype="custom" o:connectlocs="0,7519;0,8124;1238,7519;1238,8124" o:connectangles="0,0,0,0"/>
                </v:shape>
                <v:line id="Line 450" o:spid="_x0000_s1080" style="position:absolute;visibility:visible;mso-wrap-style:square" from="2478,7526" to="10666,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aoucgAAADcAAAADwAAAGRycy9kb3ducmV2LnhtbESPW2vCQBSE3wv9D8sp9KXoxuKN1FVE&#10;KZhSqEbB+nbInlwwezZktxr/vVso9HGYmW+Y2aIztbhQ6yrLCgb9CARxZnXFhYLD/r03BeE8ssba&#10;Mim4kYPF/PFhhrG2V97RJfWFCBB2MSoovW9iKV1WkkHXtw1x8HLbGvRBtoXULV4D3NTyNYrG0mDF&#10;YaHEhlYlZef0xygYrfOv5MV8Hg+r79My3U6S/OOUKPX81C3fQHjq/H/4r73RCoaDEfyeCUdAzu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8aoucgAAADcAAAADwAAAAAA&#10;AAAAAAAAAAChAgAAZHJzL2Rvd25yZXYueG1sUEsFBgAAAAAEAAQA+QAAAJYDAAAAAA==&#10;" strokecolor="#ddd" strokeweight=".25406mm"/>
                <v:shape id="AutoShape 451" o:spid="_x0000_s1081" style="position:absolute;left:2485;top:6726;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c2QcUA&#10;AADcAAAADwAAAGRycy9kb3ducmV2LnhtbESPUWvCMBSF34X9h3CFvWlaGSqdqbiBzDEQ7PwBl+a2&#10;KTY3pclq9u+XwWCPh3POdzi7fbS9mGj0nWMF+TIDQVw73XGr4Pp5XGxB+ICssXdMCr7Jw758mO2w&#10;0O7OF5qq0IoEYV+gAhPCUEjpa0MW/dINxMlr3GgxJDm2Uo94T3Dby1WWraXFjtOCwYFeDdW36ssq&#10;mFbx5DcveWXa6Xw9vjXx9vF+UepxHg/PIALF8B/+a5+0gqd8Db9n0hGQ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NzZBxQAAANwAAAAPAAAAAAAAAAAAAAAAAJgCAABkcnMv&#10;ZG93bnJldi54bWxQSwUGAAAAAAQABAD1AAAAigMAAAAA&#10;" path="m,l,807m8173,r,807e" filled="f" strokecolor="#ddd" strokeweight=".25383mm">
                  <v:path arrowok="t" o:connecttype="custom" o:connectlocs="0,6726;0,7533;8173,6726;8173,7533" o:connectangles="0,0,0,0"/>
                </v:shape>
                <v:shape id="AutoShape 452" o:spid="_x0000_s1082" style="position:absolute;left:1240;top:6734;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Rds8QA&#10;AADcAAAADwAAAGRycy9kb3ducmV2LnhtbESPQWsCMRSE7wX/Q3iCN80q2patUURQFOyhq4ceXzfP&#10;3cXNy5JEXf31RhB6HGbmG2Y6b00tLuR8ZVnBcJCAIM6trrhQcNiv+p8gfEDWWFsmBTfyMJ913qaY&#10;anvlH7pkoRARwj5FBWUITSqlz0sy6Ae2IY7e0TqDIUpXSO3wGuGmlqMkeZcGK44LJTa0LCk/ZWej&#10;QOqGl7ibuHZdhez7vt6ufv+2SvW67eILRKA2/Idf7Y1WMB5+wPNMP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EXbPEAAAA3AAAAA8AAAAAAAAAAAAAAAAAmAIAAGRycy9k&#10;b3ducmV2LnhtbFBLBQYAAAAABAAEAPUAAACJAwAAAAA=&#10;" path="m,l1252,m,792r1252,e" filled="f" strokecolor="#ddd" strokeweight=".25406mm">
                  <v:path arrowok="t" o:connecttype="custom" o:connectlocs="0,6734;1252,6734;0,7526;1252,7526" o:connectangles="0,0,0,0"/>
                </v:shape>
                <v:shape id="AutoShape 453" o:spid="_x0000_s1083" style="position:absolute;left:1247;top:6726;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qM8EA&#10;AADcAAAADwAAAGRycy9kb3ducmV2LnhtbERPy2rCQBTdF/yH4QrdNRNLFUkzhmgR3BUfIN1dMjeP&#10;NnMnZMYk/n1nIbg8nHeaTaYVA/WusaxgEcUgiAurG64UXM77tzUI55E1tpZJwZ0cZJvZS4qJtiMf&#10;aTj5SoQQdgkqqL3vEildUZNBF9mOOHCl7Q36APtK6h7HEG5a+R7HK2mw4dBQY0e7moq/080oKJfl&#10;0uTTIH+rfPuN9KWvP7FX6nU+5Z8gPE3+KX64D1rBxyKsDWfC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xKjPBAAAA3AAAAA8AAAAAAAAAAAAAAAAAmAIAAGRycy9kb3du&#10;cmV2LnhtbFBLBQYAAAAABAAEAPUAAACGAwAAAAA=&#10;" path="m,l,807m1238,r,807e" filled="f" strokecolor="#ddd" strokeweight=".25383mm">
                  <v:path arrowok="t" o:connecttype="custom" o:connectlocs="0,6726;0,7533;1238,6726;1238,7533" o:connectangles="0,0,0,0"/>
                </v:shape>
                <v:shape id="AutoShape 454" o:spid="_x0000_s1084" style="position:absolute;left:2478;top:5941;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8kxsUA&#10;AADcAAAADwAAAGRycy9kb3ducmV2LnhtbESPT2sCMRTE74V+h/AKvWl2rRRdjaIWpdCDf1rvj81z&#10;E9y8rJtUt9++KQg9DjPzG2Y671wtrtQG61lB3s9AEJdeW64UfH2ueyMQISJrrD2Tgh8KMJ89Pkyx&#10;0P7Ge7oeYiUShEOBCkyMTSFlKA05DH3fECfv5FuHMcm2krrFW4K7Wg6y7FU6tJwWDDa0MlSeD98u&#10;URqbXy7HPZnNx9vpuH3pdna9VOr5qVtMQETq4n/43n7XCob5GP7Op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zyTGxQAAANwAAAAPAAAAAAAAAAAAAAAAAJgCAABkcnMv&#10;ZG93bnJldi54bWxQSwUGAAAAAAQABAD1AAAAigMAAAAA&#10;" path="m,l8188,m,793r8188,e" filled="f" strokecolor="#ddd" strokeweight=".25406mm">
                  <v:path arrowok="t" o:connecttype="custom" o:connectlocs="0,5941;8188,5941;0,6734;8188,6734" o:connectangles="0,0,0,0"/>
                </v:shape>
                <v:shape id="AutoShape 455" o:spid="_x0000_s1085" style="position:absolute;left:2485;top:5934;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7BE8EA&#10;AADcAAAADwAAAGRycy9kb3ducmV2LnhtbERP3WrCMBS+H/gO4Qi7m6llOKlG0YFMEQSrD3Bojk2x&#10;OSlNVrO3NxfCLj++/+U62lYM1PvGsYLpJANBXDndcK3getl9zEH4gKyxdUwK/sjDejV6W2Kh3YPP&#10;NJShFimEfYEKTAhdIaWvDFn0E9cRJ+7meoshwb6WusdHCretzLNsJi02nBoMdvRtqLqXv1bBkMe9&#10;/9pOS1MPp+vu5xbvx8NZqfdx3CxABIrhX/xy77WCzzzNT2fSEZ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wRPBAAAA3AAAAA8AAAAAAAAAAAAAAAAAmAIAAGRycy9kb3du&#10;cmV2LnhtbFBLBQYAAAAABAAEAPUAAACGAwAAAAA=&#10;" path="m,l,807m8173,r,807e" filled="f" strokecolor="#ddd" strokeweight=".25383mm">
                  <v:path arrowok="t" o:connecttype="custom" o:connectlocs="0,5934;0,6741;8173,5934;8173,6741" o:connectangles="0,0,0,0"/>
                </v:shape>
                <v:shape id="AutoShape 456" o:spid="_x0000_s1086" style="position:absolute;left:1240;top:5941;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2q4cUA&#10;AADcAAAADwAAAGRycy9kb3ducmV2LnhtbESPQWvCQBSE7wX/w/IEb3Wj2CKpq4hgMNAemnro8TX7&#10;mgSzb8PumqT99V1B6HGYmW+YzW40rejJ+caygsU8AUFcWt1wpeD8cXxcg/ABWWNrmRT8kIfddvKw&#10;wVTbgd+pL0IlIoR9igrqELpUSl/WZNDPbUccvW/rDIYoXSW1wyHCTSuXSfIsDTYcF2rs6FBTeSmu&#10;RoHUHR/w9cmNWROKt98sP35+5UrNpuP+BUSgMfyH7+2TVrBaLuB2Jh4Bu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jarhxQAAANwAAAAPAAAAAAAAAAAAAAAAAJgCAABkcnMv&#10;ZG93bnJldi54bWxQSwUGAAAAAAQABAD1AAAAigMAAAAA&#10;" path="m,l1252,m,793r1252,e" filled="f" strokecolor="#ddd" strokeweight=".25406mm">
                  <v:path arrowok="t" o:connecttype="custom" o:connectlocs="0,5941;1252,5941;0,6734;1252,6734" o:connectangles="0,0,0,0"/>
                </v:shape>
                <v:shape id="AutoShape 457" o:spid="_x0000_s1087" style="position:absolute;left:1247;top:5934;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XXZMQA&#10;AADcAAAADwAAAGRycy9kb3ducmV2LnhtbESPzWrDMBCE74W8g9hAb7Vc04TiWglOQqG3kqRQelus&#10;9U9rrYykOM7bR4VAjsPMfMMU68n0YiTnO8sKnpMUBHFldceNgq/j+9MrCB+QNfaWScGFPKxXs4cC&#10;c23PvKfxEBoRIexzVNCGMORS+qolgz6xA3H0ausMhihdI7XDc4SbXmZpupQGO44LLQ60ban6O5yM&#10;gnpRL0w5jfK3KTefSDv9/ZMGpR7nU/kGItAU7uFb+0MreMky+D8Tj4B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112TEAAAA3AAAAA8AAAAAAAAAAAAAAAAAmAIAAGRycy9k&#10;b3ducmV2LnhtbFBLBQYAAAAABAAEAPUAAACJAwAAAAA=&#10;" path="m,l,807m1238,r,807e" filled="f" strokecolor="#ddd" strokeweight=".25383mm">
                  <v:path arrowok="t" o:connecttype="custom" o:connectlocs="0,5934;0,6741;1238,5934;1238,6741" o:connectangles="0,0,0,0"/>
                </v:shape>
                <v:line id="Line 458" o:spid="_x0000_s1088" style="position:absolute;visibility:visible;mso-wrap-style:square" from="2478,5941" to="10666,5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9f68kAAADcAAAADwAAAGRycy9kb3ducmV2LnhtbESP3UrDQBSE7wXfYTlCb6TdtFqV2G0p&#10;LQUjQm0MaO4O2ZMfmj0bsmubvr0rCF4OM/MNs1gNphUn6l1jWcF0EoEgLqxuuFKQfezGTyCcR9bY&#10;WiYFF3KwWl5fLTDW9swHOqW+EgHCLkYFtfddLKUrajLoJrYjDl5pe4M+yL6SusdzgJtWzqLoQRps&#10;OCzU2NGmpuKYfhsF8225T27N22e2+crX6ftjUr7miVKjm2H9DMLT4P/Df+0XreB+dge/Z8IRkMs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EPX+vJAAAA3AAAAA8AAAAA&#10;AAAAAAAAAAAAoQIAAGRycy9kb3ducmV2LnhtbFBLBQYAAAAABAAEAPkAAACXAwAAAAA=&#10;" strokecolor="#ddd" strokeweight=".25406mm"/>
                <v:shape id="AutoShape 459" o:spid="_x0000_s1089" style="position:absolute;left:2485;top:4940;width:8174;height:1009;visibility:visible;mso-wrap-style:square;v-text-anchor:top" coordsize="8174,10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LBusYA&#10;AADcAAAADwAAAGRycy9kb3ducmV2LnhtbESPQWvCQBCF74L/YRmhN90oQSR1lSKU6qE1tUJ7HLLT&#10;JJidDbtrEv99VxB6fLx535u33g6mER05X1tWMJ8lIIgLq2suFZy/XqcrED4ga2wsk4IbedhuxqM1&#10;Ztr2/EndKZQiQthnqKAKoc2k9EVFBv3MtsTR+7XOYIjSlVI77CPcNHKRJEtpsObYUGFLu4qKy+lq&#10;4hvpd748uOItP15u792hzz/OP7lST5Ph5RlEoCH8Hz/Se60gXaRwHxM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pLBusYAAADcAAAADwAAAAAAAAAAAAAAAACYAgAAZHJz&#10;L2Rvd25yZXYueG1sUEsFBgAAAAAEAAQA9QAAAIsDAAAAAA==&#10;" path="m,l,1009m8173,r,1009e" filled="f" strokecolor="#ddd" strokeweight=".25383mm">
                  <v:path arrowok="t" o:connecttype="custom" o:connectlocs="0,4940;0,5949;8173,4940;8173,5949" o:connectangles="0,0,0,0"/>
                </v:shape>
                <v:shape id="AutoShape 460" o:spid="_x0000_s1090" style="position:absolute;left:1240;top:4948;width:1252;height:994;visibility:visible;mso-wrap-style:square;v-text-anchor:top" coordsize="1252,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5S18cA&#10;AADcAAAADwAAAGRycy9kb3ducmV2LnhtbESPT2sCMRTE7wW/Q3iFXkrNKq20q1kRqSAeBNdC6+2x&#10;ed2/eVk2Ubd+eiMUPA4z8xtmNu9NI07UudKygtEwAkGcWV1yruBrv3p5B+E8ssbGMin4IwfzZPAw&#10;w1jbM+/olPpcBAi7GBUU3rexlC4ryKAb2pY4eL+2M+iD7HKpOzwHuGnkOIom0mDJYaHAlpYFZXV6&#10;NAro57g7uLT9rvuPKnu+RNXndlMp9fTYL6YgPPX+Hv5vr7WC1/Eb3M6EIyC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OUtfHAAAA3AAAAA8AAAAAAAAAAAAAAAAAmAIAAGRy&#10;cy9kb3ducmV2LnhtbFBLBQYAAAAABAAEAPUAAACMAwAAAAA=&#10;" path="m,l1252,m,993r1252,e" filled="f" strokecolor="#ddd" strokeweight=".25406mm">
                  <v:path arrowok="t" o:connecttype="custom" o:connectlocs="0,4948;1252,4948;0,5941;1252,5941" o:connectangles="0,0,0,0"/>
                </v:shape>
                <v:shape id="AutoShape 461" o:spid="_x0000_s1091" style="position:absolute;left:1247;top:4940;width:1238;height:1009;visibility:visible;mso-wrap-style:square;v-text-anchor:top" coordsize="1238,10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kzdcQA&#10;AADcAAAADwAAAGRycy9kb3ducmV2LnhtbESPS4vCQBCE7wv7H4Ze8LZONj6Q6Cg+ELx48AFem0zv&#10;JJjpSTKjZv/9jiB4LKrqK2q26Gwl7tT60rGCn34Cgjh3umSj4Hzafk9A+ICssXJMCv7Iw2L++THD&#10;TLsHH+h+DEZECPsMFRQh1JmUPi/Iou+7mjh6v661GKJsjdQtPiLcVjJNkrG0WHJcKLCmdUH59Xiz&#10;CnzTpLoJ6WVtNueVGYwG13x/Uar31S2nIAJ14R1+tXdawTAdw/NMPAJ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5M3XEAAAA3AAAAA8AAAAAAAAAAAAAAAAAmAIAAGRycy9k&#10;b3ducmV2LnhtbFBLBQYAAAAABAAEAPUAAACJAwAAAAA=&#10;" path="m,l,1009m1238,r,1009e" filled="f" strokecolor="#ddd" strokeweight=".25383mm">
                  <v:path arrowok="t" o:connecttype="custom" o:connectlocs="0,4940;0,5949;1238,4940;1238,5949" o:connectangles="0,0,0,0"/>
                </v:shape>
                <v:shape id="AutoShape 462" o:spid="_x0000_s1092" style="position:absolute;left:2478;top:4155;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DfksQA&#10;AADcAAAADwAAAGRycy9kb3ducmV2LnhtbESPT2sCMRTE7wW/Q3hCbzWrliqrUWzFUvDg//tj89wE&#10;Ny/rJtXttzeFQo/DzPyGmc5bV4kbNcF6VtDvZSCIC68tlwqOh9XLGESIyBorz6TghwLMZ52nKeba&#10;33lHt30sRYJwyFGBibHOpQyFIYeh52vi5J194zAm2ZRSN3hPcFfJQZa9SYeW04LBmj4MFZf9t0uU&#10;2vav19OOzOd6eT5thu3Wrt6Veu62iwmISG38D/+1v7SC18EIfs+k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w35LEAAAA3AAAAA8AAAAAAAAAAAAAAAAAmAIAAGRycy9k&#10;b3ducmV2LnhtbFBLBQYAAAAABAAEAPUAAACJAwAAAAA=&#10;" path="m,l8188,m,793r8188,e" filled="f" strokecolor="#ddd" strokeweight=".25406mm">
                  <v:path arrowok="t" o:connecttype="custom" o:connectlocs="0,4155;8188,4155;0,4948;8188,4948" o:connectangles="0,0,0,0"/>
                </v:shape>
                <v:shape id="AutoShape 463" o:spid="_x0000_s1093" style="position:absolute;left:2485;top:4148;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jNFcEA&#10;AADcAAAADwAAAGRycy9kb3ducmV2LnhtbERP3WrCMBS+H/gO4Qi7m6llOKlG0YFMEQSrD3Bojk2x&#10;OSlNVrO3NxfCLj++/+U62lYM1PvGsYLpJANBXDndcK3getl9zEH4gKyxdUwK/sjDejV6W2Kh3YPP&#10;NJShFimEfYEKTAhdIaWvDFn0E9cRJ+7meoshwb6WusdHCretzLNsJi02nBoMdvRtqLqXv1bBkMe9&#10;/9pOS1MPp+vu5xbvx8NZqfdx3CxABIrhX/xy77WCzzytTWfSEZ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zRXBAAAA3AAAAA8AAAAAAAAAAAAAAAAAmAIAAGRycy9kb3du&#10;cmV2LnhtbFBLBQYAAAAABAAEAPUAAACGAwAAAAA=&#10;" path="m,l,807m8173,r,807e" filled="f" strokecolor="#ddd" strokeweight=".25383mm">
                  <v:path arrowok="t" o:connecttype="custom" o:connectlocs="0,4148;0,4955;8173,4148;8173,4955" o:connectangles="0,0,0,0"/>
                </v:shape>
                <v:shape id="AutoShape 464" o:spid="_x0000_s1094" style="position:absolute;left:1240;top:4155;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m58QA&#10;AADcAAAADwAAAGRycy9kb3ducmV2LnhtbESPQWsCMRSE7wX/Q3iCN80qWtqtUURQFOyhq4ceXzfP&#10;3cXNy5JEXf31RhB6HGbmG2Y6b00tLuR8ZVnBcJCAIM6trrhQcNiv+h8gfEDWWFsmBTfyMJ913qaY&#10;anvlH7pkoRARwj5FBWUITSqlz0sy6Ae2IY7e0TqDIUpXSO3wGuGmlqMkeZcGK44LJTa0LCk/ZWej&#10;QOqGl7ibuHZdhez7vt6ufv+2SvW67eILRKA2/Idf7Y1WMB59wvNMP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7pufEAAAA3AAAAA8AAAAAAAAAAAAAAAAAmAIAAGRycy9k&#10;b3ducmV2LnhtbFBLBQYAAAAABAAEAPUAAACJAwAAAAA=&#10;" path="m,l1252,m,793r1252,e" filled="f" strokecolor="#ddd" strokeweight=".25406mm">
                  <v:path arrowok="t" o:connecttype="custom" o:connectlocs="0,4155;1252,4155;0,4948;1252,4948" o:connectangles="0,0,0,0"/>
                </v:shape>
                <v:shape id="AutoShape 465" o:spid="_x0000_s1095" style="position:absolute;left:1247;top:4148;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J6VcAA&#10;AADcAAAADwAAAGRycy9kb3ducmV2LnhtbERPy4rCMBTdC/MP4Q6403TGB9IxSkcR3IlVEHeX5vYx&#10;09yUJtb692YhuDyc93Ldm1p01LrKsoKvcQSCOLO64kLB+bQbLUA4j6yxtkwKHuRgvfoYLDHW9s5H&#10;6lJfiBDCLkYFpfdNLKXLSjLoxrYhDlxuW4M+wLaQusV7CDe1/I6iuTRYcWgosaFNSdl/ejMK8lk+&#10;M0nfyb8i+T0gbfXlGnmlhp998gPCU+/f4pd7rxVMJ2F+OBOOgF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7J6VcAAAADcAAAADwAAAAAAAAAAAAAAAACYAgAAZHJzL2Rvd25y&#10;ZXYueG1sUEsFBgAAAAAEAAQA9QAAAIUDAAAAAA==&#10;" path="m,l,807m1238,r,807e" filled="f" strokecolor="#ddd" strokeweight=".25383mm">
                  <v:path arrowok="t" o:connecttype="custom" o:connectlocs="0,4148;0,4955;1238,4148;1238,4955" o:connectangles="0,0,0,0"/>
                </v:shape>
                <v:shape id="AutoShape 466" o:spid="_x0000_s1096" style="position:absolute;left:2478;top:3565;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G9mcYA&#10;AADcAAAADwAAAGRycy9kb3ducmV2LnhtbESPT2sCMRTE7wW/Q3iCt5pslVK2RhHBtgcPVqV/bo/N&#10;6+7SzUuapLp+e1MQehxm5jfMbNHbThwpxNaxhmKsQBBXzrRcazjs17cPIGJCNtg5Jg1nirCYD25m&#10;WBp34lc67lItMoRjiRqalHwpZawashjHzhNn78sFiynLUEsT8JThtpN3St1Liy3nhQY9rRqqvne/&#10;VsMbbg5+Fc7b559P//Sh3gvFrtB6NOyXjyAS9ek/fG2/GA3TSQF/Z/IRkP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G9mcYAAADcAAAADwAAAAAAAAAAAAAAAACYAgAAZHJz&#10;L2Rvd25yZXYueG1sUEsFBgAAAAAEAAQA9QAAAIsDAAAAAA==&#10;" path="m,590r8188,m,l8188,e" filled="f" strokecolor="#ddd" strokeweight=".25406mm">
                  <v:path arrowok="t" o:connecttype="custom" o:connectlocs="0,4155;8188,4155;0,3565;8188,3565" o:connectangles="0,0,0,0"/>
                </v:shape>
                <v:shape id="AutoShape 467" o:spid="_x0000_s1097" style="position:absolute;left:2485;top:3558;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ZKwMUA&#10;AADcAAAADwAAAGRycy9kb3ducmV2LnhtbESPQWsCMRSE74X+h/AKvSyaVVvRrVHK2kIvHqr+gEfy&#10;ulm6eVmSdF3/fSMUehxm5htmsxtdJwYKsfWsYDYtQRBrb1puFJxP75MViJiQDXaeScGVIuy293cb&#10;rIy/8CcNx9SIDOFYoQKbUl9JGbUlh3Hqe+LsffngMGUZGmkCXjLcdXJelkvpsOW8YLGn2pL+Pv44&#10;Bc3y7TAUoVi7vrTPRV3r/eyklXp8GF9fQCQa03/4r/1hFDwt5nA7k4+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FkrAxQAAANwAAAAPAAAAAAAAAAAAAAAAAJgCAABkcnMv&#10;ZG93bnJldi54bWxQSwUGAAAAAAQABAD1AAAAigMAAAAA&#10;" path="m,l,605m8173,r,605e" filled="f" strokecolor="#ddd" strokeweight=".25383mm">
                  <v:path arrowok="t" o:connecttype="custom" o:connectlocs="0,3558;0,4163;8173,3558;8173,4163" o:connectangles="0,0,0,0"/>
                </v:shape>
                <v:shape id="AutoShape 468" o:spid="_x0000_s1098" style="position:absolute;left:1240;top:3565;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MLqMYA&#10;AADcAAAADwAAAGRycy9kb3ducmV2LnhtbESPQWvCQBSE7wX/w/IKvdVNta0SXUVCCz1JE0Wvj+wz&#10;CWbfht3VxP56t1DocZiZb5jlejCtuJLzjWUFL+MEBHFpdcOVgv3u83kOwgdkja1lUnAjD+vV6GGJ&#10;qbY953QtQiUihH2KCuoQulRKX9Zk0I9tRxy9k3UGQ5SuktphH+GmlZMkeZcGG44LNXaU1VSei4tR&#10;sP24HX76TT4cZ/kkOxXuOyveeqWeHofNAkSgIfyH/9pfWsHrdAq/Z+IR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YMLqMYAAADcAAAADwAAAAAAAAAAAAAAAACYAgAAZHJz&#10;L2Rvd25yZXYueG1sUEsFBgAAAAAEAAQA9QAAAIsDAAAAAA==&#10;" path="m,l1252,m,590r1252,e" filled="f" strokecolor="#ddd" strokeweight=".25406mm">
                  <v:path arrowok="t" o:connecttype="custom" o:connectlocs="0,3565;1252,3565;0,4155;1252,4155" o:connectangles="0,0,0,0"/>
                </v:shape>
                <v:shape id="AutoShape 469" o:spid="_x0000_s1099" style="position:absolute;left:1247;top:3558;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hodMUA&#10;AADcAAAADwAAAGRycy9kb3ducmV2LnhtbESPT2sCMRTE7wW/Q3iCl1IT/1JXo4giKD0UtZfeHpvn&#10;7uLmZdlEd/32Rij0OMzMb5jFqrWluFPtC8caBn0Fgjh1puBMw8959/EJwgdkg6Vj0vAgD6tl522B&#10;iXENH+l+CpmIEPYJashDqBIpfZqTRd93FXH0Lq62GKKsM2lqbCLclnKo1FRaLDgu5FjRJqf0erpZ&#10;DTSkw3exmZ3VYdvM1Nfkd/v+mGjd67brOYhAbfgP/7X3RsN4NIbXmXgE5P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Gh0xQAAANwAAAAPAAAAAAAAAAAAAAAAAJgCAABkcnMv&#10;ZG93bnJldi54bWxQSwUGAAAAAAQABAD1AAAAigMAAAAA&#10;" path="m,l,605m1238,r,605e" filled="f" strokecolor="#ddd" strokeweight=".25383mm">
                  <v:path arrowok="t" o:connecttype="custom" o:connectlocs="0,3558;0,4163;1238,3558;1238,4163" o:connectangles="0,0,0,0"/>
                </v:shape>
                <v:shape id="AutoShape 470" o:spid="_x0000_s1100" style="position:absolute;left:2478;top:3176;width:8188;height:389;visibility:visible;mso-wrap-style:square;v-text-anchor:top" coordsize="8188,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9r978A&#10;AADcAAAADwAAAGRycy9kb3ducmV2LnhtbESP2wrCMBBE3wX/Iazgm6Ze0WoUKSi+evmApdletNmU&#10;Jmr9eyMIPg4zc4ZZb1tTiSc1rrSsYDSMQBCnVpecK7he9oMFCOeRNVaWScGbHGw33c4aY21ffKLn&#10;2eciQNjFqKDwvo6ldGlBBt3Q1sTBy2xj0AfZ5FI3+ApwU8lxFM2lwZLDQoE1JQWl9/PDKLgl7Xs8&#10;2Z9o9FjeErubZ7w4ZEr1e+1uBcJT6//hX/uoFUwnM/ieCUdAb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L2v3vwAAANwAAAAPAAAAAAAAAAAAAAAAAJgCAABkcnMvZG93bnJl&#10;di54bWxQSwUGAAAAAAQABAD1AAAAhAMAAAAA&#10;" path="m,389r8188,m,l8188,e" filled="f" strokecolor="#ddd" strokeweight=".25406mm">
                  <v:path arrowok="t" o:connecttype="custom" o:connectlocs="0,3565;8188,3565;0,3176;8188,3176" o:connectangles="0,0,0,0"/>
                </v:shape>
                <v:shape id="AutoShape 471" o:spid="_x0000_s1101" style="position:absolute;left:2485;top:3169;width:8174;height:404;visibility:visible;mso-wrap-style:square;v-text-anchor:top" coordsize="8174,4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9tg8IA&#10;AADcAAAADwAAAGRycy9kb3ducmV2LnhtbESPT4vCMBTE74LfITzBm6auS1m6RnEFRfbmH/D6aJ5N&#10;sXkpSdT225uFBY/DzPyGWaw624gH+VA7VjCbZiCIS6drrhScT9vJF4gQkTU2jklBTwFWy+FggYV2&#10;Tz7Q4xgrkSAcClRgYmwLKUNpyGKYupY4eVfnLcYkfSW1x2eC20Z+ZFkuLdacFgy2tDFU3o53q0Dm&#10;Bvc9zdab83bufy6XXX//3Sk1HnXrbxCRuvgO/7f3WsHnPIe/M+kI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D22DwgAAANwAAAAPAAAAAAAAAAAAAAAAAJgCAABkcnMvZG93&#10;bnJldi54bWxQSwUGAAAAAAQABAD1AAAAhwMAAAAA&#10;" path="m,l,403m8173,r,403e" filled="f" strokecolor="#ddd" strokeweight=".25383mm">
                  <v:path arrowok="t" o:connecttype="custom" o:connectlocs="0,3169;0,3572;8173,3169;8173,3572" o:connectangles="0,0,0,0"/>
                </v:shape>
                <v:shape id="AutoShape 472" o:spid="_x0000_s1102" style="position:absolute;left:1240;top:3176;width:1252;height:389;visibility:visible;mso-wrap-style:square;v-text-anchor:top" coordsize="1252,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5Y08UA&#10;AADcAAAADwAAAGRycy9kb3ducmV2LnhtbESPQWvCQBSE74X+h+UVvNWNtahENyGkCEJPphX09sy+&#10;JqHZtyG7mvjvXaHQ4zAz3zCbdDStuFLvGssKZtMIBHFpdcOVgu+v7esKhPPIGlvLpOBGDtLk+WmD&#10;sbYD7+la+EoECLsYFdTed7GUrqzJoJvajjh4P7Y36IPsK6l7HALctPItihbSYMNhocaO8prK3+Ji&#10;FGyz88c+W+Z06or5eFzkMzd8HpSavIzZGoSn0f+H/9o7reB9voTHmXAEZH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vljTxQAAANwAAAAPAAAAAAAAAAAAAAAAAJgCAABkcnMv&#10;ZG93bnJldi54bWxQSwUGAAAAAAQABAD1AAAAigMAAAAA&#10;" path="m,l1252,m,389r1252,e" filled="f" strokecolor="#ddd" strokeweight=".25406mm">
                  <v:path arrowok="t" o:connecttype="custom" o:connectlocs="0,3176;1252,3176;0,3565;1252,3565" o:connectangles="0,0,0,0"/>
                </v:shape>
                <v:shape id="AutoShape 473" o:spid="_x0000_s1103" style="position:absolute;left:1247;top:3169;width:1238;height:404;visibility:visible;mso-wrap-style:square;v-text-anchor:top" coordsize="1238,4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cBgcMA&#10;AADcAAAADwAAAGRycy9kb3ducmV2LnhtbERPTWuDQBC9F/Iflin0UuqaKlKsq4RAIIccqkkOuQ3u&#10;VKXurLjbaP9991Do8fG+i2o1o7jT7AbLCrZRDIK4tXrgTsHlfHh5A+E8ssbRMin4IQdVuXkoMNd2&#10;4Zruje9ECGGXo4Le+ymX0rU9GXSRnYgD92lngz7AuZN6xiWEm1G+xnEmDQ4cGnqcaN9T+9V8GwWZ&#10;u57qpF2mjzU9Hepj9pwMN1Lq6XHdvYPwtPp/8Z/7qBWkSVgbzoQjI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cBgcMAAADcAAAADwAAAAAAAAAAAAAAAACYAgAAZHJzL2Rv&#10;d25yZXYueG1sUEsFBgAAAAAEAAQA9QAAAIgDAAAAAA==&#10;" path="m,l,403m1238,r,403e" filled="f" strokecolor="#ddd" strokeweight=".25383mm">
                  <v:path arrowok="t" o:connecttype="custom" o:connectlocs="0,3169;0,3572;1238,3169;1238,3572" o:connectangles="0,0,0,0"/>
                </v:shape>
                <w10:wrap anchorx="page" anchory="page"/>
              </v:group>
            </w:pict>
          </mc:Fallback>
        </mc:AlternateContent>
      </w:r>
      <w:r w:rsidR="00BA5233">
        <w:rPr>
          <w:noProof/>
        </w:rPr>
        <mc:AlternateContent>
          <mc:Choice Requires="wps">
            <w:drawing>
              <wp:anchor distT="0" distB="0" distL="114300" distR="114300" simplePos="0" relativeHeight="251761664" behindDoc="1" locked="0" layoutInCell="1" allowOverlap="1" wp14:anchorId="19DA7CAD" wp14:editId="6DEDB1F1">
                <wp:simplePos x="0" y="0"/>
                <wp:positionH relativeFrom="page">
                  <wp:posOffset>787400</wp:posOffset>
                </wp:positionH>
                <wp:positionV relativeFrom="page">
                  <wp:posOffset>407035</wp:posOffset>
                </wp:positionV>
                <wp:extent cx="5985510" cy="0"/>
                <wp:effectExtent l="6350" t="6985" r="8890" b="12065"/>
                <wp:wrapNone/>
                <wp:docPr id="360" name="Conector recto 3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60" o:spid="_x0000_s1026" style="position:absolute;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IS2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GgkhLY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sidR="00BA5233">
        <w:rPr>
          <w:noProof/>
        </w:rPr>
        <mc:AlternateContent>
          <mc:Choice Requires="wps">
            <w:drawing>
              <wp:anchor distT="0" distB="0" distL="114300" distR="114300" simplePos="0" relativeHeight="251762688" behindDoc="1" locked="0" layoutInCell="1" allowOverlap="1" wp14:anchorId="52D05420" wp14:editId="1D3826EB">
                <wp:simplePos x="0" y="0"/>
                <wp:positionH relativeFrom="page">
                  <wp:posOffset>787400</wp:posOffset>
                </wp:positionH>
                <wp:positionV relativeFrom="page">
                  <wp:posOffset>10175240</wp:posOffset>
                </wp:positionV>
                <wp:extent cx="5985510" cy="0"/>
                <wp:effectExtent l="6350" t="12065" r="8890" b="6985"/>
                <wp:wrapNone/>
                <wp:docPr id="359" name="Conector recto 3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59" o:spid="_x0000_s1026" style="position:absolute;z-index:-251553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TBHKA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" strokecolor="#ededed" strokeweight=".25406mm">
                <w10:wrap anchorx="page" anchory="page"/>
              </v:line>
            </w:pict>
          </mc:Fallback>
        </mc:AlternateContent>
      </w:r>
      <w:r w:rsidR="00BA5233">
        <w:rPr>
          <w:noProof/>
        </w:rPr>
        <mc:AlternateContent>
          <mc:Choice Requires="wps">
            <w:drawing>
              <wp:anchor distT="0" distB="0" distL="114300" distR="114300" simplePos="0" relativeHeight="251763712" behindDoc="1" locked="0" layoutInCell="1" allowOverlap="1" wp14:anchorId="0E39D04E" wp14:editId="5AF8E606">
                <wp:simplePos x="0" y="0"/>
                <wp:positionH relativeFrom="page">
                  <wp:posOffset>774700</wp:posOffset>
                </wp:positionH>
                <wp:positionV relativeFrom="page">
                  <wp:posOffset>172720</wp:posOffset>
                </wp:positionV>
                <wp:extent cx="757555" cy="147320"/>
                <wp:effectExtent l="3175" t="1270" r="1270" b="3810"/>
                <wp:wrapNone/>
                <wp:docPr id="358" name="Cuadro de texto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5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49" w:name="Attack_Narrative"/>
                            <w:bookmarkStart w:id="150" w:name="_bookmark3"/>
                            <w:bookmarkEnd w:id="149"/>
                            <w:bookmarkEnd w:id="150"/>
                            <w:r>
                              <w:rPr>
                                <w:color w:val="AAAAAA"/>
                              </w:rPr>
                              <w:t>Attack Narrat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8" o:spid="_x0000_s1106" type="#_x0000_t202" style="position:absolute;margin-left:61pt;margin-top:13.6pt;width:59.65pt;height:11.6pt;z-index:-251552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" filled="f" stroked="f">
                <v:textbox inset="0,0,0,0">
                  <w:txbxContent>
                    <w:p w:rsidR="00F37E6B" w:rsidRDefault="00F37E6B" w:rsidP="00F37E6B">
                      <w:pPr>
                        <w:pStyle w:val="Textoindependiente"/>
                      </w:pPr>
                      <w:bookmarkStart w:id="156" w:name="Attack_Narrative"/>
                      <w:bookmarkStart w:id="157" w:name="_bookmark3"/>
                      <w:bookmarkEnd w:id="156"/>
                      <w:bookmarkEnd w:id="157"/>
                      <w:r>
                        <w:rPr>
                          <w:color w:val="AAAAAA"/>
                        </w:rPr>
                        <w:t>Attack Narrative</w:t>
                      </w:r>
                    </w:p>
                  </w:txbxContent>
                </v:textbox>
                <w10:wrap anchorx="page" anchory="page"/>
              </v:shape>
            </w:pict>
          </mc:Fallback>
        </mc:AlternateContent>
      </w:r>
      <w:r w:rsidR="00BA5233">
        <w:rPr>
          <w:noProof/>
        </w:rPr>
        <mc:AlternateContent>
          <mc:Choice Requires="wps">
            <w:drawing>
              <wp:anchor distT="0" distB="0" distL="114300" distR="114300" simplePos="0" relativeHeight="251765760" behindDoc="1" locked="0" layoutInCell="1" allowOverlap="1" wp14:anchorId="199D5C08" wp14:editId="44E06F4E">
                <wp:simplePos x="0" y="0"/>
                <wp:positionH relativeFrom="page">
                  <wp:posOffset>6704965</wp:posOffset>
                </wp:positionH>
                <wp:positionV relativeFrom="page">
                  <wp:posOffset>10261600</wp:posOffset>
                </wp:positionV>
                <wp:extent cx="80010" cy="147320"/>
                <wp:effectExtent l="0" t="3175" r="0" b="1905"/>
                <wp:wrapNone/>
                <wp:docPr id="356" name="Cuadro de texto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6" o:spid="_x0000_s1107" type="#_x0000_t202" style="position:absolute;margin-left:527.95pt;margin-top:808pt;width:6.3pt;height:11.6pt;z-index:-251550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xj0d&#10;zb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7</w:t>
                      </w:r>
                    </w:p>
                  </w:txbxContent>
                </v:textbox>
                <w10:wrap anchorx="page" anchory="page"/>
              </v:shape>
            </w:pict>
          </mc:Fallback>
        </mc:AlternateContent>
      </w:r>
      <w:r w:rsidR="00BA5233">
        <w:rPr>
          <w:noProof/>
        </w:rPr>
        <mc:AlternateContent>
          <mc:Choice Requires="wps">
            <w:drawing>
              <wp:anchor distT="0" distB="0" distL="114300" distR="114300" simplePos="0" relativeHeight="251766784" behindDoc="1" locked="0" layoutInCell="1" allowOverlap="1" wp14:anchorId="711AD95A" wp14:editId="2E113F9E">
                <wp:simplePos x="0" y="0"/>
                <wp:positionH relativeFrom="page">
                  <wp:posOffset>791845</wp:posOffset>
                </wp:positionH>
                <wp:positionV relativeFrom="page">
                  <wp:posOffset>2016760</wp:posOffset>
                </wp:positionV>
                <wp:extent cx="786130" cy="247015"/>
                <wp:effectExtent l="1270" t="0" r="3175" b="3175"/>
                <wp:wrapNone/>
                <wp:docPr id="355" name="Cuadro de texto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ind w:left="369"/>
                              <w:rPr>
                                <w:b/>
                                <w:sz w:val="17"/>
                              </w:rPr>
                            </w:pPr>
                            <w:proofErr w:type="spellStart"/>
                            <w:r>
                              <w:rPr>
                                <w:b/>
                                <w:sz w:val="17"/>
                              </w:rPr>
                              <w:t>Attack</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5" o:spid="_x0000_s1108" type="#_x0000_t202" style="position:absolute;margin-left:62.35pt;margin-top:158.8pt;width:61.9pt;height:19.45pt;z-index:-251549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" filled="f" stroked="f">
                <v:textbox inset="0,0,0,0">
                  <w:txbxContent>
                    <w:p w:rsidR="00F37E6B" w:rsidRDefault="00F37E6B" w:rsidP="00F37E6B">
                      <w:pPr>
                        <w:spacing w:before="93"/>
                        <w:ind w:left="369"/>
                        <w:rPr>
                          <w:b/>
                          <w:sz w:val="17"/>
                        </w:rPr>
                      </w:pPr>
                      <w:proofErr w:type="spellStart"/>
                      <w:r>
                        <w:rPr>
                          <w:b/>
                          <w:sz w:val="17"/>
                        </w:rPr>
                        <w:t>Attack</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7808" behindDoc="1" locked="0" layoutInCell="1" allowOverlap="1" wp14:anchorId="66C255DB" wp14:editId="48649B02">
                <wp:simplePos x="0" y="0"/>
                <wp:positionH relativeFrom="page">
                  <wp:posOffset>1577975</wp:posOffset>
                </wp:positionH>
                <wp:positionV relativeFrom="page">
                  <wp:posOffset>2016760</wp:posOffset>
                </wp:positionV>
                <wp:extent cx="5190490" cy="247015"/>
                <wp:effectExtent l="0" t="0" r="3810" b="3175"/>
                <wp:wrapNone/>
                <wp:docPr id="354" name="Cuadro de texto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ind w:left="232" w:right="232"/>
                              <w:jc w:val="center"/>
                              <w:rPr>
                                <w:b/>
                                <w:sz w:val="17"/>
                              </w:rPr>
                            </w:pPr>
                            <w:proofErr w:type="spellStart"/>
                            <w:r>
                              <w:rPr>
                                <w:b/>
                                <w:sz w:val="17"/>
                              </w:rPr>
                              <w:t>Descript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4" o:spid="_x0000_s1109" type="#_x0000_t202" style="position:absolute;margin-left:124.25pt;margin-top:158.8pt;width:408.7pt;height:19.45pt;z-index:-251548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" filled="f" stroked="f">
                <v:textbox inset="0,0,0,0">
                  <w:txbxContent>
                    <w:p w:rsidR="00F37E6B" w:rsidRDefault="00F37E6B" w:rsidP="00F37E6B">
                      <w:pPr>
                        <w:spacing w:before="93"/>
                        <w:ind w:left="232" w:right="232"/>
                        <w:jc w:val="center"/>
                        <w:rPr>
                          <w:b/>
                          <w:sz w:val="17"/>
                        </w:rPr>
                      </w:pPr>
                      <w:proofErr w:type="spellStart"/>
                      <w:r>
                        <w:rPr>
                          <w:b/>
                          <w:sz w:val="17"/>
                        </w:rPr>
                        <w:t>Descrip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8832" behindDoc="1" locked="0" layoutInCell="1" allowOverlap="1" wp14:anchorId="569B7D82" wp14:editId="262ABFA4">
                <wp:simplePos x="0" y="0"/>
                <wp:positionH relativeFrom="page">
                  <wp:posOffset>791845</wp:posOffset>
                </wp:positionH>
                <wp:positionV relativeFrom="page">
                  <wp:posOffset>2263775</wp:posOffset>
                </wp:positionV>
                <wp:extent cx="786130" cy="375285"/>
                <wp:effectExtent l="1270" t="0" r="3175" b="0"/>
                <wp:wrapNone/>
                <wp:docPr id="353" name="Cuadro de texto 3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73" w:right="265" w:firstLine="105"/>
                              <w:rPr>
                                <w:b/>
                                <w:sz w:val="17"/>
                              </w:rPr>
                            </w:pPr>
                            <w:r>
                              <w:rPr>
                                <w:b/>
                                <w:sz w:val="17"/>
                              </w:rPr>
                              <w:t xml:space="preserve">Buffer </w:t>
                            </w:r>
                            <w:proofErr w:type="spellStart"/>
                            <w:r>
                              <w:rPr>
                                <w:b/>
                                <w:sz w:val="17"/>
                              </w:rPr>
                              <w:t>Overflow</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3" o:spid="_x0000_s1110" type="#_x0000_t202" style="position:absolute;margin-left:62.35pt;margin-top:178.25pt;width:61.9pt;height:29.55pt;z-index:-251547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" filled="f" stroked="f">
                <v:textbox inset="0,0,0,0">
                  <w:txbxContent>
                    <w:p w:rsidR="00F37E6B" w:rsidRDefault="00F37E6B" w:rsidP="00F37E6B">
                      <w:pPr>
                        <w:spacing w:before="93" w:line="247" w:lineRule="auto"/>
                        <w:ind w:left="273" w:right="265" w:firstLine="105"/>
                        <w:rPr>
                          <w:b/>
                          <w:sz w:val="17"/>
                        </w:rPr>
                      </w:pPr>
                      <w:r>
                        <w:rPr>
                          <w:b/>
                          <w:sz w:val="17"/>
                        </w:rPr>
                        <w:t xml:space="preserve">Buffer </w:t>
                      </w:r>
                      <w:proofErr w:type="spellStart"/>
                      <w:r>
                        <w:rPr>
                          <w:b/>
                          <w:sz w:val="17"/>
                        </w:rPr>
                        <w:t>Overflow</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9856" behindDoc="1" locked="0" layoutInCell="1" allowOverlap="1" wp14:anchorId="5106C122" wp14:editId="0B2C04EE">
                <wp:simplePos x="0" y="0"/>
                <wp:positionH relativeFrom="page">
                  <wp:posOffset>1577975</wp:posOffset>
                </wp:positionH>
                <wp:positionV relativeFrom="page">
                  <wp:posOffset>2263775</wp:posOffset>
                </wp:positionV>
                <wp:extent cx="5190490" cy="375285"/>
                <wp:effectExtent l="0" t="0" r="3810" b="0"/>
                <wp:wrapNone/>
                <wp:docPr id="352" name="Cuadro de texto 3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970" w:right="215" w:hanging="712"/>
                            </w:pPr>
                            <w:r>
                              <w:t xml:space="preserve">In the case of a buffer overflow, the extra data might get written into a sensitive memory location. To check for this flaw, the program sends large strings of input text and checks for </w:t>
                            </w:r>
                            <w:proofErr w:type="gramStart"/>
                            <w:r>
                              <w:t>anomalous  behavior</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2" o:spid="_x0000_s1111" type="#_x0000_t202" style="position:absolute;margin-left:124.25pt;margin-top:178.25pt;width:408.7pt;height:29.55pt;z-index:-251546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" filled="f" stroked="f">
                <v:textbox inset="0,0,0,0">
                  <w:txbxContent>
                    <w:p w:rsidR="00F37E6B" w:rsidRDefault="00F37E6B" w:rsidP="00F37E6B">
                      <w:pPr>
                        <w:pStyle w:val="Textoindependiente"/>
                        <w:spacing w:before="93" w:line="247" w:lineRule="auto"/>
                        <w:ind w:left="970" w:right="215" w:hanging="712"/>
                      </w:pPr>
                      <w:r>
                        <w:t xml:space="preserve">In the case of a buffer overflow, the extra data might get written into a sensitive memory location. To check for this flaw, the program sends large strings of input text and checks for </w:t>
                      </w:r>
                      <w:proofErr w:type="gramStart"/>
                      <w:r>
                        <w:t>anomalous  behavior</w:t>
                      </w:r>
                      <w:proofErr w:type="gramEnd"/>
                      <w:r>
                        <w:t>.</w:t>
                      </w:r>
                    </w:p>
                  </w:txbxContent>
                </v:textbox>
                <w10:wrap anchorx="page" anchory="page"/>
              </v:shape>
            </w:pict>
          </mc:Fallback>
        </mc:AlternateContent>
      </w:r>
      <w:r w:rsidR="00BA5233">
        <w:rPr>
          <w:noProof/>
        </w:rPr>
        <mc:AlternateContent>
          <mc:Choice Requires="wps">
            <w:drawing>
              <wp:anchor distT="0" distB="0" distL="114300" distR="114300" simplePos="0" relativeHeight="251770880" behindDoc="1" locked="0" layoutInCell="1" allowOverlap="1" wp14:anchorId="32C5CE31" wp14:editId="6983FC53">
                <wp:simplePos x="0" y="0"/>
                <wp:positionH relativeFrom="page">
                  <wp:posOffset>791845</wp:posOffset>
                </wp:positionH>
                <wp:positionV relativeFrom="page">
                  <wp:posOffset>2638425</wp:posOffset>
                </wp:positionV>
                <wp:extent cx="786130" cy="503555"/>
                <wp:effectExtent l="1270" t="0" r="3175" b="1270"/>
                <wp:wrapNone/>
                <wp:docPr id="351" name="Cuadro de texto 3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09" w:right="306" w:hanging="1"/>
                              <w:jc w:val="center"/>
                              <w:rPr>
                                <w:b/>
                                <w:sz w:val="17"/>
                              </w:rPr>
                            </w:pPr>
                            <w:proofErr w:type="spellStart"/>
                            <w:r>
                              <w:rPr>
                                <w:b/>
                                <w:sz w:val="17"/>
                              </w:rPr>
                              <w:t>Client</w:t>
                            </w:r>
                            <w:proofErr w:type="spellEnd"/>
                            <w:r>
                              <w:rPr>
                                <w:b/>
                                <w:sz w:val="17"/>
                              </w:rPr>
                              <w:t xml:space="preserve"> Browser Cac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1" o:spid="_x0000_s1112" type="#_x0000_t202" style="position:absolute;margin-left:62.35pt;margin-top:207.75pt;width:61.9pt;height:39.65pt;z-index:-251545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" filled="f" stroked="f">
                <v:textbox inset="0,0,0,0">
                  <w:txbxContent>
                    <w:p w:rsidR="00F37E6B" w:rsidRDefault="00F37E6B" w:rsidP="00F37E6B">
                      <w:pPr>
                        <w:spacing w:before="93" w:line="247" w:lineRule="auto"/>
                        <w:ind w:left="309" w:right="306" w:hanging="1"/>
                        <w:jc w:val="center"/>
                        <w:rPr>
                          <w:b/>
                          <w:sz w:val="17"/>
                        </w:rPr>
                      </w:pPr>
                      <w:proofErr w:type="spellStart"/>
                      <w:r>
                        <w:rPr>
                          <w:b/>
                          <w:sz w:val="17"/>
                        </w:rPr>
                        <w:t>Client</w:t>
                      </w:r>
                      <w:proofErr w:type="spellEnd"/>
                      <w:r>
                        <w:rPr>
                          <w:b/>
                          <w:sz w:val="17"/>
                        </w:rPr>
                        <w:t xml:space="preserve"> Browser Cache</w:t>
                      </w:r>
                    </w:p>
                  </w:txbxContent>
                </v:textbox>
                <w10:wrap anchorx="page" anchory="page"/>
              </v:shape>
            </w:pict>
          </mc:Fallback>
        </mc:AlternateContent>
      </w:r>
      <w:r w:rsidR="00BA5233">
        <w:rPr>
          <w:noProof/>
        </w:rPr>
        <mc:AlternateContent>
          <mc:Choice Requires="wps">
            <w:drawing>
              <wp:anchor distT="0" distB="0" distL="114300" distR="114300" simplePos="0" relativeHeight="251771904" behindDoc="1" locked="0" layoutInCell="1" allowOverlap="1" wp14:anchorId="0773E3C8" wp14:editId="03F62B27">
                <wp:simplePos x="0" y="0"/>
                <wp:positionH relativeFrom="page">
                  <wp:posOffset>1577975</wp:posOffset>
                </wp:positionH>
                <wp:positionV relativeFrom="page">
                  <wp:posOffset>2638425</wp:posOffset>
                </wp:positionV>
                <wp:extent cx="5190490" cy="503555"/>
                <wp:effectExtent l="0" t="0" r="3810" b="1270"/>
                <wp:wrapNone/>
                <wp:docPr id="350" name="Cuadro de texto 3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975"/>
                            </w:pPr>
                            <w:r>
                              <w:t xml:space="preserve">Checks the headers of secure pages to ensure they don’t allow browsers to cache </w:t>
                            </w:r>
                            <w:proofErr w:type="gramStart"/>
                            <w:r>
                              <w:t>the  page</w:t>
                            </w:r>
                            <w:proofErr w:type="gramEnd"/>
                            <w:r>
                              <w:t>.</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0" o:spid="_x0000_s1113" type="#_x0000_t202" style="position:absolute;margin-left:124.25pt;margin-top:207.75pt;width:408.7pt;height:39.65pt;z-index:-251544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" filled="f" stroked="f">
                <v:textbox inset="0,0,0,0">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975"/>
                      </w:pPr>
                      <w:r>
                        <w:t xml:space="preserve">Checks the headers of secure pages to ensure they don’t allow browsers to cache </w:t>
                      </w:r>
                      <w:proofErr w:type="gramStart"/>
                      <w:r>
                        <w:t>the  page</w:t>
                      </w:r>
                      <w:proofErr w:type="gramEnd"/>
                      <w:r>
                        <w:t>.</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72928" behindDoc="1" locked="0" layoutInCell="1" allowOverlap="1" wp14:anchorId="15E23330" wp14:editId="21D27EDF">
                <wp:simplePos x="0" y="0"/>
                <wp:positionH relativeFrom="page">
                  <wp:posOffset>791845</wp:posOffset>
                </wp:positionH>
                <wp:positionV relativeFrom="page">
                  <wp:posOffset>3141980</wp:posOffset>
                </wp:positionV>
                <wp:extent cx="786130" cy="631190"/>
                <wp:effectExtent l="1270" t="0" r="3175" b="0"/>
                <wp:wrapNone/>
                <wp:docPr id="349" name="Cuadro de texto 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631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7"/>
                              <w:ind w:left="0"/>
                              <w:rPr>
                                <w:sz w:val="25"/>
                              </w:rPr>
                            </w:pPr>
                          </w:p>
                          <w:p w:rsidR="00F37E6B" w:rsidRDefault="00F37E6B" w:rsidP="00F37E6B">
                            <w:pPr>
                              <w:ind w:left="383"/>
                              <w:rPr>
                                <w:b/>
                                <w:sz w:val="17"/>
                              </w:rPr>
                            </w:pPr>
                            <w:r>
                              <w:rPr>
                                <w:b/>
                                <w:sz w:val="17"/>
                              </w:rPr>
                              <w:t>CRLF</w:t>
                            </w:r>
                          </w:p>
                          <w:p w:rsidR="00F37E6B" w:rsidRDefault="00F37E6B" w:rsidP="00F37E6B">
                            <w:pPr>
                              <w:spacing w:before="5"/>
                              <w:ind w:left="288"/>
                              <w:rPr>
                                <w:b/>
                                <w:sz w:val="17"/>
                              </w:rPr>
                            </w:pPr>
                            <w:proofErr w:type="spellStart"/>
                            <w:r>
                              <w:rPr>
                                <w:b/>
                                <w:sz w:val="17"/>
                              </w:rPr>
                              <w:t>Injection</w:t>
                            </w:r>
                            <w:proofErr w:type="spellEnd"/>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9" o:spid="_x0000_s1114" type="#_x0000_t202" style="position:absolute;margin-left:62.35pt;margin-top:247.4pt;width:61.9pt;height:49.7pt;z-index:-251543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" filled="f" stroked="f">
                <v:textbox inset="0,0,0,0">
                  <w:txbxContent>
                    <w:p w:rsidR="00F37E6B" w:rsidRDefault="00F37E6B" w:rsidP="00F37E6B">
                      <w:pPr>
                        <w:pStyle w:val="Textoindependiente"/>
                        <w:spacing w:before="7"/>
                        <w:ind w:left="0"/>
                        <w:rPr>
                          <w:sz w:val="25"/>
                        </w:rPr>
                      </w:pPr>
                    </w:p>
                    <w:p w:rsidR="00F37E6B" w:rsidRDefault="00F37E6B" w:rsidP="00F37E6B">
                      <w:pPr>
                        <w:ind w:left="383"/>
                        <w:rPr>
                          <w:b/>
                          <w:sz w:val="17"/>
                        </w:rPr>
                      </w:pPr>
                      <w:r>
                        <w:rPr>
                          <w:b/>
                          <w:sz w:val="17"/>
                        </w:rPr>
                        <w:t>CRLF</w:t>
                      </w:r>
                    </w:p>
                    <w:p w:rsidR="00F37E6B" w:rsidRDefault="00F37E6B" w:rsidP="00F37E6B">
                      <w:pPr>
                        <w:spacing w:before="5"/>
                        <w:ind w:left="288"/>
                        <w:rPr>
                          <w:b/>
                          <w:sz w:val="17"/>
                        </w:rPr>
                      </w:pPr>
                      <w:proofErr w:type="spellStart"/>
                      <w:r>
                        <w:rPr>
                          <w:b/>
                          <w:sz w:val="17"/>
                        </w:rPr>
                        <w:t>Injection</w:t>
                      </w:r>
                      <w:proofErr w:type="spellEnd"/>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73952" behindDoc="1" locked="0" layoutInCell="1" allowOverlap="1" wp14:anchorId="235A00F6" wp14:editId="4EE3AFF0">
                <wp:simplePos x="0" y="0"/>
                <wp:positionH relativeFrom="page">
                  <wp:posOffset>1577975</wp:posOffset>
                </wp:positionH>
                <wp:positionV relativeFrom="page">
                  <wp:posOffset>3141980</wp:posOffset>
                </wp:positionV>
                <wp:extent cx="5190490" cy="631190"/>
                <wp:effectExtent l="0" t="0" r="3810" b="0"/>
                <wp:wrapNone/>
                <wp:docPr id="348" name="Cuadro de texto 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631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34" w:right="232"/>
                              <w:jc w:val="center"/>
                            </w:pPr>
                            <w:r>
                              <w:t xml:space="preserve">CRLF refers to the Carriage Return and Line Feed special characters used to denote the end of a line. It might be abused by an attacker to split a HTTP response, which can lead to cross-site scripting or cache </w:t>
                            </w:r>
                            <w:proofErr w:type="gramStart"/>
                            <w:r>
                              <w:t>poisoning .</w:t>
                            </w:r>
                            <w:proofErr w:type="gramEnd"/>
                            <w:r>
                              <w:t xml:space="preserve"> The program tests for this vulnerability by trying to inject a new header into the response by sending a parameter preceded by CRLF characte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8" o:spid="_x0000_s1115" type="#_x0000_t202" style="position:absolute;margin-left:124.25pt;margin-top:247.4pt;width:408.7pt;height:49.7pt;z-index:-251542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" filled="f" stroked="f">
                <v:textbox inset="0,0,0,0">
                  <w:txbxContent>
                    <w:p w:rsidR="00F37E6B" w:rsidRDefault="00F37E6B" w:rsidP="00F37E6B">
                      <w:pPr>
                        <w:pStyle w:val="Textoindependiente"/>
                        <w:spacing w:before="93" w:line="247" w:lineRule="auto"/>
                        <w:ind w:left="234" w:right="232"/>
                        <w:jc w:val="center"/>
                      </w:pPr>
                      <w:r>
                        <w:t xml:space="preserve">CRLF refers to the Carriage Return and Line Feed special characters used to denote the end of a line. It might be abused by an attacker to split a HTTP response, which can lead to cross-site scripting or cache </w:t>
                      </w:r>
                      <w:proofErr w:type="gramStart"/>
                      <w:r>
                        <w:t>poisoning .</w:t>
                      </w:r>
                      <w:proofErr w:type="gramEnd"/>
                      <w:r>
                        <w:t xml:space="preserve"> The program tests for this vulnerability by trying to inject a new header into the response by sending a parameter preceded by CRLF characters.</w:t>
                      </w:r>
                    </w:p>
                  </w:txbxContent>
                </v:textbox>
                <w10:wrap anchorx="page" anchory="page"/>
              </v:shape>
            </w:pict>
          </mc:Fallback>
        </mc:AlternateContent>
      </w:r>
      <w:r w:rsidR="00BA5233">
        <w:rPr>
          <w:noProof/>
        </w:rPr>
        <mc:AlternateContent>
          <mc:Choice Requires="wps">
            <w:drawing>
              <wp:anchor distT="0" distB="0" distL="114300" distR="114300" simplePos="0" relativeHeight="251774976" behindDoc="1" locked="0" layoutInCell="1" allowOverlap="1" wp14:anchorId="0FE16A79" wp14:editId="55BE6717">
                <wp:simplePos x="0" y="0"/>
                <wp:positionH relativeFrom="page">
                  <wp:posOffset>791845</wp:posOffset>
                </wp:positionH>
                <wp:positionV relativeFrom="page">
                  <wp:posOffset>3772535</wp:posOffset>
                </wp:positionV>
                <wp:extent cx="786130" cy="503555"/>
                <wp:effectExtent l="1270" t="635" r="3175" b="635"/>
                <wp:wrapNone/>
                <wp:docPr id="347" name="Cuadro de texto 3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16" w:right="214" w:firstLine="32"/>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Reflected</w:t>
                            </w:r>
                            <w:proofErr w:type="spellEnd"/>
                            <w:r>
                              <w:rPr>
                                <w:b/>
                                <w:sz w:val="17"/>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7" o:spid="_x0000_s1116" type="#_x0000_t202" style="position:absolute;margin-left:62.35pt;margin-top:297.05pt;width:61.9pt;height:39.65pt;z-index:-251541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" filled="f" stroked="f">
                <v:textbox inset="0,0,0,0">
                  <w:txbxContent>
                    <w:p w:rsidR="00F37E6B" w:rsidRDefault="00F37E6B" w:rsidP="00F37E6B">
                      <w:pPr>
                        <w:spacing w:before="93" w:line="247" w:lineRule="auto"/>
                        <w:ind w:left="216" w:right="214" w:firstLine="32"/>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Reflected</w:t>
                      </w:r>
                      <w:proofErr w:type="spellEnd"/>
                      <w:r>
                        <w:rPr>
                          <w:b/>
                          <w:sz w:val="17"/>
                        </w:rPr>
                        <w:t>)</w:t>
                      </w:r>
                    </w:p>
                  </w:txbxContent>
                </v:textbox>
                <w10:wrap anchorx="page" anchory="page"/>
              </v:shape>
            </w:pict>
          </mc:Fallback>
        </mc:AlternateContent>
      </w:r>
      <w:r w:rsidR="00BA5233">
        <w:rPr>
          <w:noProof/>
        </w:rPr>
        <mc:AlternateContent>
          <mc:Choice Requires="wps">
            <w:drawing>
              <wp:anchor distT="0" distB="0" distL="114300" distR="114300" simplePos="0" relativeHeight="251776000" behindDoc="1" locked="0" layoutInCell="1" allowOverlap="1" wp14:anchorId="0485D3F9" wp14:editId="1D21992D">
                <wp:simplePos x="0" y="0"/>
                <wp:positionH relativeFrom="page">
                  <wp:posOffset>1577975</wp:posOffset>
                </wp:positionH>
                <wp:positionV relativeFrom="page">
                  <wp:posOffset>3772535</wp:posOffset>
                </wp:positionV>
                <wp:extent cx="5190490" cy="503555"/>
                <wp:effectExtent l="0" t="635" r="3810" b="635"/>
                <wp:wrapNone/>
                <wp:docPr id="346" name="Cuadro de texto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34" w:right="231"/>
                              <w:jc w:val="center"/>
                            </w:pPr>
                            <w:r>
                              <w:t xml:space="preserve">First, it submits a ‘safe’ value and checks the response for any instances of this value. Then, for any locations where this value was found in, the program attempts a series of attacks aimed at that location to confirm </w:t>
                            </w:r>
                            <w:proofErr w:type="gramStart"/>
                            <w:r>
                              <w:t>whether  a</w:t>
                            </w:r>
                            <w:proofErr w:type="gramEnd"/>
                            <w:r>
                              <w:t xml:space="preserve"> XSS attack is</w:t>
                            </w:r>
                            <w:r>
                              <w:rPr>
                                <w:spacing w:val="11"/>
                              </w:rPr>
                              <w:t xml:space="preserve"> </w:t>
                            </w:r>
                            <w:r>
                              <w:t>possib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6" o:spid="_x0000_s1117" type="#_x0000_t202" style="position:absolute;margin-left:124.25pt;margin-top:297.05pt;width:408.7pt;height:39.65pt;z-index:-251540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" filled="f" stroked="f">
                <v:textbox inset="0,0,0,0">
                  <w:txbxContent>
                    <w:p w:rsidR="00F37E6B" w:rsidRDefault="00F37E6B" w:rsidP="00F37E6B">
                      <w:pPr>
                        <w:pStyle w:val="Textoindependiente"/>
                        <w:spacing w:before="93" w:line="247" w:lineRule="auto"/>
                        <w:ind w:left="234" w:right="231"/>
                        <w:jc w:val="center"/>
                      </w:pPr>
                      <w:r>
                        <w:t xml:space="preserve">First, it submits a ‘safe’ value and checks the response for any instances of this value. Then, for any locations where this value was found in, the program attempts a series of attacks aimed at that location to confirm </w:t>
                      </w:r>
                      <w:proofErr w:type="gramStart"/>
                      <w:r>
                        <w:t>whether  a</w:t>
                      </w:r>
                      <w:proofErr w:type="gramEnd"/>
                      <w:r>
                        <w:t xml:space="preserve"> XSS attack is</w:t>
                      </w:r>
                      <w:r>
                        <w:rPr>
                          <w:spacing w:val="11"/>
                        </w:rPr>
                        <w:t xml:space="preserve"> </w:t>
                      </w:r>
                      <w:r>
                        <w:t>possible.</w:t>
                      </w:r>
                    </w:p>
                  </w:txbxContent>
                </v:textbox>
                <w10:wrap anchorx="page" anchory="page"/>
              </v:shape>
            </w:pict>
          </mc:Fallback>
        </mc:AlternateContent>
      </w:r>
      <w:r w:rsidR="00BA5233">
        <w:rPr>
          <w:noProof/>
        </w:rPr>
        <mc:AlternateContent>
          <mc:Choice Requires="wps">
            <w:drawing>
              <wp:anchor distT="0" distB="0" distL="114300" distR="114300" simplePos="0" relativeHeight="251777024" behindDoc="1" locked="0" layoutInCell="1" allowOverlap="1" wp14:anchorId="2CFE2326" wp14:editId="2C972D71">
                <wp:simplePos x="0" y="0"/>
                <wp:positionH relativeFrom="page">
                  <wp:posOffset>791845</wp:posOffset>
                </wp:positionH>
                <wp:positionV relativeFrom="page">
                  <wp:posOffset>4276090</wp:posOffset>
                </wp:positionV>
                <wp:extent cx="786130" cy="503555"/>
                <wp:effectExtent l="1270" t="0" r="3175" b="1905"/>
                <wp:wrapNone/>
                <wp:docPr id="345" name="Cuadro de texto 3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197" w:right="195" w:firstLine="51"/>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Persistent</w:t>
                            </w:r>
                            <w:proofErr w:type="spellEnd"/>
                            <w:r>
                              <w:rPr>
                                <w:b/>
                                <w:sz w:val="17"/>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5" o:spid="_x0000_s1118" type="#_x0000_t202" style="position:absolute;margin-left:62.35pt;margin-top:336.7pt;width:61.9pt;height:39.65pt;z-index:-251539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" filled="f" stroked="f">
                <v:textbox inset="0,0,0,0">
                  <w:txbxContent>
                    <w:p w:rsidR="00F37E6B" w:rsidRDefault="00F37E6B" w:rsidP="00F37E6B">
                      <w:pPr>
                        <w:spacing w:before="93" w:line="247" w:lineRule="auto"/>
                        <w:ind w:left="197" w:right="195" w:firstLine="51"/>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Persistent</w:t>
                      </w:r>
                      <w:proofErr w:type="spellEnd"/>
                      <w:r>
                        <w:rPr>
                          <w:b/>
                          <w:sz w:val="17"/>
                        </w:rPr>
                        <w:t>)</w:t>
                      </w:r>
                    </w:p>
                  </w:txbxContent>
                </v:textbox>
                <w10:wrap anchorx="page" anchory="page"/>
              </v:shape>
            </w:pict>
          </mc:Fallback>
        </mc:AlternateContent>
      </w:r>
      <w:r w:rsidR="00BA5233">
        <w:rPr>
          <w:noProof/>
        </w:rPr>
        <mc:AlternateContent>
          <mc:Choice Requires="wps">
            <w:drawing>
              <wp:anchor distT="0" distB="0" distL="114300" distR="114300" simplePos="0" relativeHeight="251778048" behindDoc="1" locked="0" layoutInCell="1" allowOverlap="1" wp14:anchorId="3EB70A36" wp14:editId="0F0FA25F">
                <wp:simplePos x="0" y="0"/>
                <wp:positionH relativeFrom="page">
                  <wp:posOffset>1577975</wp:posOffset>
                </wp:positionH>
                <wp:positionV relativeFrom="page">
                  <wp:posOffset>4276090</wp:posOffset>
                </wp:positionV>
                <wp:extent cx="5190490" cy="503555"/>
                <wp:effectExtent l="0" t="0" r="3810" b="1905"/>
                <wp:wrapNone/>
                <wp:docPr id="344" name="Cuadro de texto 3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1504" w:right="215" w:hanging="1282"/>
                            </w:pPr>
                            <w:r>
                              <w:t>It begins by submitting a ‘safe’ value much like the reflected variant, but it then spiders the whole application to find any locations where the value might be found and tries to attack them.</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4" o:spid="_x0000_s1119" type="#_x0000_t202" style="position:absolute;margin-left:124.25pt;margin-top:336.7pt;width:408.7pt;height:39.65pt;z-index:-251538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" filled="f" stroked="f">
                <v:textbox inset="0,0,0,0">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1504" w:right="215" w:hanging="1282"/>
                      </w:pPr>
                      <w:r>
                        <w:t>It begins by submitting a ‘safe’ value much like the reflected variant, but it then spiders the whole application to find any locations where the value might be found and tries to attack them.</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79072" behindDoc="1" locked="0" layoutInCell="1" allowOverlap="1" wp14:anchorId="65D4C770" wp14:editId="2EF404FB">
                <wp:simplePos x="0" y="0"/>
                <wp:positionH relativeFrom="page">
                  <wp:posOffset>791845</wp:posOffset>
                </wp:positionH>
                <wp:positionV relativeFrom="page">
                  <wp:posOffset>4779010</wp:posOffset>
                </wp:positionV>
                <wp:extent cx="786130" cy="375285"/>
                <wp:effectExtent l="1270" t="0" r="3175" b="0"/>
                <wp:wrapNone/>
                <wp:docPr id="343" name="Cuadro de texto 3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70" w:right="254" w:hanging="5"/>
                              <w:rPr>
                                <w:b/>
                                <w:sz w:val="17"/>
                              </w:rPr>
                            </w:pPr>
                            <w:proofErr w:type="spellStart"/>
                            <w:r>
                              <w:rPr>
                                <w:b/>
                                <w:sz w:val="17"/>
                              </w:rPr>
                              <w:t>Directory</w:t>
                            </w:r>
                            <w:proofErr w:type="spellEnd"/>
                            <w:r>
                              <w:rPr>
                                <w:b/>
                                <w:sz w:val="17"/>
                              </w:rPr>
                              <w:t xml:space="preserve"> </w:t>
                            </w:r>
                            <w:proofErr w:type="spellStart"/>
                            <w:r>
                              <w:rPr>
                                <w:b/>
                                <w:sz w:val="17"/>
                              </w:rPr>
                              <w:t>Browsin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3" o:spid="_x0000_s1120" type="#_x0000_t202" style="position:absolute;margin-left:62.35pt;margin-top:376.3pt;width:61.9pt;height:29.55pt;z-index:-251537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" filled="f" stroked="f">
                <v:textbox inset="0,0,0,0">
                  <w:txbxContent>
                    <w:p w:rsidR="00F37E6B" w:rsidRDefault="00F37E6B" w:rsidP="00F37E6B">
                      <w:pPr>
                        <w:spacing w:before="93" w:line="247" w:lineRule="auto"/>
                        <w:ind w:left="270" w:right="254" w:hanging="5"/>
                        <w:rPr>
                          <w:b/>
                          <w:sz w:val="17"/>
                        </w:rPr>
                      </w:pPr>
                      <w:proofErr w:type="spellStart"/>
                      <w:r>
                        <w:rPr>
                          <w:b/>
                          <w:sz w:val="17"/>
                        </w:rPr>
                        <w:t>Directory</w:t>
                      </w:r>
                      <w:proofErr w:type="spellEnd"/>
                      <w:r>
                        <w:rPr>
                          <w:b/>
                          <w:sz w:val="17"/>
                        </w:rPr>
                        <w:t xml:space="preserve"> </w:t>
                      </w:r>
                      <w:proofErr w:type="spellStart"/>
                      <w:r>
                        <w:rPr>
                          <w:b/>
                          <w:sz w:val="17"/>
                        </w:rPr>
                        <w:t>Browsing</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0096" behindDoc="1" locked="0" layoutInCell="1" allowOverlap="1" wp14:anchorId="626FDD3C" wp14:editId="78872EA5">
                <wp:simplePos x="0" y="0"/>
                <wp:positionH relativeFrom="page">
                  <wp:posOffset>1577975</wp:posOffset>
                </wp:positionH>
                <wp:positionV relativeFrom="page">
                  <wp:posOffset>4779010</wp:posOffset>
                </wp:positionV>
                <wp:extent cx="5190490" cy="375285"/>
                <wp:effectExtent l="0" t="0" r="3810" b="0"/>
                <wp:wrapNone/>
                <wp:docPr id="342" name="Cuadro de texto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758" w:right="215" w:hanging="2335"/>
                            </w:pPr>
                            <w:proofErr w:type="gramStart"/>
                            <w:r>
                              <w:t>Tries to gain access to a directory listing by examining the response for patterns commonly used with web server software such as Apache or IIS.</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2" o:spid="_x0000_s1121" type="#_x0000_t202" style="position:absolute;margin-left:124.25pt;margin-top:376.3pt;width:408.7pt;height:29.55pt;z-index:-251536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" filled="f" stroked="f">
                <v:textbox inset="0,0,0,0">
                  <w:txbxContent>
                    <w:p w:rsidR="00F37E6B" w:rsidRDefault="00F37E6B" w:rsidP="00F37E6B">
                      <w:pPr>
                        <w:pStyle w:val="Textoindependiente"/>
                        <w:spacing w:before="93" w:line="247" w:lineRule="auto"/>
                        <w:ind w:left="2758" w:right="215" w:hanging="2335"/>
                      </w:pPr>
                      <w:proofErr w:type="gramStart"/>
                      <w:r>
                        <w:t>Tries to gain access to a directory listing by examining the response for patterns commonly used with web server software such as Apache or IIS.</w:t>
                      </w:r>
                      <w:proofErr w:type="gramEnd"/>
                    </w:p>
                  </w:txbxContent>
                </v:textbox>
                <w10:wrap anchorx="page" anchory="page"/>
              </v:shape>
            </w:pict>
          </mc:Fallback>
        </mc:AlternateContent>
      </w:r>
      <w:r w:rsidR="00BA5233">
        <w:rPr>
          <w:noProof/>
        </w:rPr>
        <mc:AlternateContent>
          <mc:Choice Requires="wps">
            <w:drawing>
              <wp:anchor distT="0" distB="0" distL="114300" distR="114300" simplePos="0" relativeHeight="251781120" behindDoc="1" locked="0" layoutInCell="1" allowOverlap="1" wp14:anchorId="751566B3" wp14:editId="5111DD7C">
                <wp:simplePos x="0" y="0"/>
                <wp:positionH relativeFrom="page">
                  <wp:posOffset>791845</wp:posOffset>
                </wp:positionH>
                <wp:positionV relativeFrom="page">
                  <wp:posOffset>5153660</wp:posOffset>
                </wp:positionV>
                <wp:extent cx="786130" cy="375285"/>
                <wp:effectExtent l="1270" t="635" r="3175" b="0"/>
                <wp:wrapNone/>
                <wp:docPr id="341" name="Cuadro de texto 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04" w:right="288" w:hanging="7"/>
                              <w:rPr>
                                <w:b/>
                                <w:sz w:val="17"/>
                              </w:rPr>
                            </w:pPr>
                            <w:proofErr w:type="spellStart"/>
                            <w:r>
                              <w:rPr>
                                <w:b/>
                                <w:sz w:val="17"/>
                              </w:rPr>
                              <w:t>External</w:t>
                            </w:r>
                            <w:proofErr w:type="spellEnd"/>
                            <w:r>
                              <w:rPr>
                                <w:b/>
                                <w:sz w:val="17"/>
                              </w:rPr>
                              <w:t xml:space="preserve"> </w:t>
                            </w:r>
                            <w:proofErr w:type="spellStart"/>
                            <w:r>
                              <w:rPr>
                                <w:b/>
                                <w:sz w:val="17"/>
                              </w:rPr>
                              <w:t>Redirect</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1" o:spid="_x0000_s1122" type="#_x0000_t202" style="position:absolute;margin-left:62.35pt;margin-top:405.8pt;width:61.9pt;height:29.55pt;z-index:-251535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" filled="f" stroked="f">
                <v:textbox inset="0,0,0,0">
                  <w:txbxContent>
                    <w:p w:rsidR="00F37E6B" w:rsidRDefault="00F37E6B" w:rsidP="00F37E6B">
                      <w:pPr>
                        <w:spacing w:before="93" w:line="247" w:lineRule="auto"/>
                        <w:ind w:left="304" w:right="288" w:hanging="7"/>
                        <w:rPr>
                          <w:b/>
                          <w:sz w:val="17"/>
                        </w:rPr>
                      </w:pPr>
                      <w:proofErr w:type="spellStart"/>
                      <w:r>
                        <w:rPr>
                          <w:b/>
                          <w:sz w:val="17"/>
                        </w:rPr>
                        <w:t>External</w:t>
                      </w:r>
                      <w:proofErr w:type="spellEnd"/>
                      <w:r>
                        <w:rPr>
                          <w:b/>
                          <w:sz w:val="17"/>
                        </w:rPr>
                        <w:t xml:space="preserve"> </w:t>
                      </w:r>
                      <w:proofErr w:type="spellStart"/>
                      <w:r>
                        <w:rPr>
                          <w:b/>
                          <w:sz w:val="17"/>
                        </w:rPr>
                        <w:t>Redirect</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2144" behindDoc="1" locked="0" layoutInCell="1" allowOverlap="1" wp14:anchorId="356AACA6" wp14:editId="586E2489">
                <wp:simplePos x="0" y="0"/>
                <wp:positionH relativeFrom="page">
                  <wp:posOffset>1577975</wp:posOffset>
                </wp:positionH>
                <wp:positionV relativeFrom="page">
                  <wp:posOffset>5153660</wp:posOffset>
                </wp:positionV>
                <wp:extent cx="5190490" cy="375285"/>
                <wp:effectExtent l="0" t="635" r="3810" b="0"/>
                <wp:wrapNone/>
                <wp:docPr id="340" name="Cuadro de texto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485" w:right="215" w:hanging="2062"/>
                            </w:pPr>
                            <w:proofErr w:type="gramStart"/>
                            <w:r>
                              <w:t>Tries to force a redirect by sending specific parameter values to the URL, and then checks the headers and response to check whether a redirect occurred.</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0" o:spid="_x0000_s1123" type="#_x0000_t202" style="position:absolute;margin-left:124.25pt;margin-top:405.8pt;width:408.7pt;height:29.55pt;z-index:-251534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" filled="f" stroked="f">
                <v:textbox inset="0,0,0,0">
                  <w:txbxContent>
                    <w:p w:rsidR="00F37E6B" w:rsidRDefault="00F37E6B" w:rsidP="00F37E6B">
                      <w:pPr>
                        <w:pStyle w:val="Textoindependiente"/>
                        <w:spacing w:before="93" w:line="247" w:lineRule="auto"/>
                        <w:ind w:left="2485" w:right="215" w:hanging="2062"/>
                      </w:pPr>
                      <w:proofErr w:type="gramStart"/>
                      <w:r>
                        <w:t>Tries to force a redirect by sending specific parameter values to the URL, and then checks the headers and response to check whether a redirect occurred.</w:t>
                      </w:r>
                      <w:proofErr w:type="gramEnd"/>
                    </w:p>
                  </w:txbxContent>
                </v:textbox>
                <w10:wrap anchorx="page" anchory="page"/>
              </v:shape>
            </w:pict>
          </mc:Fallback>
        </mc:AlternateContent>
      </w:r>
      <w:r w:rsidR="00BA5233">
        <w:rPr>
          <w:noProof/>
        </w:rPr>
        <mc:AlternateContent>
          <mc:Choice Requires="wps">
            <w:drawing>
              <wp:anchor distT="0" distB="0" distL="114300" distR="114300" simplePos="0" relativeHeight="251783168" behindDoc="1" locked="0" layoutInCell="1" allowOverlap="1" wp14:anchorId="147C7982" wp14:editId="064E2C9F">
                <wp:simplePos x="0" y="0"/>
                <wp:positionH relativeFrom="page">
                  <wp:posOffset>791845</wp:posOffset>
                </wp:positionH>
                <wp:positionV relativeFrom="page">
                  <wp:posOffset>5528945</wp:posOffset>
                </wp:positionV>
                <wp:extent cx="786130" cy="503555"/>
                <wp:effectExtent l="1270" t="4445" r="3175" b="0"/>
                <wp:wrapNone/>
                <wp:docPr id="339" name="Cuadro de texto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88" w:right="338" w:hanging="48"/>
                              <w:jc w:val="both"/>
                              <w:rPr>
                                <w:b/>
                                <w:sz w:val="17"/>
                              </w:rPr>
                            </w:pPr>
                            <w:proofErr w:type="spellStart"/>
                            <w:r>
                              <w:rPr>
                                <w:b/>
                                <w:sz w:val="17"/>
                              </w:rPr>
                              <w:t>Format</w:t>
                            </w:r>
                            <w:proofErr w:type="spellEnd"/>
                            <w:r>
                              <w:rPr>
                                <w:b/>
                                <w:sz w:val="17"/>
                              </w:rPr>
                              <w:t xml:space="preserve"> </w:t>
                            </w:r>
                            <w:proofErr w:type="spellStart"/>
                            <w:r>
                              <w:rPr>
                                <w:b/>
                                <w:sz w:val="17"/>
                              </w:rPr>
                              <w:t>String</w:t>
                            </w:r>
                            <w:proofErr w:type="spellEnd"/>
                            <w:r>
                              <w:rPr>
                                <w:b/>
                                <w:sz w:val="17"/>
                              </w:rPr>
                              <w:t xml:space="preserve"> Err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9" o:spid="_x0000_s1124" type="#_x0000_t202" style="position:absolute;margin-left:62.35pt;margin-top:435.35pt;width:61.9pt;height:39.65pt;z-index:-251533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" filled="f" stroked="f">
                <v:textbox inset="0,0,0,0">
                  <w:txbxContent>
                    <w:p w:rsidR="00F37E6B" w:rsidRDefault="00F37E6B" w:rsidP="00F37E6B">
                      <w:pPr>
                        <w:spacing w:before="93" w:line="247" w:lineRule="auto"/>
                        <w:ind w:left="388" w:right="338" w:hanging="48"/>
                        <w:jc w:val="both"/>
                        <w:rPr>
                          <w:b/>
                          <w:sz w:val="17"/>
                        </w:rPr>
                      </w:pPr>
                      <w:proofErr w:type="spellStart"/>
                      <w:r>
                        <w:rPr>
                          <w:b/>
                          <w:sz w:val="17"/>
                        </w:rPr>
                        <w:t>Format</w:t>
                      </w:r>
                      <w:proofErr w:type="spellEnd"/>
                      <w:r>
                        <w:rPr>
                          <w:b/>
                          <w:sz w:val="17"/>
                        </w:rPr>
                        <w:t xml:space="preserve"> </w:t>
                      </w:r>
                      <w:proofErr w:type="spellStart"/>
                      <w:r>
                        <w:rPr>
                          <w:b/>
                          <w:sz w:val="17"/>
                        </w:rPr>
                        <w:t>String</w:t>
                      </w:r>
                      <w:proofErr w:type="spellEnd"/>
                      <w:r>
                        <w:rPr>
                          <w:b/>
                          <w:sz w:val="17"/>
                        </w:rPr>
                        <w:t xml:space="preserve"> Error</w:t>
                      </w:r>
                    </w:p>
                  </w:txbxContent>
                </v:textbox>
                <w10:wrap anchorx="page" anchory="page"/>
              </v:shape>
            </w:pict>
          </mc:Fallback>
        </mc:AlternateContent>
      </w:r>
      <w:r w:rsidR="00BA5233">
        <w:rPr>
          <w:noProof/>
        </w:rPr>
        <mc:AlternateContent>
          <mc:Choice Requires="wps">
            <w:drawing>
              <wp:anchor distT="0" distB="0" distL="114300" distR="114300" simplePos="0" relativeHeight="251784192" behindDoc="1" locked="0" layoutInCell="1" allowOverlap="1" wp14:anchorId="001292AD" wp14:editId="6391B230">
                <wp:simplePos x="0" y="0"/>
                <wp:positionH relativeFrom="page">
                  <wp:posOffset>1577975</wp:posOffset>
                </wp:positionH>
                <wp:positionV relativeFrom="page">
                  <wp:posOffset>5528945</wp:posOffset>
                </wp:positionV>
                <wp:extent cx="5190490" cy="503555"/>
                <wp:effectExtent l="0" t="4445" r="3810" b="0"/>
                <wp:wrapNone/>
                <wp:docPr id="338" name="Cuadro de texto 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69" w:right="215" w:hanging="3239"/>
                            </w:pPr>
                            <w:proofErr w:type="gramStart"/>
                            <w:r>
                              <w:t>Sends strings of input text that compiled C code would interpret as formatting parameters, and then looks for any anomalies.</w:t>
                            </w:r>
                            <w:proofErr w:type="gramEnd"/>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8" o:spid="_x0000_s1125" type="#_x0000_t202" style="position:absolute;margin-left:124.25pt;margin-top:435.35pt;width:408.7pt;height:39.65pt;z-index:-251532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" filled="f" stroked="f">
                <v:textbox inset="0,0,0,0">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69" w:right="215" w:hanging="3239"/>
                      </w:pPr>
                      <w:proofErr w:type="gramStart"/>
                      <w:r>
                        <w:t>Sends strings of input text that compiled C code would interpret as formatting parameters, and then looks for any anomalies.</w:t>
                      </w:r>
                      <w:proofErr w:type="gramEnd"/>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85216" behindDoc="1" locked="0" layoutInCell="1" allowOverlap="1" wp14:anchorId="676DD63F" wp14:editId="7BC10B32">
                <wp:simplePos x="0" y="0"/>
                <wp:positionH relativeFrom="page">
                  <wp:posOffset>791845</wp:posOffset>
                </wp:positionH>
                <wp:positionV relativeFrom="page">
                  <wp:posOffset>6031865</wp:posOffset>
                </wp:positionV>
                <wp:extent cx="786130" cy="375285"/>
                <wp:effectExtent l="1270" t="2540" r="3175" b="3175"/>
                <wp:wrapNone/>
                <wp:docPr id="337" name="Cuadro de texto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19" w:firstLine="6"/>
                              <w:rPr>
                                <w:b/>
                                <w:sz w:val="17"/>
                              </w:rPr>
                            </w:pPr>
                            <w:proofErr w:type="spellStart"/>
                            <w:r>
                              <w:rPr>
                                <w:b/>
                                <w:sz w:val="17"/>
                              </w:rPr>
                              <w:t>Parameter</w:t>
                            </w:r>
                            <w:proofErr w:type="spellEnd"/>
                            <w:r>
                              <w:rPr>
                                <w:b/>
                                <w:sz w:val="17"/>
                              </w:rPr>
                              <w:t xml:space="preserve"> </w:t>
                            </w:r>
                            <w:proofErr w:type="spellStart"/>
                            <w:r>
                              <w:rPr>
                                <w:b/>
                                <w:sz w:val="17"/>
                              </w:rPr>
                              <w:t>Temperin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7" o:spid="_x0000_s1126" type="#_x0000_t202" style="position:absolute;margin-left:62.35pt;margin-top:474.95pt;width:61.9pt;height:29.55pt;z-index:-251531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" filled="f" stroked="f">
                <v:textbox inset="0,0,0,0">
                  <w:txbxContent>
                    <w:p w:rsidR="00F37E6B" w:rsidRDefault="00F37E6B" w:rsidP="00F37E6B">
                      <w:pPr>
                        <w:spacing w:before="93" w:line="247" w:lineRule="auto"/>
                        <w:ind w:left="219" w:firstLine="6"/>
                        <w:rPr>
                          <w:b/>
                          <w:sz w:val="17"/>
                        </w:rPr>
                      </w:pPr>
                      <w:proofErr w:type="spellStart"/>
                      <w:r>
                        <w:rPr>
                          <w:b/>
                          <w:sz w:val="17"/>
                        </w:rPr>
                        <w:t>Parameter</w:t>
                      </w:r>
                      <w:proofErr w:type="spellEnd"/>
                      <w:r>
                        <w:rPr>
                          <w:b/>
                          <w:sz w:val="17"/>
                        </w:rPr>
                        <w:t xml:space="preserve"> </w:t>
                      </w:r>
                      <w:proofErr w:type="spellStart"/>
                      <w:r>
                        <w:rPr>
                          <w:b/>
                          <w:sz w:val="17"/>
                        </w:rPr>
                        <w:t>Tempering</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6240" behindDoc="1" locked="0" layoutInCell="1" allowOverlap="1" wp14:anchorId="37D774FA" wp14:editId="5FAF5F61">
                <wp:simplePos x="0" y="0"/>
                <wp:positionH relativeFrom="page">
                  <wp:posOffset>1577975</wp:posOffset>
                </wp:positionH>
                <wp:positionV relativeFrom="page">
                  <wp:posOffset>6031865</wp:posOffset>
                </wp:positionV>
                <wp:extent cx="5190490" cy="375285"/>
                <wp:effectExtent l="0" t="2540" r="3810" b="3175"/>
                <wp:wrapNone/>
                <wp:docPr id="336" name="Cuadro de texto 3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1658" w:right="215" w:hanging="1252"/>
                            </w:pPr>
                            <w:r>
                              <w:t>Submits requests with parameter values known to cause errors, and compares the response against patterns found in common errors in Java, Microsoft VBScript, PHP and othe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6" o:spid="_x0000_s1127" type="#_x0000_t202" style="position:absolute;margin-left:124.25pt;margin-top:474.95pt;width:408.7pt;height:29.55pt;z-index:-251530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" filled="f" stroked="f">
                <v:textbox inset="0,0,0,0">
                  <w:txbxContent>
                    <w:p w:rsidR="00F37E6B" w:rsidRDefault="00F37E6B" w:rsidP="00F37E6B">
                      <w:pPr>
                        <w:pStyle w:val="Textoindependiente"/>
                        <w:spacing w:before="93" w:line="247" w:lineRule="auto"/>
                        <w:ind w:left="1658" w:right="215" w:hanging="1252"/>
                      </w:pPr>
                      <w:r>
                        <w:t>Submits requests with parameter values known to cause errors, and compares the response against patterns found in common errors in Java, Microsoft VBScript, PHP and others.</w:t>
                      </w:r>
                    </w:p>
                  </w:txbxContent>
                </v:textbox>
                <w10:wrap anchorx="page" anchory="page"/>
              </v:shape>
            </w:pict>
          </mc:Fallback>
        </mc:AlternateContent>
      </w:r>
      <w:r w:rsidR="00BA5233">
        <w:rPr>
          <w:noProof/>
        </w:rPr>
        <mc:AlternateContent>
          <mc:Choice Requires="wps">
            <w:drawing>
              <wp:anchor distT="0" distB="0" distL="114300" distR="114300" simplePos="0" relativeHeight="251787264" behindDoc="1" locked="0" layoutInCell="1" allowOverlap="1" wp14:anchorId="65EAEDCB" wp14:editId="00B1719F">
                <wp:simplePos x="0" y="0"/>
                <wp:positionH relativeFrom="page">
                  <wp:posOffset>791845</wp:posOffset>
                </wp:positionH>
                <wp:positionV relativeFrom="page">
                  <wp:posOffset>6407150</wp:posOffset>
                </wp:positionV>
                <wp:extent cx="786130" cy="375285"/>
                <wp:effectExtent l="1270" t="0" r="3175" b="0"/>
                <wp:wrapNone/>
                <wp:docPr id="335" name="Cuadro de texto 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65" w:right="244" w:firstLine="180"/>
                              <w:rPr>
                                <w:b/>
                                <w:sz w:val="17"/>
                              </w:rPr>
                            </w:pPr>
                            <w:proofErr w:type="spellStart"/>
                            <w:r>
                              <w:rPr>
                                <w:b/>
                                <w:sz w:val="17"/>
                              </w:rPr>
                              <w:t>Path</w:t>
                            </w:r>
                            <w:proofErr w:type="spellEnd"/>
                            <w:r>
                              <w:rPr>
                                <w:b/>
                                <w:sz w:val="17"/>
                              </w:rPr>
                              <w:t xml:space="preserve"> </w:t>
                            </w:r>
                            <w:proofErr w:type="spellStart"/>
                            <w:r>
                              <w:rPr>
                                <w:b/>
                                <w:sz w:val="17"/>
                              </w:rPr>
                              <w:t>Traversal</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5" o:spid="_x0000_s1128" type="#_x0000_t202" style="position:absolute;margin-left:62.35pt;margin-top:504.5pt;width:61.9pt;height:29.55pt;z-index:-251529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" filled="f" stroked="f">
                <v:textbox inset="0,0,0,0">
                  <w:txbxContent>
                    <w:p w:rsidR="00F37E6B" w:rsidRDefault="00F37E6B" w:rsidP="00F37E6B">
                      <w:pPr>
                        <w:spacing w:before="93" w:line="247" w:lineRule="auto"/>
                        <w:ind w:left="265" w:right="244" w:firstLine="180"/>
                        <w:rPr>
                          <w:b/>
                          <w:sz w:val="17"/>
                        </w:rPr>
                      </w:pPr>
                      <w:proofErr w:type="spellStart"/>
                      <w:r>
                        <w:rPr>
                          <w:b/>
                          <w:sz w:val="17"/>
                        </w:rPr>
                        <w:t>Path</w:t>
                      </w:r>
                      <w:proofErr w:type="spellEnd"/>
                      <w:r>
                        <w:rPr>
                          <w:b/>
                          <w:sz w:val="17"/>
                        </w:rPr>
                        <w:t xml:space="preserve"> </w:t>
                      </w:r>
                      <w:proofErr w:type="spellStart"/>
                      <w:r>
                        <w:rPr>
                          <w:b/>
                          <w:sz w:val="17"/>
                        </w:rPr>
                        <w:t>Traversal</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8288" behindDoc="1" locked="0" layoutInCell="1" allowOverlap="1" wp14:anchorId="32609151" wp14:editId="3DB39EE1">
                <wp:simplePos x="0" y="0"/>
                <wp:positionH relativeFrom="page">
                  <wp:posOffset>1577975</wp:posOffset>
                </wp:positionH>
                <wp:positionV relativeFrom="page">
                  <wp:posOffset>6407150</wp:posOffset>
                </wp:positionV>
                <wp:extent cx="5190490" cy="375285"/>
                <wp:effectExtent l="0" t="0" r="3810" b="0"/>
                <wp:wrapNone/>
                <wp:docPr id="334" name="Cuadro de texto 3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1656" w:right="215" w:hanging="1399"/>
                            </w:pPr>
                            <w:r>
                              <w:t>Tries to access files and directories outside of the web document root using combinations of pathname prefixes and names of local files typically found in Windows or *NIX syste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4" o:spid="_x0000_s1129" type="#_x0000_t202" style="position:absolute;margin-left:124.25pt;margin-top:504.5pt;width:408.7pt;height:29.55pt;z-index:-251528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" filled="f" stroked="f">
                <v:textbox inset="0,0,0,0">
                  <w:txbxContent>
                    <w:p w:rsidR="00F37E6B" w:rsidRDefault="00F37E6B" w:rsidP="00F37E6B">
                      <w:pPr>
                        <w:pStyle w:val="Textoindependiente"/>
                        <w:spacing w:before="93" w:line="247" w:lineRule="auto"/>
                        <w:ind w:left="1656" w:right="215" w:hanging="1399"/>
                      </w:pPr>
                      <w:r>
                        <w:t>Tries to access files and directories outside of the web document root using combinations of pathname prefixes and names of local files typically found in Windows or *NIX systems.</w:t>
                      </w:r>
                    </w:p>
                  </w:txbxContent>
                </v:textbox>
                <w10:wrap anchorx="page" anchory="page"/>
              </v:shape>
            </w:pict>
          </mc:Fallback>
        </mc:AlternateContent>
      </w:r>
      <w:r w:rsidR="00BA5233">
        <w:rPr>
          <w:noProof/>
        </w:rPr>
        <mc:AlternateContent>
          <mc:Choice Requires="wps">
            <w:drawing>
              <wp:anchor distT="0" distB="0" distL="114300" distR="114300" simplePos="0" relativeHeight="251789312" behindDoc="1" locked="0" layoutInCell="1" allowOverlap="1" wp14:anchorId="2EE2E389" wp14:editId="513FCD12">
                <wp:simplePos x="0" y="0"/>
                <wp:positionH relativeFrom="page">
                  <wp:posOffset>791845</wp:posOffset>
                </wp:positionH>
                <wp:positionV relativeFrom="page">
                  <wp:posOffset>6781800</wp:posOffset>
                </wp:positionV>
                <wp:extent cx="786130" cy="503555"/>
                <wp:effectExtent l="1270" t="0" r="3175" b="1270"/>
                <wp:wrapNone/>
                <wp:docPr id="333" name="Cuadro de texto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73" w:right="271"/>
                              <w:jc w:val="center"/>
                              <w:rPr>
                                <w:b/>
                                <w:sz w:val="17"/>
                              </w:rPr>
                            </w:pPr>
                            <w:proofErr w:type="spellStart"/>
                            <w:r>
                              <w:rPr>
                                <w:b/>
                                <w:sz w:val="17"/>
                              </w:rPr>
                              <w:t>Remote</w:t>
                            </w:r>
                            <w:proofErr w:type="spellEnd"/>
                            <w:r>
                              <w:rPr>
                                <w:b/>
                                <w:sz w:val="17"/>
                              </w:rPr>
                              <w:t xml:space="preserve"> File </w:t>
                            </w:r>
                            <w:proofErr w:type="spellStart"/>
                            <w:r>
                              <w:rPr>
                                <w:b/>
                                <w:sz w:val="17"/>
                              </w:rPr>
                              <w:t>Inclus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3" o:spid="_x0000_s1130" type="#_x0000_t202" style="position:absolute;margin-left:62.35pt;margin-top:534pt;width:61.9pt;height:39.65pt;z-index:-251527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" filled="f" stroked="f">
                <v:textbox inset="0,0,0,0">
                  <w:txbxContent>
                    <w:p w:rsidR="00F37E6B" w:rsidRDefault="00F37E6B" w:rsidP="00F37E6B">
                      <w:pPr>
                        <w:spacing w:before="93" w:line="247" w:lineRule="auto"/>
                        <w:ind w:left="273" w:right="271"/>
                        <w:jc w:val="center"/>
                        <w:rPr>
                          <w:b/>
                          <w:sz w:val="17"/>
                        </w:rPr>
                      </w:pPr>
                      <w:proofErr w:type="spellStart"/>
                      <w:r>
                        <w:rPr>
                          <w:b/>
                          <w:sz w:val="17"/>
                        </w:rPr>
                        <w:t>Remote</w:t>
                      </w:r>
                      <w:proofErr w:type="spellEnd"/>
                      <w:r>
                        <w:rPr>
                          <w:b/>
                          <w:sz w:val="17"/>
                        </w:rPr>
                        <w:t xml:space="preserve"> File </w:t>
                      </w:r>
                      <w:proofErr w:type="spellStart"/>
                      <w:r>
                        <w:rPr>
                          <w:b/>
                          <w:sz w:val="17"/>
                        </w:rPr>
                        <w:t>Inclus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0336" behindDoc="1" locked="0" layoutInCell="1" allowOverlap="1" wp14:anchorId="17AAFE43" wp14:editId="15E91833">
                <wp:simplePos x="0" y="0"/>
                <wp:positionH relativeFrom="page">
                  <wp:posOffset>1577975</wp:posOffset>
                </wp:positionH>
                <wp:positionV relativeFrom="page">
                  <wp:posOffset>6781800</wp:posOffset>
                </wp:positionV>
                <wp:extent cx="5190490" cy="503555"/>
                <wp:effectExtent l="0" t="0" r="3810" b="1270"/>
                <wp:wrapNone/>
                <wp:docPr id="332" name="Cuadro de texto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47" w:right="215" w:hanging="3310"/>
                            </w:pPr>
                            <w:r>
                              <w:t>Passes an external URL as a parameter value for the current URL and checks whether this causes the title of the page to change.</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2" o:spid="_x0000_s1131" type="#_x0000_t202" style="position:absolute;margin-left:124.25pt;margin-top:534pt;width:408.7pt;height:39.65pt;z-index:-251526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" filled="f" stroked="f">
                <v:textbox inset="0,0,0,0">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47" w:right="215" w:hanging="3310"/>
                      </w:pPr>
                      <w:r>
                        <w:t>Passes an external URL as a parameter value for the current URL and checks whether this causes the title of the page to change.</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91360" behindDoc="1" locked="0" layoutInCell="1" allowOverlap="1" wp14:anchorId="2A52176C" wp14:editId="2A595B3C">
                <wp:simplePos x="0" y="0"/>
                <wp:positionH relativeFrom="page">
                  <wp:posOffset>791845</wp:posOffset>
                </wp:positionH>
                <wp:positionV relativeFrom="page">
                  <wp:posOffset>7284720</wp:posOffset>
                </wp:positionV>
                <wp:extent cx="786130" cy="503555"/>
                <wp:effectExtent l="1270" t="0" r="3175" b="3175"/>
                <wp:wrapNone/>
                <wp:docPr id="331" name="Cuadro de texto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30" w:right="197" w:hanging="31"/>
                              <w:jc w:val="both"/>
                              <w:rPr>
                                <w:b/>
                                <w:sz w:val="17"/>
                              </w:rPr>
                            </w:pPr>
                            <w:proofErr w:type="spellStart"/>
                            <w:r>
                              <w:rPr>
                                <w:b/>
                                <w:sz w:val="17"/>
                              </w:rPr>
                              <w:t>Remote</w:t>
                            </w:r>
                            <w:proofErr w:type="spellEnd"/>
                            <w:r>
                              <w:rPr>
                                <w:b/>
                                <w:sz w:val="17"/>
                              </w:rPr>
                              <w:t xml:space="preserve"> OS </w:t>
                            </w:r>
                            <w:proofErr w:type="spellStart"/>
                            <w:r>
                              <w:rPr>
                                <w:b/>
                                <w:sz w:val="17"/>
                              </w:rPr>
                              <w:t>Command</w:t>
                            </w:r>
                            <w:proofErr w:type="spellEnd"/>
                            <w:r>
                              <w:rPr>
                                <w:b/>
                                <w:sz w:val="17"/>
                              </w:rPr>
                              <w:t xml:space="preserve"> </w:t>
                            </w:r>
                            <w:proofErr w:type="spellStart"/>
                            <w:r>
                              <w:rPr>
                                <w:b/>
                                <w:sz w:val="17"/>
                              </w:rPr>
                              <w:t>Inject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1" o:spid="_x0000_s1132" type="#_x0000_t202" style="position:absolute;margin-left:62.35pt;margin-top:573.6pt;width:61.9pt;height:39.65pt;z-index:-251525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" filled="f" stroked="f">
                <v:textbox inset="0,0,0,0">
                  <w:txbxContent>
                    <w:p w:rsidR="00F37E6B" w:rsidRDefault="00F37E6B" w:rsidP="00F37E6B">
                      <w:pPr>
                        <w:spacing w:before="93" w:line="247" w:lineRule="auto"/>
                        <w:ind w:left="230" w:right="197" w:hanging="31"/>
                        <w:jc w:val="both"/>
                        <w:rPr>
                          <w:b/>
                          <w:sz w:val="17"/>
                        </w:rPr>
                      </w:pPr>
                      <w:proofErr w:type="spellStart"/>
                      <w:r>
                        <w:rPr>
                          <w:b/>
                          <w:sz w:val="17"/>
                        </w:rPr>
                        <w:t>Remote</w:t>
                      </w:r>
                      <w:proofErr w:type="spellEnd"/>
                      <w:r>
                        <w:rPr>
                          <w:b/>
                          <w:sz w:val="17"/>
                        </w:rPr>
                        <w:t xml:space="preserve"> OS </w:t>
                      </w:r>
                      <w:proofErr w:type="spellStart"/>
                      <w:r>
                        <w:rPr>
                          <w:b/>
                          <w:sz w:val="17"/>
                        </w:rPr>
                        <w:t>Command</w:t>
                      </w:r>
                      <w:proofErr w:type="spellEnd"/>
                      <w:r>
                        <w:rPr>
                          <w:b/>
                          <w:sz w:val="17"/>
                        </w:rPr>
                        <w:t xml:space="preserve"> </w:t>
                      </w:r>
                      <w:proofErr w:type="spellStart"/>
                      <w:r>
                        <w:rPr>
                          <w:b/>
                          <w:sz w:val="17"/>
                        </w:rPr>
                        <w:t>Injec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2384" behindDoc="1" locked="0" layoutInCell="1" allowOverlap="1" wp14:anchorId="410DCDD6" wp14:editId="499E57B1">
                <wp:simplePos x="0" y="0"/>
                <wp:positionH relativeFrom="page">
                  <wp:posOffset>1577975</wp:posOffset>
                </wp:positionH>
                <wp:positionV relativeFrom="page">
                  <wp:posOffset>7284720</wp:posOffset>
                </wp:positionV>
                <wp:extent cx="5190490" cy="503555"/>
                <wp:effectExtent l="0" t="0" r="3810" b="3175"/>
                <wp:wrapNone/>
                <wp:docPr id="330" name="Cuadro de texto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34" w:right="232"/>
                              <w:jc w:val="center"/>
                            </w:pPr>
                            <w:r>
                              <w:t xml:space="preserve">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w:t>
                            </w:r>
                            <w:proofErr w:type="gramStart"/>
                            <w:r>
                              <w:t>the  responses</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0" o:spid="_x0000_s1133" type="#_x0000_t202" style="position:absolute;margin-left:124.25pt;margin-top:573.6pt;width:408.7pt;height:39.65pt;z-index:-251524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" filled="f" stroked="f">
                <v:textbox inset="0,0,0,0">
                  <w:txbxContent>
                    <w:p w:rsidR="00F37E6B" w:rsidRDefault="00F37E6B" w:rsidP="00F37E6B">
                      <w:pPr>
                        <w:pStyle w:val="Textoindependiente"/>
                        <w:spacing w:before="93" w:line="247" w:lineRule="auto"/>
                        <w:ind w:left="234" w:right="232"/>
                        <w:jc w:val="center"/>
                      </w:pPr>
                      <w:r>
                        <w:t xml:space="preserve">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w:t>
                      </w:r>
                      <w:proofErr w:type="gramStart"/>
                      <w:r>
                        <w:t>the  responses</w:t>
                      </w:r>
                      <w:proofErr w:type="gramEnd"/>
                      <w:r>
                        <w:t>.</w:t>
                      </w:r>
                    </w:p>
                  </w:txbxContent>
                </v:textbox>
                <w10:wrap anchorx="page" anchory="page"/>
              </v:shape>
            </w:pict>
          </mc:Fallback>
        </mc:AlternateContent>
      </w:r>
      <w:r w:rsidR="00BA5233">
        <w:rPr>
          <w:noProof/>
        </w:rPr>
        <mc:AlternateContent>
          <mc:Choice Requires="wps">
            <w:drawing>
              <wp:anchor distT="0" distB="0" distL="114300" distR="114300" simplePos="0" relativeHeight="251793408" behindDoc="1" locked="0" layoutInCell="1" allowOverlap="1" wp14:anchorId="5A97100B" wp14:editId="704F61AA">
                <wp:simplePos x="0" y="0"/>
                <wp:positionH relativeFrom="page">
                  <wp:posOffset>791845</wp:posOffset>
                </wp:positionH>
                <wp:positionV relativeFrom="page">
                  <wp:posOffset>7788275</wp:posOffset>
                </wp:positionV>
                <wp:extent cx="786130" cy="503555"/>
                <wp:effectExtent l="1270" t="0" r="3175" b="4445"/>
                <wp:wrapNone/>
                <wp:docPr id="329" name="Cuadro de texto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196" w:right="194"/>
                              <w:jc w:val="center"/>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Code</w:t>
                            </w:r>
                            <w:proofErr w:type="spellEnd"/>
                            <w:r>
                              <w:rPr>
                                <w:b/>
                                <w:sz w:val="17"/>
                              </w:rPr>
                              <w:t xml:space="preserve"> </w:t>
                            </w:r>
                            <w:proofErr w:type="spellStart"/>
                            <w:r>
                              <w:rPr>
                                <w:b/>
                                <w:sz w:val="17"/>
                              </w:rPr>
                              <w:t>Inject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9" o:spid="_x0000_s1134" type="#_x0000_t202" style="position:absolute;margin-left:62.35pt;margin-top:613.25pt;width:61.9pt;height:39.65pt;z-index:-251523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" filled="f" stroked="f">
                <v:textbox inset="0,0,0,0">
                  <w:txbxContent>
                    <w:p w:rsidR="00F37E6B" w:rsidRDefault="00F37E6B" w:rsidP="00F37E6B">
                      <w:pPr>
                        <w:spacing w:before="93" w:line="247" w:lineRule="auto"/>
                        <w:ind w:left="196" w:right="194"/>
                        <w:jc w:val="center"/>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Code</w:t>
                      </w:r>
                      <w:proofErr w:type="spellEnd"/>
                      <w:r>
                        <w:rPr>
                          <w:b/>
                          <w:sz w:val="17"/>
                        </w:rPr>
                        <w:t xml:space="preserve"> </w:t>
                      </w:r>
                      <w:proofErr w:type="spellStart"/>
                      <w:r>
                        <w:rPr>
                          <w:b/>
                          <w:sz w:val="17"/>
                        </w:rPr>
                        <w:t>Injec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4432" behindDoc="1" locked="0" layoutInCell="1" allowOverlap="1" wp14:anchorId="3062B7A3" wp14:editId="562BABE0">
                <wp:simplePos x="0" y="0"/>
                <wp:positionH relativeFrom="page">
                  <wp:posOffset>1577975</wp:posOffset>
                </wp:positionH>
                <wp:positionV relativeFrom="page">
                  <wp:posOffset>7788275</wp:posOffset>
                </wp:positionV>
                <wp:extent cx="5190490" cy="503555"/>
                <wp:effectExtent l="0" t="0" r="3810" b="4445"/>
                <wp:wrapNone/>
                <wp:docPr id="328" name="Cuadro de texto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798"/>
                            </w:pPr>
                            <w:r>
                              <w:t>Submits PHP and ASP attack strings as URL parameter values and then examines the response.</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8" o:spid="_x0000_s1135" type="#_x0000_t202" style="position:absolute;margin-left:124.25pt;margin-top:613.25pt;width:408.7pt;height:39.65pt;z-index:-251522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" filled="f" stroked="f">
                <v:textbox inset="0,0,0,0">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798"/>
                      </w:pPr>
                      <w:r>
                        <w:t>Submits PHP and ASP attack strings as URL parameter values and then examines the response.</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95456" behindDoc="1" locked="0" layoutInCell="1" allowOverlap="1" wp14:anchorId="646D8B09" wp14:editId="597BD03A">
                <wp:simplePos x="0" y="0"/>
                <wp:positionH relativeFrom="page">
                  <wp:posOffset>791845</wp:posOffset>
                </wp:positionH>
                <wp:positionV relativeFrom="page">
                  <wp:posOffset>8291195</wp:posOffset>
                </wp:positionV>
                <wp:extent cx="786130" cy="375285"/>
                <wp:effectExtent l="1270" t="4445" r="3175" b="1270"/>
                <wp:wrapNone/>
                <wp:docPr id="327" name="Cuadro de texto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40" w:right="187" w:hanging="145"/>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Include</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7" o:spid="_x0000_s1136" type="#_x0000_t202" style="position:absolute;margin-left:62.35pt;margin-top:652.85pt;width:61.9pt;height:29.55pt;z-index:-251521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" filled="f" stroked="f">
                <v:textbox inset="0,0,0,0">
                  <w:txbxContent>
                    <w:p w:rsidR="00F37E6B" w:rsidRDefault="00F37E6B" w:rsidP="00F37E6B">
                      <w:pPr>
                        <w:spacing w:before="93" w:line="247" w:lineRule="auto"/>
                        <w:ind w:left="340" w:right="187" w:hanging="145"/>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Include</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6480" behindDoc="1" locked="0" layoutInCell="1" allowOverlap="1" wp14:anchorId="7DF039DA" wp14:editId="03E858E9">
                <wp:simplePos x="0" y="0"/>
                <wp:positionH relativeFrom="page">
                  <wp:posOffset>1577975</wp:posOffset>
                </wp:positionH>
                <wp:positionV relativeFrom="page">
                  <wp:posOffset>8291195</wp:posOffset>
                </wp:positionV>
                <wp:extent cx="5190490" cy="375285"/>
                <wp:effectExtent l="0" t="4445" r="3810" b="1270"/>
                <wp:wrapNone/>
                <wp:docPr id="326" name="Cuadro de texto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765" w:right="215" w:hanging="542"/>
                            </w:pPr>
                            <w:r>
                              <w:t xml:space="preserve">Detects the OS the server is running on, and then sends a HTML SSI directive. The response is then analyzed to check whether it matches with a pattern indicating the SSI (Server Side Include) </w:t>
                            </w:r>
                            <w:proofErr w:type="gramStart"/>
                            <w:r>
                              <w:t>was  successful</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6" o:spid="_x0000_s1138" type="#_x0000_t202" style="position:absolute;margin-left:124.25pt;margin-top:652.85pt;width:408.7pt;height:29.55pt;z-index:-251520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" filled="f" stroked="f">
                <v:textbox inset="0,0,0,0">
                  <w:txbxContent>
                    <w:p w:rsidR="00F37E6B" w:rsidRDefault="00F37E6B" w:rsidP="00F37E6B">
                      <w:pPr>
                        <w:pStyle w:val="Textoindependiente"/>
                        <w:spacing w:before="93" w:line="247" w:lineRule="auto"/>
                        <w:ind w:left="765" w:right="215" w:hanging="542"/>
                      </w:pPr>
                      <w:r>
                        <w:t xml:space="preserve">Detects the OS the server is running on, and then sends a HTML SSI directive. The response is then analyzed to check whether it matches with a pattern indicating the SSI (Server Side Include) </w:t>
                      </w:r>
                      <w:proofErr w:type="gramStart"/>
                      <w:r>
                        <w:t>was  successful</w:t>
                      </w:r>
                      <w:proofErr w:type="gramEnd"/>
                      <w:r>
                        <w:t>.</w:t>
                      </w:r>
                    </w:p>
                  </w:txbxContent>
                </v:textbox>
                <w10:wrap anchorx="page" anchory="page"/>
              </v:shape>
            </w:pict>
          </mc:Fallback>
        </mc:AlternateContent>
      </w:r>
      <w:r w:rsidR="00BA5233">
        <w:rPr>
          <w:noProof/>
        </w:rPr>
        <mc:AlternateContent>
          <mc:Choice Requires="wps">
            <w:drawing>
              <wp:anchor distT="0" distB="0" distL="114300" distR="114300" simplePos="0" relativeHeight="251798528" behindDoc="1" locked="0" layoutInCell="1" allowOverlap="1" wp14:anchorId="155EB46A" wp14:editId="6D3C0B11">
                <wp:simplePos x="0" y="0"/>
                <wp:positionH relativeFrom="page">
                  <wp:posOffset>1577975</wp:posOffset>
                </wp:positionH>
                <wp:positionV relativeFrom="page">
                  <wp:posOffset>8665845</wp:posOffset>
                </wp:positionV>
                <wp:extent cx="5190490" cy="375285"/>
                <wp:effectExtent l="0" t="0" r="3810" b="0"/>
                <wp:wrapNone/>
                <wp:docPr id="324" name="Cuadro de texto 3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035" w:right="215" w:hanging="1747"/>
                            </w:pPr>
                            <w:proofErr w:type="gramStart"/>
                            <w:r>
                              <w:t>Attacks URL parameters and form parameters with valid and invalid SQL syntax, using diverse SQL injection techniques such as error, Boolean or Union based injection.</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4" o:spid="_x0000_s1139" type="#_x0000_t202" style="position:absolute;margin-left:124.25pt;margin-top:682.35pt;width:408.7pt;height:29.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" filled="f" stroked="f">
                <v:textbox inset="0,0,0,0">
                  <w:txbxContent>
                    <w:p w:rsidR="00F37E6B" w:rsidRDefault="00F37E6B" w:rsidP="00F37E6B">
                      <w:pPr>
                        <w:pStyle w:val="Textoindependiente"/>
                        <w:spacing w:before="93" w:line="247" w:lineRule="auto"/>
                        <w:ind w:left="2035" w:right="215" w:hanging="1747"/>
                      </w:pPr>
                      <w:proofErr w:type="gramStart"/>
                      <w:r>
                        <w:t>Attacks URL parameters and form parameters with valid and invalid SQL syntax, using diverse SQL injection techniques such as error, Boolean or Union based injection.</w:t>
                      </w:r>
                      <w:proofErr w:type="gramEnd"/>
                    </w:p>
                  </w:txbxContent>
                </v:textbox>
                <w10:wrap anchorx="page" anchory="page"/>
              </v:shape>
            </w:pict>
          </mc:Fallback>
        </mc:AlternateContent>
      </w:r>
      <w:r w:rsidR="00BA5233">
        <w:rPr>
          <w:noProof/>
        </w:rPr>
        <mc:AlternateContent>
          <mc:Choice Requires="wps">
            <w:drawing>
              <wp:anchor distT="0" distB="0" distL="114300" distR="114300" simplePos="0" relativeHeight="251799552" behindDoc="1" locked="0" layoutInCell="1" allowOverlap="1" wp14:anchorId="33816CBC" wp14:editId="07352ECF">
                <wp:simplePos x="0" y="0"/>
                <wp:positionH relativeFrom="page">
                  <wp:posOffset>787400</wp:posOffset>
                </wp:positionH>
                <wp:positionV relativeFrom="page">
                  <wp:posOffset>267335</wp:posOffset>
                </wp:positionV>
                <wp:extent cx="5985510" cy="152400"/>
                <wp:effectExtent l="0" t="635" r="0" b="0"/>
                <wp:wrapNone/>
                <wp:docPr id="323" name="Cuadro de texto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3" o:spid="_x0000_s1140" type="#_x0000_t202" style="position:absolute;margin-left:62pt;margin-top:21.05pt;width:471.3pt;height:12pt;z-index:-251516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800576" behindDoc="1" locked="0" layoutInCell="1" allowOverlap="1" wp14:anchorId="1E516BC1" wp14:editId="349F9990">
                <wp:simplePos x="0" y="0"/>
                <wp:positionH relativeFrom="page">
                  <wp:posOffset>787400</wp:posOffset>
                </wp:positionH>
                <wp:positionV relativeFrom="page">
                  <wp:posOffset>10035540</wp:posOffset>
                </wp:positionV>
                <wp:extent cx="5985510" cy="152400"/>
                <wp:effectExtent l="0" t="0" r="0" b="3810"/>
                <wp:wrapNone/>
                <wp:docPr id="322" name="Cuadro de texto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2" o:spid="_x0000_s1141" type="#_x0000_t202" style="position:absolute;margin-left:62pt;margin-top:790.2pt;width:471.3pt;height:12pt;z-index:-251515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BRaa&#10;yroCAAC9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807744" behindDoc="1" locked="0" layoutInCell="1" allowOverlap="1" wp14:anchorId="69D309F8" wp14:editId="60325512">
                <wp:simplePos x="0" y="0"/>
                <wp:positionH relativeFrom="page">
                  <wp:posOffset>771525</wp:posOffset>
                </wp:positionH>
                <wp:positionV relativeFrom="page">
                  <wp:posOffset>962025</wp:posOffset>
                </wp:positionV>
                <wp:extent cx="5660390" cy="828675"/>
                <wp:effectExtent l="0" t="0" r="16510" b="9525"/>
                <wp:wrapNone/>
                <wp:docPr id="309" name="Cuadro de texto 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0390" cy="828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Risk Rating</w:t>
                            </w:r>
                          </w:p>
                          <w:p w:rsidR="00F37E6B" w:rsidRDefault="00F37E6B" w:rsidP="00F37E6B">
                            <w:pPr>
                              <w:pStyle w:val="Textoindependiente"/>
                              <w:spacing w:before="240" w:line="270" w:lineRule="atLeast"/>
                            </w:pPr>
                            <w:r>
                              <w:t>Vulnerabilities are rated according to their prevalence and their potential impact, as well as the difficulty of the exploit. The total number of vulnerabilities found for each risk level i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9" o:spid="_x0000_s1142" type="#_x0000_t202" style="position:absolute;margin-left:60.75pt;margin-top:75.75pt;width:445.7pt;height:65.25pt;z-index:-251508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" filled="f" stroked="f">
                <v:textbox inset="0,0,0,0">
                  <w:txbxContent>
                    <w:p w:rsidR="00F37E6B" w:rsidRPr="00112330" w:rsidRDefault="00F37E6B" w:rsidP="00F37E6B">
                      <w:pPr>
                        <w:spacing w:before="10"/>
                        <w:ind w:left="20"/>
                        <w:rPr>
                          <w:b/>
                          <w:sz w:val="34"/>
                          <w:lang w:val="en-US"/>
                        </w:rPr>
                      </w:pPr>
                      <w:r w:rsidRPr="00112330">
                        <w:rPr>
                          <w:b/>
                          <w:sz w:val="34"/>
                          <w:lang w:val="en-US"/>
                        </w:rPr>
                        <w:t>Risk Rating</w:t>
                      </w:r>
                    </w:p>
                    <w:p w:rsidR="00F37E6B" w:rsidRDefault="00F37E6B" w:rsidP="00F37E6B">
                      <w:pPr>
                        <w:pStyle w:val="Textoindependiente"/>
                        <w:spacing w:before="240" w:line="270" w:lineRule="atLeast"/>
                      </w:pPr>
                      <w:r>
                        <w:t>Vulnerabilities are rated according to their prevalence and their potential impact, as well as the difficulty of the exploit. The total number of vulnerabilities found for each risk level is:</w:t>
                      </w:r>
                    </w:p>
                  </w:txbxContent>
                </v:textbox>
                <w10:wrap anchorx="page" anchory="page"/>
              </v:shape>
            </w:pict>
          </mc:Fallback>
        </mc:AlternateContent>
      </w:r>
      <w:r>
        <w:rPr>
          <w:noProof/>
        </w:rPr>
        <mc:AlternateContent>
          <mc:Choice Requires="wpg">
            <w:drawing>
              <wp:anchor distT="0" distB="0" distL="114300" distR="114300" simplePos="0" relativeHeight="251801600" behindDoc="1" locked="0" layoutInCell="1" allowOverlap="1" wp14:anchorId="05F6758D" wp14:editId="5B0845D0">
                <wp:simplePos x="0" y="0"/>
                <wp:positionH relativeFrom="page">
                  <wp:posOffset>874395</wp:posOffset>
                </wp:positionH>
                <wp:positionV relativeFrom="page">
                  <wp:posOffset>1906905</wp:posOffset>
                </wp:positionV>
                <wp:extent cx="45720" cy="45720"/>
                <wp:effectExtent l="7620" t="11430" r="3810" b="9525"/>
                <wp:wrapNone/>
                <wp:docPr id="319" name="Grupo 3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45720"/>
                          <a:chOff x="1377" y="3003"/>
                          <a:chExt cx="72" cy="72"/>
                        </a:xfrm>
                      </wpg:grpSpPr>
                      <wps:wsp>
                        <wps:cNvPr id="320" name="Freeform 514"/>
                        <wps:cNvSpPr>
                          <a:spLocks/>
                        </wps:cNvSpPr>
                        <wps:spPr bwMode="auto">
                          <a:xfrm>
                            <a:off x="1384" y="3010"/>
                            <a:ext cx="58" cy="58"/>
                          </a:xfrm>
                          <a:custGeom>
                            <a:avLst/>
                            <a:gdLst>
                              <a:gd name="T0" fmla="+- 0 1413 1384"/>
                              <a:gd name="T1" fmla="*/ T0 w 58"/>
                              <a:gd name="T2" fmla="+- 0 3068 3010"/>
                              <a:gd name="T3" fmla="*/ 3068 h 58"/>
                              <a:gd name="T4" fmla="+- 0 1401 1384"/>
                              <a:gd name="T5" fmla="*/ T4 w 58"/>
                              <a:gd name="T6" fmla="+- 0 3066 3010"/>
                              <a:gd name="T7" fmla="*/ 3066 h 58"/>
                              <a:gd name="T8" fmla="+- 0 1392 1384"/>
                              <a:gd name="T9" fmla="*/ T8 w 58"/>
                              <a:gd name="T10" fmla="+- 0 3060 3010"/>
                              <a:gd name="T11" fmla="*/ 3060 h 58"/>
                              <a:gd name="T12" fmla="+- 0 1386 1384"/>
                              <a:gd name="T13" fmla="*/ T12 w 58"/>
                              <a:gd name="T14" fmla="+- 0 3050 3010"/>
                              <a:gd name="T15" fmla="*/ 3050 h 58"/>
                              <a:gd name="T16" fmla="+- 0 1384 1384"/>
                              <a:gd name="T17" fmla="*/ T16 w 58"/>
                              <a:gd name="T18" fmla="+- 0 3039 3010"/>
                              <a:gd name="T19" fmla="*/ 3039 h 58"/>
                              <a:gd name="T20" fmla="+- 0 1386 1384"/>
                              <a:gd name="T21" fmla="*/ T20 w 58"/>
                              <a:gd name="T22" fmla="+- 0 3028 3010"/>
                              <a:gd name="T23" fmla="*/ 3028 h 58"/>
                              <a:gd name="T24" fmla="+- 0 1392 1384"/>
                              <a:gd name="T25" fmla="*/ T24 w 58"/>
                              <a:gd name="T26" fmla="+- 0 3019 3010"/>
                              <a:gd name="T27" fmla="*/ 3019 h 58"/>
                              <a:gd name="T28" fmla="+- 0 1401 1384"/>
                              <a:gd name="T29" fmla="*/ T28 w 58"/>
                              <a:gd name="T30" fmla="+- 0 3013 3010"/>
                              <a:gd name="T31" fmla="*/ 3013 h 58"/>
                              <a:gd name="T32" fmla="+- 0 1413 1384"/>
                              <a:gd name="T33" fmla="*/ T32 w 58"/>
                              <a:gd name="T34" fmla="+- 0 3010 3010"/>
                              <a:gd name="T35" fmla="*/ 3010 h 58"/>
                              <a:gd name="T36" fmla="+- 0 1424 1384"/>
                              <a:gd name="T37" fmla="*/ T36 w 58"/>
                              <a:gd name="T38" fmla="+- 0 3013 3010"/>
                              <a:gd name="T39" fmla="*/ 3013 h 58"/>
                              <a:gd name="T40" fmla="+- 0 1433 1384"/>
                              <a:gd name="T41" fmla="*/ T40 w 58"/>
                              <a:gd name="T42" fmla="+- 0 3019 3010"/>
                              <a:gd name="T43" fmla="*/ 3019 h 58"/>
                              <a:gd name="T44" fmla="+- 0 1439 1384"/>
                              <a:gd name="T45" fmla="*/ T44 w 58"/>
                              <a:gd name="T46" fmla="+- 0 3028 3010"/>
                              <a:gd name="T47" fmla="*/ 3028 h 58"/>
                              <a:gd name="T48" fmla="+- 0 1441 1384"/>
                              <a:gd name="T49" fmla="*/ T48 w 58"/>
                              <a:gd name="T50" fmla="+- 0 3039 3010"/>
                              <a:gd name="T51" fmla="*/ 3039 h 58"/>
                              <a:gd name="T52" fmla="+- 0 1439 1384"/>
                              <a:gd name="T53" fmla="*/ T52 w 58"/>
                              <a:gd name="T54" fmla="+- 0 3050 3010"/>
                              <a:gd name="T55" fmla="*/ 3050 h 58"/>
                              <a:gd name="T56" fmla="+- 0 1433 1384"/>
                              <a:gd name="T57" fmla="*/ T56 w 58"/>
                              <a:gd name="T58" fmla="+- 0 3060 3010"/>
                              <a:gd name="T59" fmla="*/ 3060 h 58"/>
                              <a:gd name="T60" fmla="+- 0 1424 1384"/>
                              <a:gd name="T61" fmla="*/ T60 w 58"/>
                              <a:gd name="T62" fmla="+- 0 3066 3010"/>
                              <a:gd name="T63" fmla="*/ 3066 h 58"/>
                              <a:gd name="T64" fmla="+- 0 1413 1384"/>
                              <a:gd name="T65" fmla="*/ T64 w 58"/>
                              <a:gd name="T66" fmla="+- 0 3068 3010"/>
                              <a:gd name="T67" fmla="*/ 3068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29" y="58"/>
                                </a:moveTo>
                                <a:lnTo>
                                  <a:pt x="17" y="56"/>
                                </a:lnTo>
                                <a:lnTo>
                                  <a:pt x="8" y="50"/>
                                </a:lnTo>
                                <a:lnTo>
                                  <a:pt x="2" y="40"/>
                                </a:lnTo>
                                <a:lnTo>
                                  <a:pt x="0" y="29"/>
                                </a:lnTo>
                                <a:lnTo>
                                  <a:pt x="2" y="18"/>
                                </a:lnTo>
                                <a:lnTo>
                                  <a:pt x="8" y="9"/>
                                </a:lnTo>
                                <a:lnTo>
                                  <a:pt x="17" y="3"/>
                                </a:lnTo>
                                <a:lnTo>
                                  <a:pt x="29" y="0"/>
                                </a:lnTo>
                                <a:lnTo>
                                  <a:pt x="40" y="3"/>
                                </a:lnTo>
                                <a:lnTo>
                                  <a:pt x="49" y="9"/>
                                </a:lnTo>
                                <a:lnTo>
                                  <a:pt x="55" y="18"/>
                                </a:lnTo>
                                <a:lnTo>
                                  <a:pt x="57" y="29"/>
                                </a:lnTo>
                                <a:lnTo>
                                  <a:pt x="55" y="40"/>
                                </a:lnTo>
                                <a:lnTo>
                                  <a:pt x="49" y="50"/>
                                </a:lnTo>
                                <a:lnTo>
                                  <a:pt x="40" y="56"/>
                                </a:lnTo>
                                <a:lnTo>
                                  <a:pt x="29"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515"/>
                        <wps:cNvSpPr>
                          <a:spLocks/>
                        </wps:cNvSpPr>
                        <wps:spPr bwMode="auto">
                          <a:xfrm>
                            <a:off x="1384" y="3010"/>
                            <a:ext cx="58" cy="58"/>
                          </a:xfrm>
                          <a:custGeom>
                            <a:avLst/>
                            <a:gdLst>
                              <a:gd name="T0" fmla="+- 0 1441 1384"/>
                              <a:gd name="T1" fmla="*/ T0 w 58"/>
                              <a:gd name="T2" fmla="+- 0 3039 3010"/>
                              <a:gd name="T3" fmla="*/ 3039 h 58"/>
                              <a:gd name="T4" fmla="+- 0 1439 1384"/>
                              <a:gd name="T5" fmla="*/ T4 w 58"/>
                              <a:gd name="T6" fmla="+- 0 3050 3010"/>
                              <a:gd name="T7" fmla="*/ 3050 h 58"/>
                              <a:gd name="T8" fmla="+- 0 1433 1384"/>
                              <a:gd name="T9" fmla="*/ T8 w 58"/>
                              <a:gd name="T10" fmla="+- 0 3060 3010"/>
                              <a:gd name="T11" fmla="*/ 3060 h 58"/>
                              <a:gd name="T12" fmla="+- 0 1424 1384"/>
                              <a:gd name="T13" fmla="*/ T12 w 58"/>
                              <a:gd name="T14" fmla="+- 0 3066 3010"/>
                              <a:gd name="T15" fmla="*/ 3066 h 58"/>
                              <a:gd name="T16" fmla="+- 0 1413 1384"/>
                              <a:gd name="T17" fmla="*/ T16 w 58"/>
                              <a:gd name="T18" fmla="+- 0 3068 3010"/>
                              <a:gd name="T19" fmla="*/ 3068 h 58"/>
                              <a:gd name="T20" fmla="+- 0 1401 1384"/>
                              <a:gd name="T21" fmla="*/ T20 w 58"/>
                              <a:gd name="T22" fmla="+- 0 3066 3010"/>
                              <a:gd name="T23" fmla="*/ 3066 h 58"/>
                              <a:gd name="T24" fmla="+- 0 1392 1384"/>
                              <a:gd name="T25" fmla="*/ T24 w 58"/>
                              <a:gd name="T26" fmla="+- 0 3060 3010"/>
                              <a:gd name="T27" fmla="*/ 3060 h 58"/>
                              <a:gd name="T28" fmla="+- 0 1386 1384"/>
                              <a:gd name="T29" fmla="*/ T28 w 58"/>
                              <a:gd name="T30" fmla="+- 0 3050 3010"/>
                              <a:gd name="T31" fmla="*/ 3050 h 58"/>
                              <a:gd name="T32" fmla="+- 0 1384 1384"/>
                              <a:gd name="T33" fmla="*/ T32 w 58"/>
                              <a:gd name="T34" fmla="+- 0 3039 3010"/>
                              <a:gd name="T35" fmla="*/ 3039 h 58"/>
                              <a:gd name="T36" fmla="+- 0 1386 1384"/>
                              <a:gd name="T37" fmla="*/ T36 w 58"/>
                              <a:gd name="T38" fmla="+- 0 3028 3010"/>
                              <a:gd name="T39" fmla="*/ 3028 h 58"/>
                              <a:gd name="T40" fmla="+- 0 1392 1384"/>
                              <a:gd name="T41" fmla="*/ T40 w 58"/>
                              <a:gd name="T42" fmla="+- 0 3019 3010"/>
                              <a:gd name="T43" fmla="*/ 3019 h 58"/>
                              <a:gd name="T44" fmla="+- 0 1401 1384"/>
                              <a:gd name="T45" fmla="*/ T44 w 58"/>
                              <a:gd name="T46" fmla="+- 0 3013 3010"/>
                              <a:gd name="T47" fmla="*/ 3013 h 58"/>
                              <a:gd name="T48" fmla="+- 0 1413 1384"/>
                              <a:gd name="T49" fmla="*/ T48 w 58"/>
                              <a:gd name="T50" fmla="+- 0 3010 3010"/>
                              <a:gd name="T51" fmla="*/ 3010 h 58"/>
                              <a:gd name="T52" fmla="+- 0 1424 1384"/>
                              <a:gd name="T53" fmla="*/ T52 w 58"/>
                              <a:gd name="T54" fmla="+- 0 3013 3010"/>
                              <a:gd name="T55" fmla="*/ 3013 h 58"/>
                              <a:gd name="T56" fmla="+- 0 1433 1384"/>
                              <a:gd name="T57" fmla="*/ T56 w 58"/>
                              <a:gd name="T58" fmla="+- 0 3019 3010"/>
                              <a:gd name="T59" fmla="*/ 3019 h 58"/>
                              <a:gd name="T60" fmla="+- 0 1439 1384"/>
                              <a:gd name="T61" fmla="*/ T60 w 58"/>
                              <a:gd name="T62" fmla="+- 0 3028 3010"/>
                              <a:gd name="T63" fmla="*/ 3028 h 58"/>
                              <a:gd name="T64" fmla="+- 0 1441 1384"/>
                              <a:gd name="T65" fmla="*/ T64 w 58"/>
                              <a:gd name="T66" fmla="+- 0 3039 3010"/>
                              <a:gd name="T67" fmla="*/ 3039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57" y="29"/>
                                </a:moveTo>
                                <a:lnTo>
                                  <a:pt x="55" y="40"/>
                                </a:lnTo>
                                <a:lnTo>
                                  <a:pt x="49" y="50"/>
                                </a:lnTo>
                                <a:lnTo>
                                  <a:pt x="40" y="56"/>
                                </a:lnTo>
                                <a:lnTo>
                                  <a:pt x="29" y="58"/>
                                </a:lnTo>
                                <a:lnTo>
                                  <a:pt x="17" y="56"/>
                                </a:lnTo>
                                <a:lnTo>
                                  <a:pt x="8" y="50"/>
                                </a:lnTo>
                                <a:lnTo>
                                  <a:pt x="2" y="40"/>
                                </a:lnTo>
                                <a:lnTo>
                                  <a:pt x="0" y="29"/>
                                </a:lnTo>
                                <a:lnTo>
                                  <a:pt x="2" y="18"/>
                                </a:lnTo>
                                <a:lnTo>
                                  <a:pt x="8" y="9"/>
                                </a:lnTo>
                                <a:lnTo>
                                  <a:pt x="17" y="3"/>
                                </a:lnTo>
                                <a:lnTo>
                                  <a:pt x="29" y="0"/>
                                </a:lnTo>
                                <a:lnTo>
                                  <a:pt x="40" y="3"/>
                                </a:lnTo>
                                <a:lnTo>
                                  <a:pt x="49" y="9"/>
                                </a:lnTo>
                                <a:lnTo>
                                  <a:pt x="55" y="18"/>
                                </a:lnTo>
                                <a:lnTo>
                                  <a:pt x="57" y="29"/>
                                </a:lnTo>
                              </a:path>
                            </a:pathLst>
                          </a:custGeom>
                          <a:noFill/>
                          <a:ln w="914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19" o:spid="_x0000_s1026" style="position:absolute;margin-left:68.85pt;margin-top:150.15pt;width:3.6pt;height:3.6pt;z-index:-251514880;mso-position-horizontal-relative:page;mso-position-vertical-relative:page" coordorigin="1377,3003" coordsize="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">
                <v:shape id="Freeform 514" o:spid="_x0000_s1027" style="position:absolute;left:1384;top:3010;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vblsIA&#10;AADcAAAADwAAAGRycy9kb3ducmV2LnhtbERPy2rCQBTdC/2H4Qrd6URLpY0ZpRRsiq5iC24vmZuH&#10;Zu6EmalJ/95ZCC4P551tR9OJKznfWlawmCcgiEurW64V/P7sZm8gfEDW2FkmBf/kYbt5mmSYajtw&#10;QddjqEUMYZ+igiaEPpXSlw0Z9HPbE0euss5giNDVUjscYrjp5DJJVtJgy7GhwZ4+Gyovxz+joDgM&#10;mJ/cucqLxO6+Xvf5pX8/KfU8HT/WIAKN4SG+u7+1gpdlnB/PxCMgN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9uWwgAAANwAAAAPAAAAAAAAAAAAAAAAAJgCAABkcnMvZG93&#10;bnJldi54bWxQSwUGAAAAAAQABAD1AAAAhwMAAAAA&#10;" path="m29,58l17,56,8,50,2,40,,29,2,18,8,9,17,3,29,,40,3r9,6l55,18r2,11l55,40,49,50r-9,6l29,58xe" fillcolor="black" stroked="f">
                  <v:path arrowok="t" o:connecttype="custom" o:connectlocs="29,3068;17,3066;8,3060;2,3050;0,3039;2,3028;8,3019;17,3013;29,3010;40,3013;49,3019;55,3028;57,3039;55,3050;49,3060;40,3066;29,3068" o:connectangles="0,0,0,0,0,0,0,0,0,0,0,0,0,0,0,0,0"/>
                </v:shape>
                <v:shape id="Freeform 515" o:spid="_x0000_s1028" style="position:absolute;left:1384;top:3010;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8UA&#10;AADcAAAADwAAAGRycy9kb3ducmV2LnhtbESP3WoCMRSE7wu+QzhCb0Szq1DKahRpsRSlQl3B2+Pm&#10;7A9uTpYk1e3bN4LQy2FmvmEWq9604krON5YVpJMEBHFhdcOVgmO+Gb+C8AFZY2uZFPySh9Vy8LTA&#10;TNsbf9P1ECoRIewzVFCH0GVS+qImg35iO+LoldYZDFG6SmqHtwg3rZwmyYs02HBcqLGjt5qKy+HH&#10;KMjLHsvTeu925cdoc06+8hS370o9D/v1HESgPvyHH+1PrWA2TeF+Jh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r/8rxQAAANwAAAAPAAAAAAAAAAAAAAAAAJgCAABkcnMv&#10;ZG93bnJldi54bWxQSwUGAAAAAAQABAD1AAAAigMAAAAA&#10;" path="m57,29l55,40,49,50r-9,6l29,58,17,56,8,50,2,40,,29,2,18,8,9,17,3,29,,40,3r9,6l55,18r2,11e" filled="f" strokeweight=".25394mm">
                  <v:path arrowok="t" o:connecttype="custom" o:connectlocs="57,3039;55,3050;49,3060;40,3066;29,3068;17,3066;8,3060;2,3050;0,3039;2,3028;8,3019;17,3013;29,3010;40,3013;49,3019;55,3028;57,3039" o:connectangles="0,0,0,0,0,0,0,0,0,0,0,0,0,0,0,0,0"/>
                </v:shape>
                <w10:wrap anchorx="page" anchory="page"/>
              </v:group>
            </w:pict>
          </mc:Fallback>
        </mc:AlternateContent>
      </w:r>
      <w:r>
        <w:rPr>
          <w:noProof/>
        </w:rPr>
        <mc:AlternateContent>
          <mc:Choice Requires="wpg">
            <w:drawing>
              <wp:anchor distT="0" distB="0" distL="114300" distR="114300" simplePos="0" relativeHeight="251802624" behindDoc="1" locked="0" layoutInCell="1" allowOverlap="1" wp14:anchorId="676B211D" wp14:editId="13E24C99">
                <wp:simplePos x="0" y="0"/>
                <wp:positionH relativeFrom="page">
                  <wp:posOffset>874395</wp:posOffset>
                </wp:positionH>
                <wp:positionV relativeFrom="page">
                  <wp:posOffset>2080895</wp:posOffset>
                </wp:positionV>
                <wp:extent cx="45720" cy="45720"/>
                <wp:effectExtent l="7620" t="13970" r="3810" b="6985"/>
                <wp:wrapNone/>
                <wp:docPr id="316" name="Grupo 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45720"/>
                          <a:chOff x="1377" y="3277"/>
                          <a:chExt cx="72" cy="72"/>
                        </a:xfrm>
                      </wpg:grpSpPr>
                      <wps:wsp>
                        <wps:cNvPr id="317" name="Freeform 517"/>
                        <wps:cNvSpPr>
                          <a:spLocks/>
                        </wps:cNvSpPr>
                        <wps:spPr bwMode="auto">
                          <a:xfrm>
                            <a:off x="1384" y="3284"/>
                            <a:ext cx="58" cy="58"/>
                          </a:xfrm>
                          <a:custGeom>
                            <a:avLst/>
                            <a:gdLst>
                              <a:gd name="T0" fmla="+- 0 1413 1384"/>
                              <a:gd name="T1" fmla="*/ T0 w 58"/>
                              <a:gd name="T2" fmla="+- 0 3342 3284"/>
                              <a:gd name="T3" fmla="*/ 3342 h 58"/>
                              <a:gd name="T4" fmla="+- 0 1401 1384"/>
                              <a:gd name="T5" fmla="*/ T4 w 58"/>
                              <a:gd name="T6" fmla="+- 0 3339 3284"/>
                              <a:gd name="T7" fmla="*/ 3339 h 58"/>
                              <a:gd name="T8" fmla="+- 0 1392 1384"/>
                              <a:gd name="T9" fmla="*/ T8 w 58"/>
                              <a:gd name="T10" fmla="+- 0 3333 3284"/>
                              <a:gd name="T11" fmla="*/ 3333 h 58"/>
                              <a:gd name="T12" fmla="+- 0 1386 1384"/>
                              <a:gd name="T13" fmla="*/ T12 w 58"/>
                              <a:gd name="T14" fmla="+- 0 3324 3284"/>
                              <a:gd name="T15" fmla="*/ 3324 h 58"/>
                              <a:gd name="T16" fmla="+- 0 1384 1384"/>
                              <a:gd name="T17" fmla="*/ T16 w 58"/>
                              <a:gd name="T18" fmla="+- 0 3313 3284"/>
                              <a:gd name="T19" fmla="*/ 3313 h 58"/>
                              <a:gd name="T20" fmla="+- 0 1386 1384"/>
                              <a:gd name="T21" fmla="*/ T20 w 58"/>
                              <a:gd name="T22" fmla="+- 0 3302 3284"/>
                              <a:gd name="T23" fmla="*/ 3302 h 58"/>
                              <a:gd name="T24" fmla="+- 0 1392 1384"/>
                              <a:gd name="T25" fmla="*/ T24 w 58"/>
                              <a:gd name="T26" fmla="+- 0 3292 3284"/>
                              <a:gd name="T27" fmla="*/ 3292 h 58"/>
                              <a:gd name="T28" fmla="+- 0 1401 1384"/>
                              <a:gd name="T29" fmla="*/ T28 w 58"/>
                              <a:gd name="T30" fmla="+- 0 3286 3284"/>
                              <a:gd name="T31" fmla="*/ 3286 h 58"/>
                              <a:gd name="T32" fmla="+- 0 1413 1384"/>
                              <a:gd name="T33" fmla="*/ T32 w 58"/>
                              <a:gd name="T34" fmla="+- 0 3284 3284"/>
                              <a:gd name="T35" fmla="*/ 3284 h 58"/>
                              <a:gd name="T36" fmla="+- 0 1424 1384"/>
                              <a:gd name="T37" fmla="*/ T36 w 58"/>
                              <a:gd name="T38" fmla="+- 0 3286 3284"/>
                              <a:gd name="T39" fmla="*/ 3286 h 58"/>
                              <a:gd name="T40" fmla="+- 0 1433 1384"/>
                              <a:gd name="T41" fmla="*/ T40 w 58"/>
                              <a:gd name="T42" fmla="+- 0 3292 3284"/>
                              <a:gd name="T43" fmla="*/ 3292 h 58"/>
                              <a:gd name="T44" fmla="+- 0 1439 1384"/>
                              <a:gd name="T45" fmla="*/ T44 w 58"/>
                              <a:gd name="T46" fmla="+- 0 3302 3284"/>
                              <a:gd name="T47" fmla="*/ 3302 h 58"/>
                              <a:gd name="T48" fmla="+- 0 1441 1384"/>
                              <a:gd name="T49" fmla="*/ T48 w 58"/>
                              <a:gd name="T50" fmla="+- 0 3313 3284"/>
                              <a:gd name="T51" fmla="*/ 3313 h 58"/>
                              <a:gd name="T52" fmla="+- 0 1439 1384"/>
                              <a:gd name="T53" fmla="*/ T52 w 58"/>
                              <a:gd name="T54" fmla="+- 0 3324 3284"/>
                              <a:gd name="T55" fmla="*/ 3324 h 58"/>
                              <a:gd name="T56" fmla="+- 0 1433 1384"/>
                              <a:gd name="T57" fmla="*/ T56 w 58"/>
                              <a:gd name="T58" fmla="+- 0 3333 3284"/>
                              <a:gd name="T59" fmla="*/ 3333 h 58"/>
                              <a:gd name="T60" fmla="+- 0 1424 1384"/>
                              <a:gd name="T61" fmla="*/ T60 w 58"/>
                              <a:gd name="T62" fmla="+- 0 3339 3284"/>
                              <a:gd name="T63" fmla="*/ 3339 h 58"/>
                              <a:gd name="T64" fmla="+- 0 1413 1384"/>
                              <a:gd name="T65" fmla="*/ T64 w 58"/>
                              <a:gd name="T66" fmla="+- 0 3342 3284"/>
                              <a:gd name="T67" fmla="*/ 3342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29" y="58"/>
                                </a:moveTo>
                                <a:lnTo>
                                  <a:pt x="17" y="55"/>
                                </a:lnTo>
                                <a:lnTo>
                                  <a:pt x="8" y="49"/>
                                </a:lnTo>
                                <a:lnTo>
                                  <a:pt x="2" y="40"/>
                                </a:lnTo>
                                <a:lnTo>
                                  <a:pt x="0" y="29"/>
                                </a:lnTo>
                                <a:lnTo>
                                  <a:pt x="2" y="18"/>
                                </a:lnTo>
                                <a:lnTo>
                                  <a:pt x="8" y="8"/>
                                </a:lnTo>
                                <a:lnTo>
                                  <a:pt x="17" y="2"/>
                                </a:lnTo>
                                <a:lnTo>
                                  <a:pt x="29" y="0"/>
                                </a:lnTo>
                                <a:lnTo>
                                  <a:pt x="40" y="2"/>
                                </a:lnTo>
                                <a:lnTo>
                                  <a:pt x="49" y="8"/>
                                </a:lnTo>
                                <a:lnTo>
                                  <a:pt x="55" y="18"/>
                                </a:lnTo>
                                <a:lnTo>
                                  <a:pt x="57" y="29"/>
                                </a:lnTo>
                                <a:lnTo>
                                  <a:pt x="55" y="40"/>
                                </a:lnTo>
                                <a:lnTo>
                                  <a:pt x="49" y="49"/>
                                </a:lnTo>
                                <a:lnTo>
                                  <a:pt x="40" y="55"/>
                                </a:lnTo>
                                <a:lnTo>
                                  <a:pt x="29"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8" name="Freeform 518"/>
                        <wps:cNvSpPr>
                          <a:spLocks/>
                        </wps:cNvSpPr>
                        <wps:spPr bwMode="auto">
                          <a:xfrm>
                            <a:off x="1384" y="3284"/>
                            <a:ext cx="58" cy="58"/>
                          </a:xfrm>
                          <a:custGeom>
                            <a:avLst/>
                            <a:gdLst>
                              <a:gd name="T0" fmla="+- 0 1441 1384"/>
                              <a:gd name="T1" fmla="*/ T0 w 58"/>
                              <a:gd name="T2" fmla="+- 0 3313 3284"/>
                              <a:gd name="T3" fmla="*/ 3313 h 58"/>
                              <a:gd name="T4" fmla="+- 0 1439 1384"/>
                              <a:gd name="T5" fmla="*/ T4 w 58"/>
                              <a:gd name="T6" fmla="+- 0 3324 3284"/>
                              <a:gd name="T7" fmla="*/ 3324 h 58"/>
                              <a:gd name="T8" fmla="+- 0 1433 1384"/>
                              <a:gd name="T9" fmla="*/ T8 w 58"/>
                              <a:gd name="T10" fmla="+- 0 3333 3284"/>
                              <a:gd name="T11" fmla="*/ 3333 h 58"/>
                              <a:gd name="T12" fmla="+- 0 1424 1384"/>
                              <a:gd name="T13" fmla="*/ T12 w 58"/>
                              <a:gd name="T14" fmla="+- 0 3339 3284"/>
                              <a:gd name="T15" fmla="*/ 3339 h 58"/>
                              <a:gd name="T16" fmla="+- 0 1413 1384"/>
                              <a:gd name="T17" fmla="*/ T16 w 58"/>
                              <a:gd name="T18" fmla="+- 0 3342 3284"/>
                              <a:gd name="T19" fmla="*/ 3342 h 58"/>
                              <a:gd name="T20" fmla="+- 0 1401 1384"/>
                              <a:gd name="T21" fmla="*/ T20 w 58"/>
                              <a:gd name="T22" fmla="+- 0 3339 3284"/>
                              <a:gd name="T23" fmla="*/ 3339 h 58"/>
                              <a:gd name="T24" fmla="+- 0 1392 1384"/>
                              <a:gd name="T25" fmla="*/ T24 w 58"/>
                              <a:gd name="T26" fmla="+- 0 3333 3284"/>
                              <a:gd name="T27" fmla="*/ 3333 h 58"/>
                              <a:gd name="T28" fmla="+- 0 1386 1384"/>
                              <a:gd name="T29" fmla="*/ T28 w 58"/>
                              <a:gd name="T30" fmla="+- 0 3324 3284"/>
                              <a:gd name="T31" fmla="*/ 3324 h 58"/>
                              <a:gd name="T32" fmla="+- 0 1384 1384"/>
                              <a:gd name="T33" fmla="*/ T32 w 58"/>
                              <a:gd name="T34" fmla="+- 0 3313 3284"/>
                              <a:gd name="T35" fmla="*/ 3313 h 58"/>
                              <a:gd name="T36" fmla="+- 0 1386 1384"/>
                              <a:gd name="T37" fmla="*/ T36 w 58"/>
                              <a:gd name="T38" fmla="+- 0 3302 3284"/>
                              <a:gd name="T39" fmla="*/ 3302 h 58"/>
                              <a:gd name="T40" fmla="+- 0 1392 1384"/>
                              <a:gd name="T41" fmla="*/ T40 w 58"/>
                              <a:gd name="T42" fmla="+- 0 3292 3284"/>
                              <a:gd name="T43" fmla="*/ 3292 h 58"/>
                              <a:gd name="T44" fmla="+- 0 1401 1384"/>
                              <a:gd name="T45" fmla="*/ T44 w 58"/>
                              <a:gd name="T46" fmla="+- 0 3286 3284"/>
                              <a:gd name="T47" fmla="*/ 3286 h 58"/>
                              <a:gd name="T48" fmla="+- 0 1413 1384"/>
                              <a:gd name="T49" fmla="*/ T48 w 58"/>
                              <a:gd name="T50" fmla="+- 0 3284 3284"/>
                              <a:gd name="T51" fmla="*/ 3284 h 58"/>
                              <a:gd name="T52" fmla="+- 0 1424 1384"/>
                              <a:gd name="T53" fmla="*/ T52 w 58"/>
                              <a:gd name="T54" fmla="+- 0 3286 3284"/>
                              <a:gd name="T55" fmla="*/ 3286 h 58"/>
                              <a:gd name="T56" fmla="+- 0 1433 1384"/>
                              <a:gd name="T57" fmla="*/ T56 w 58"/>
                              <a:gd name="T58" fmla="+- 0 3292 3284"/>
                              <a:gd name="T59" fmla="*/ 3292 h 58"/>
                              <a:gd name="T60" fmla="+- 0 1439 1384"/>
                              <a:gd name="T61" fmla="*/ T60 w 58"/>
                              <a:gd name="T62" fmla="+- 0 3302 3284"/>
                              <a:gd name="T63" fmla="*/ 3302 h 58"/>
                              <a:gd name="T64" fmla="+- 0 1441 1384"/>
                              <a:gd name="T65" fmla="*/ T64 w 58"/>
                              <a:gd name="T66" fmla="+- 0 3313 3284"/>
                              <a:gd name="T67" fmla="*/ 3313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57" y="29"/>
                                </a:moveTo>
                                <a:lnTo>
                                  <a:pt x="55" y="40"/>
                                </a:lnTo>
                                <a:lnTo>
                                  <a:pt x="49" y="49"/>
                                </a:lnTo>
                                <a:lnTo>
                                  <a:pt x="40" y="55"/>
                                </a:lnTo>
                                <a:lnTo>
                                  <a:pt x="29" y="58"/>
                                </a:lnTo>
                                <a:lnTo>
                                  <a:pt x="17" y="55"/>
                                </a:lnTo>
                                <a:lnTo>
                                  <a:pt x="8" y="49"/>
                                </a:lnTo>
                                <a:lnTo>
                                  <a:pt x="2" y="40"/>
                                </a:lnTo>
                                <a:lnTo>
                                  <a:pt x="0" y="29"/>
                                </a:lnTo>
                                <a:lnTo>
                                  <a:pt x="2" y="18"/>
                                </a:lnTo>
                                <a:lnTo>
                                  <a:pt x="8" y="8"/>
                                </a:lnTo>
                                <a:lnTo>
                                  <a:pt x="17" y="2"/>
                                </a:lnTo>
                                <a:lnTo>
                                  <a:pt x="29" y="0"/>
                                </a:lnTo>
                                <a:lnTo>
                                  <a:pt x="40" y="2"/>
                                </a:lnTo>
                                <a:lnTo>
                                  <a:pt x="49" y="8"/>
                                </a:lnTo>
                                <a:lnTo>
                                  <a:pt x="55" y="18"/>
                                </a:lnTo>
                                <a:lnTo>
                                  <a:pt x="57" y="29"/>
                                </a:lnTo>
                              </a:path>
                            </a:pathLst>
                          </a:custGeom>
                          <a:noFill/>
                          <a:ln w="914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16" o:spid="_x0000_s1026" style="position:absolute;margin-left:68.85pt;margin-top:163.85pt;width:3.6pt;height:3.6pt;z-index:-251513856;mso-position-horizontal-relative:page;mso-position-vertical-relative:page" coordorigin="1377,3277" coordsize="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">
                <v:shape id="Freeform 517" o:spid="_x0000_s1027" style="position:absolute;left:1384;top:3284;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6JX8UA&#10;AADcAAAADwAAAGRycy9kb3ducmV2LnhtbESPQWvCQBSE7wX/w/KE3nRjpbamrlIEG7GnWMHrI/tM&#10;UrNvw+7WxH/vCkKPw8x8wyxWvWnEhZyvLSuYjBMQxIXVNZcKDj+b0TsIH5A1NpZJwZU8rJaDpwWm&#10;2nac02UfShEh7FNUUIXQplL6oiKDfmxb4uidrDMYonSl1A67CDeNfEmSmTRYc1yosKV1RcV5/2cU&#10;5N8dZkf3e8ryxG6+XnfZuZ0flXoe9p8fIAL14T/8aG+1gunkDe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PolfxQAAANwAAAAPAAAAAAAAAAAAAAAAAJgCAABkcnMv&#10;ZG93bnJldi54bWxQSwUGAAAAAAQABAD1AAAAigMAAAAA&#10;" path="m29,58l17,55,8,49,2,40,,29,2,18,8,8,17,2,29,,40,2r9,6l55,18r2,11l55,40r-6,9l40,55,29,58xe" fillcolor="black" stroked="f">
                  <v:path arrowok="t" o:connecttype="custom" o:connectlocs="29,3342;17,3339;8,3333;2,3324;0,3313;2,3302;8,3292;17,3286;29,3284;40,3286;49,3292;55,3302;57,3313;55,3324;49,3333;40,3339;29,3342" o:connectangles="0,0,0,0,0,0,0,0,0,0,0,0,0,0,0,0,0"/>
                </v:shape>
                <v:shape id="Freeform 518" o:spid="_x0000_s1028" style="position:absolute;left:1384;top:3284;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mcC8IA&#10;AADcAAAADwAAAGRycy9kb3ducmV2LnhtbERPy2oCMRTdF/yHcIVupGZGQWRqFFGUUqmgU+j2Ornz&#10;wMnNkKQ6/r1ZFLo8nPdi1ZtW3Mj5xrKCdJyAIC6sbrhS8J3v3uYgfEDW2FomBQ/ysFoOXhaYaXvn&#10;E93OoRIxhH2GCuoQukxKX9Rk0I9tRxy50jqDIUJXSe3wHsNNKydJMpMGG44NNXa0qam4nn+Ngrzs&#10;sfxZH92h3I92l+QrT/Fzq9TrsF+/gwjUh3/xn/tDK5imcW08E4+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ZwLwgAAANwAAAAPAAAAAAAAAAAAAAAAAJgCAABkcnMvZG93&#10;bnJldi54bWxQSwUGAAAAAAQABAD1AAAAhwMAAAAA&#10;" path="m57,29l55,40r-6,9l40,55,29,58,17,55,8,49,2,40,,29,2,18,8,8,17,2,29,,40,2r9,6l55,18r2,11e" filled="f" strokeweight=".25394mm">
                  <v:path arrowok="t" o:connecttype="custom" o:connectlocs="57,3313;55,3324;49,3333;40,3339;29,3342;17,3339;8,3333;2,3324;0,3313;2,3302;8,3292;17,3286;29,3284;40,3286;49,3292;55,3302;57,3313" o:connectangles="0,0,0,0,0,0,0,0,0,0,0,0,0,0,0,0,0"/>
                </v:shape>
                <w10:wrap anchorx="page" anchory="page"/>
              </v:group>
            </w:pict>
          </mc:Fallback>
        </mc:AlternateContent>
      </w:r>
      <w:r>
        <w:rPr>
          <w:noProof/>
        </w:rPr>
        <mc:AlternateContent>
          <mc:Choice Requires="wpg">
            <w:drawing>
              <wp:anchor distT="0" distB="0" distL="114300" distR="114300" simplePos="0" relativeHeight="251803648" behindDoc="1" locked="0" layoutInCell="1" allowOverlap="1" wp14:anchorId="6BA1551B" wp14:editId="274AF09C">
                <wp:simplePos x="0" y="0"/>
                <wp:positionH relativeFrom="page">
                  <wp:posOffset>874395</wp:posOffset>
                </wp:positionH>
                <wp:positionV relativeFrom="page">
                  <wp:posOffset>2254250</wp:posOffset>
                </wp:positionV>
                <wp:extent cx="45720" cy="45720"/>
                <wp:effectExtent l="7620" t="6350" r="3810" b="14605"/>
                <wp:wrapNone/>
                <wp:docPr id="313" name="Grupo 3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45720"/>
                          <a:chOff x="1377" y="3550"/>
                          <a:chExt cx="72" cy="72"/>
                        </a:xfrm>
                      </wpg:grpSpPr>
                      <wps:wsp>
                        <wps:cNvPr id="314" name="Freeform 520"/>
                        <wps:cNvSpPr>
                          <a:spLocks/>
                        </wps:cNvSpPr>
                        <wps:spPr bwMode="auto">
                          <a:xfrm>
                            <a:off x="1384" y="3558"/>
                            <a:ext cx="58" cy="58"/>
                          </a:xfrm>
                          <a:custGeom>
                            <a:avLst/>
                            <a:gdLst>
                              <a:gd name="T0" fmla="+- 0 1413 1384"/>
                              <a:gd name="T1" fmla="*/ T0 w 58"/>
                              <a:gd name="T2" fmla="+- 0 3615 3558"/>
                              <a:gd name="T3" fmla="*/ 3615 h 58"/>
                              <a:gd name="T4" fmla="+- 0 1401 1384"/>
                              <a:gd name="T5" fmla="*/ T4 w 58"/>
                              <a:gd name="T6" fmla="+- 0 3613 3558"/>
                              <a:gd name="T7" fmla="*/ 3613 h 58"/>
                              <a:gd name="T8" fmla="+- 0 1392 1384"/>
                              <a:gd name="T9" fmla="*/ T8 w 58"/>
                              <a:gd name="T10" fmla="+- 0 3607 3558"/>
                              <a:gd name="T11" fmla="*/ 3607 h 58"/>
                              <a:gd name="T12" fmla="+- 0 1386 1384"/>
                              <a:gd name="T13" fmla="*/ T12 w 58"/>
                              <a:gd name="T14" fmla="+- 0 3598 3558"/>
                              <a:gd name="T15" fmla="*/ 3598 h 58"/>
                              <a:gd name="T16" fmla="+- 0 1384 1384"/>
                              <a:gd name="T17" fmla="*/ T16 w 58"/>
                              <a:gd name="T18" fmla="+- 0 3586 3558"/>
                              <a:gd name="T19" fmla="*/ 3586 h 58"/>
                              <a:gd name="T20" fmla="+- 0 1386 1384"/>
                              <a:gd name="T21" fmla="*/ T20 w 58"/>
                              <a:gd name="T22" fmla="+- 0 3575 3558"/>
                              <a:gd name="T23" fmla="*/ 3575 h 58"/>
                              <a:gd name="T24" fmla="+- 0 1392 1384"/>
                              <a:gd name="T25" fmla="*/ T24 w 58"/>
                              <a:gd name="T26" fmla="+- 0 3566 3558"/>
                              <a:gd name="T27" fmla="*/ 3566 h 58"/>
                              <a:gd name="T28" fmla="+- 0 1401 1384"/>
                              <a:gd name="T29" fmla="*/ T28 w 58"/>
                              <a:gd name="T30" fmla="+- 0 3560 3558"/>
                              <a:gd name="T31" fmla="*/ 3560 h 58"/>
                              <a:gd name="T32" fmla="+- 0 1413 1384"/>
                              <a:gd name="T33" fmla="*/ T32 w 58"/>
                              <a:gd name="T34" fmla="+- 0 3558 3558"/>
                              <a:gd name="T35" fmla="*/ 3558 h 58"/>
                              <a:gd name="T36" fmla="+- 0 1424 1384"/>
                              <a:gd name="T37" fmla="*/ T36 w 58"/>
                              <a:gd name="T38" fmla="+- 0 3560 3558"/>
                              <a:gd name="T39" fmla="*/ 3560 h 58"/>
                              <a:gd name="T40" fmla="+- 0 1433 1384"/>
                              <a:gd name="T41" fmla="*/ T40 w 58"/>
                              <a:gd name="T42" fmla="+- 0 3566 3558"/>
                              <a:gd name="T43" fmla="*/ 3566 h 58"/>
                              <a:gd name="T44" fmla="+- 0 1439 1384"/>
                              <a:gd name="T45" fmla="*/ T44 w 58"/>
                              <a:gd name="T46" fmla="+- 0 3575 3558"/>
                              <a:gd name="T47" fmla="*/ 3575 h 58"/>
                              <a:gd name="T48" fmla="+- 0 1441 1384"/>
                              <a:gd name="T49" fmla="*/ T48 w 58"/>
                              <a:gd name="T50" fmla="+- 0 3586 3558"/>
                              <a:gd name="T51" fmla="*/ 3586 h 58"/>
                              <a:gd name="T52" fmla="+- 0 1439 1384"/>
                              <a:gd name="T53" fmla="*/ T52 w 58"/>
                              <a:gd name="T54" fmla="+- 0 3598 3558"/>
                              <a:gd name="T55" fmla="*/ 3598 h 58"/>
                              <a:gd name="T56" fmla="+- 0 1433 1384"/>
                              <a:gd name="T57" fmla="*/ T56 w 58"/>
                              <a:gd name="T58" fmla="+- 0 3607 3558"/>
                              <a:gd name="T59" fmla="*/ 3607 h 58"/>
                              <a:gd name="T60" fmla="+- 0 1424 1384"/>
                              <a:gd name="T61" fmla="*/ T60 w 58"/>
                              <a:gd name="T62" fmla="+- 0 3613 3558"/>
                              <a:gd name="T63" fmla="*/ 3613 h 58"/>
                              <a:gd name="T64" fmla="+- 0 1413 1384"/>
                              <a:gd name="T65" fmla="*/ T64 w 58"/>
                              <a:gd name="T66" fmla="+- 0 3615 3558"/>
                              <a:gd name="T67" fmla="*/ 3615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29" y="57"/>
                                </a:moveTo>
                                <a:lnTo>
                                  <a:pt x="17" y="55"/>
                                </a:lnTo>
                                <a:lnTo>
                                  <a:pt x="8" y="49"/>
                                </a:lnTo>
                                <a:lnTo>
                                  <a:pt x="2" y="40"/>
                                </a:lnTo>
                                <a:lnTo>
                                  <a:pt x="0" y="28"/>
                                </a:lnTo>
                                <a:lnTo>
                                  <a:pt x="2" y="17"/>
                                </a:lnTo>
                                <a:lnTo>
                                  <a:pt x="8" y="8"/>
                                </a:lnTo>
                                <a:lnTo>
                                  <a:pt x="17" y="2"/>
                                </a:lnTo>
                                <a:lnTo>
                                  <a:pt x="29" y="0"/>
                                </a:lnTo>
                                <a:lnTo>
                                  <a:pt x="40" y="2"/>
                                </a:lnTo>
                                <a:lnTo>
                                  <a:pt x="49" y="8"/>
                                </a:lnTo>
                                <a:lnTo>
                                  <a:pt x="55" y="17"/>
                                </a:lnTo>
                                <a:lnTo>
                                  <a:pt x="57" y="28"/>
                                </a:lnTo>
                                <a:lnTo>
                                  <a:pt x="55" y="40"/>
                                </a:lnTo>
                                <a:lnTo>
                                  <a:pt x="49" y="49"/>
                                </a:lnTo>
                                <a:lnTo>
                                  <a:pt x="40" y="55"/>
                                </a:lnTo>
                                <a:lnTo>
                                  <a:pt x="29"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521"/>
                        <wps:cNvSpPr>
                          <a:spLocks/>
                        </wps:cNvSpPr>
                        <wps:spPr bwMode="auto">
                          <a:xfrm>
                            <a:off x="1384" y="3558"/>
                            <a:ext cx="58" cy="58"/>
                          </a:xfrm>
                          <a:custGeom>
                            <a:avLst/>
                            <a:gdLst>
                              <a:gd name="T0" fmla="+- 0 1441 1384"/>
                              <a:gd name="T1" fmla="*/ T0 w 58"/>
                              <a:gd name="T2" fmla="+- 0 3586 3558"/>
                              <a:gd name="T3" fmla="*/ 3586 h 58"/>
                              <a:gd name="T4" fmla="+- 0 1439 1384"/>
                              <a:gd name="T5" fmla="*/ T4 w 58"/>
                              <a:gd name="T6" fmla="+- 0 3598 3558"/>
                              <a:gd name="T7" fmla="*/ 3598 h 58"/>
                              <a:gd name="T8" fmla="+- 0 1433 1384"/>
                              <a:gd name="T9" fmla="*/ T8 w 58"/>
                              <a:gd name="T10" fmla="+- 0 3607 3558"/>
                              <a:gd name="T11" fmla="*/ 3607 h 58"/>
                              <a:gd name="T12" fmla="+- 0 1424 1384"/>
                              <a:gd name="T13" fmla="*/ T12 w 58"/>
                              <a:gd name="T14" fmla="+- 0 3613 3558"/>
                              <a:gd name="T15" fmla="*/ 3613 h 58"/>
                              <a:gd name="T16" fmla="+- 0 1413 1384"/>
                              <a:gd name="T17" fmla="*/ T16 w 58"/>
                              <a:gd name="T18" fmla="+- 0 3615 3558"/>
                              <a:gd name="T19" fmla="*/ 3615 h 58"/>
                              <a:gd name="T20" fmla="+- 0 1401 1384"/>
                              <a:gd name="T21" fmla="*/ T20 w 58"/>
                              <a:gd name="T22" fmla="+- 0 3613 3558"/>
                              <a:gd name="T23" fmla="*/ 3613 h 58"/>
                              <a:gd name="T24" fmla="+- 0 1392 1384"/>
                              <a:gd name="T25" fmla="*/ T24 w 58"/>
                              <a:gd name="T26" fmla="+- 0 3607 3558"/>
                              <a:gd name="T27" fmla="*/ 3607 h 58"/>
                              <a:gd name="T28" fmla="+- 0 1386 1384"/>
                              <a:gd name="T29" fmla="*/ T28 w 58"/>
                              <a:gd name="T30" fmla="+- 0 3598 3558"/>
                              <a:gd name="T31" fmla="*/ 3598 h 58"/>
                              <a:gd name="T32" fmla="+- 0 1384 1384"/>
                              <a:gd name="T33" fmla="*/ T32 w 58"/>
                              <a:gd name="T34" fmla="+- 0 3586 3558"/>
                              <a:gd name="T35" fmla="*/ 3586 h 58"/>
                              <a:gd name="T36" fmla="+- 0 1386 1384"/>
                              <a:gd name="T37" fmla="*/ T36 w 58"/>
                              <a:gd name="T38" fmla="+- 0 3575 3558"/>
                              <a:gd name="T39" fmla="*/ 3575 h 58"/>
                              <a:gd name="T40" fmla="+- 0 1392 1384"/>
                              <a:gd name="T41" fmla="*/ T40 w 58"/>
                              <a:gd name="T42" fmla="+- 0 3566 3558"/>
                              <a:gd name="T43" fmla="*/ 3566 h 58"/>
                              <a:gd name="T44" fmla="+- 0 1401 1384"/>
                              <a:gd name="T45" fmla="*/ T44 w 58"/>
                              <a:gd name="T46" fmla="+- 0 3560 3558"/>
                              <a:gd name="T47" fmla="*/ 3560 h 58"/>
                              <a:gd name="T48" fmla="+- 0 1413 1384"/>
                              <a:gd name="T49" fmla="*/ T48 w 58"/>
                              <a:gd name="T50" fmla="+- 0 3558 3558"/>
                              <a:gd name="T51" fmla="*/ 3558 h 58"/>
                              <a:gd name="T52" fmla="+- 0 1424 1384"/>
                              <a:gd name="T53" fmla="*/ T52 w 58"/>
                              <a:gd name="T54" fmla="+- 0 3560 3558"/>
                              <a:gd name="T55" fmla="*/ 3560 h 58"/>
                              <a:gd name="T56" fmla="+- 0 1433 1384"/>
                              <a:gd name="T57" fmla="*/ T56 w 58"/>
                              <a:gd name="T58" fmla="+- 0 3566 3558"/>
                              <a:gd name="T59" fmla="*/ 3566 h 58"/>
                              <a:gd name="T60" fmla="+- 0 1439 1384"/>
                              <a:gd name="T61" fmla="*/ T60 w 58"/>
                              <a:gd name="T62" fmla="+- 0 3575 3558"/>
                              <a:gd name="T63" fmla="*/ 3575 h 58"/>
                              <a:gd name="T64" fmla="+- 0 1441 1384"/>
                              <a:gd name="T65" fmla="*/ T64 w 58"/>
                              <a:gd name="T66" fmla="+- 0 3586 3558"/>
                              <a:gd name="T67" fmla="*/ 3586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57" y="28"/>
                                </a:moveTo>
                                <a:lnTo>
                                  <a:pt x="55" y="40"/>
                                </a:lnTo>
                                <a:lnTo>
                                  <a:pt x="49" y="49"/>
                                </a:lnTo>
                                <a:lnTo>
                                  <a:pt x="40" y="55"/>
                                </a:lnTo>
                                <a:lnTo>
                                  <a:pt x="29" y="57"/>
                                </a:lnTo>
                                <a:lnTo>
                                  <a:pt x="17" y="55"/>
                                </a:lnTo>
                                <a:lnTo>
                                  <a:pt x="8" y="49"/>
                                </a:lnTo>
                                <a:lnTo>
                                  <a:pt x="2" y="40"/>
                                </a:lnTo>
                                <a:lnTo>
                                  <a:pt x="0" y="28"/>
                                </a:lnTo>
                                <a:lnTo>
                                  <a:pt x="2" y="17"/>
                                </a:lnTo>
                                <a:lnTo>
                                  <a:pt x="8" y="8"/>
                                </a:lnTo>
                                <a:lnTo>
                                  <a:pt x="17" y="2"/>
                                </a:lnTo>
                                <a:lnTo>
                                  <a:pt x="29" y="0"/>
                                </a:lnTo>
                                <a:lnTo>
                                  <a:pt x="40" y="2"/>
                                </a:lnTo>
                                <a:lnTo>
                                  <a:pt x="49" y="8"/>
                                </a:lnTo>
                                <a:lnTo>
                                  <a:pt x="55" y="17"/>
                                </a:lnTo>
                                <a:lnTo>
                                  <a:pt x="57" y="28"/>
                                </a:lnTo>
                              </a:path>
                            </a:pathLst>
                          </a:custGeom>
                          <a:noFill/>
                          <a:ln w="914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13" o:spid="_x0000_s1026" style="position:absolute;margin-left:68.85pt;margin-top:177.5pt;width:3.6pt;height:3.6pt;z-index:-251512832;mso-position-horizontal-relative:page;mso-position-vertical-relative:page" coordorigin="1377,3550" coordsize="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">
                <v:shape id="Freeform 520" o:spid="_x0000_s1027" style="position:absolute;left:1384;top:3558;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wXKMUA&#10;AADcAAAADwAAAGRycy9kb3ducmV2LnhtbESPQWvCQBSE7wX/w/KE3nRjraWmrlIEG7GnWMHrI/tM&#10;UrNvw+7WxH/vCkKPw8x8wyxWvWnEhZyvLSuYjBMQxIXVNZcKDj+b0TsIH5A1NpZJwZU8rJaDpwWm&#10;2nac02UfShEh7FNUUIXQplL6oiKDfmxb4uidrDMYonSl1A67CDeNfEmSN2mw5rhQYUvriorz/s8o&#10;yL87zI7u95Tlid18zXbZuZ0flXoe9p8fIAL14T/8aG+1gunkFe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7BcoxQAAANwAAAAPAAAAAAAAAAAAAAAAAJgCAABkcnMv&#10;ZG93bnJldi54bWxQSwUGAAAAAAQABAD1AAAAigMAAAAA&#10;" path="m29,57l17,55,8,49,2,40,,28,2,17,8,8,17,2,29,,40,2r9,6l55,17r2,11l55,40r-6,9l40,55,29,57xe" fillcolor="black" stroked="f">
                  <v:path arrowok="t" o:connecttype="custom" o:connectlocs="29,3615;17,3613;8,3607;2,3598;0,3586;2,3575;8,3566;17,3560;29,3558;40,3560;49,3566;55,3575;57,3586;55,3598;49,3607;40,3613;29,3615" o:connectangles="0,0,0,0,0,0,0,0,0,0,0,0,0,0,0,0,0"/>
                </v:shape>
                <v:shape id="Freeform 521" o:spid="_x0000_s1028" style="position:absolute;left:1384;top:3558;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gzlcYA&#10;AADcAAAADwAAAGRycy9kb3ducmV2LnhtbESP3WoCMRSE7wt9h3AK3ohm11IpW6NIi1IUhbpCb083&#10;Z3/o5mRJoq5vbwpCL4eZ+YaZLXrTijM531hWkI4TEMSF1Q1XCo75avQKwgdkja1lUnAlD4v548MM&#10;M20v/EXnQ6hEhLDPUEEdQpdJ6YuaDPqx7YijV1pnMETpKqkdXiLctHKSJFNpsOG4UGNH7zUVv4eT&#10;UZCXPZbfy73bluvh6ifZ5SluPpQaPPXLNxCB+vAfvrc/tYLn9AX+zsQj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gzlcYAAADcAAAADwAAAAAAAAAAAAAAAACYAgAAZHJz&#10;L2Rvd25yZXYueG1sUEsFBgAAAAAEAAQA9QAAAIsDAAAAAA==&#10;" path="m57,28l55,40r-6,9l40,55,29,57,17,55,8,49,2,40,,28,2,17,8,8,17,2,29,,40,2r9,6l55,17r2,11e" filled="f" strokeweight=".25394mm">
                  <v:path arrowok="t" o:connecttype="custom" o:connectlocs="57,3586;55,3598;49,3607;40,3613;29,3615;17,3613;8,3607;2,3598;0,3586;2,3575;8,3566;17,3560;29,3558;40,3560;49,3566;55,3575;57,3586" o:connectangles="0,0,0,0,0,0,0,0,0,0,0,0,0,0,0,0,0"/>
                </v:shape>
                <w10:wrap anchorx="page" anchory="page"/>
              </v:group>
            </w:pict>
          </mc:Fallback>
        </mc:AlternateContent>
      </w:r>
      <w:r>
        <w:rPr>
          <w:noProof/>
        </w:rPr>
        <mc:AlternateContent>
          <mc:Choice Requires="wps">
            <w:drawing>
              <wp:anchor distT="0" distB="0" distL="114300" distR="114300" simplePos="0" relativeHeight="251804672" behindDoc="1" locked="0" layoutInCell="1" allowOverlap="1" wp14:anchorId="00FD57A2" wp14:editId="121795DB">
                <wp:simplePos x="0" y="0"/>
                <wp:positionH relativeFrom="page">
                  <wp:posOffset>787400</wp:posOffset>
                </wp:positionH>
                <wp:positionV relativeFrom="page">
                  <wp:posOffset>407035</wp:posOffset>
                </wp:positionV>
                <wp:extent cx="5985510" cy="0"/>
                <wp:effectExtent l="6350" t="6985" r="8890" b="12065"/>
                <wp:wrapNone/>
                <wp:docPr id="312" name="Conector recto 3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12" o:spid="_x0000_s1026" style="position:absolute;z-index:-251511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0DS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EPrQNI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805696" behindDoc="1" locked="0" layoutInCell="1" allowOverlap="1" wp14:anchorId="2DDCA849" wp14:editId="0530C091">
                <wp:simplePos x="0" y="0"/>
                <wp:positionH relativeFrom="page">
                  <wp:posOffset>787400</wp:posOffset>
                </wp:positionH>
                <wp:positionV relativeFrom="page">
                  <wp:posOffset>10175240</wp:posOffset>
                </wp:positionV>
                <wp:extent cx="5985510" cy="0"/>
                <wp:effectExtent l="6350" t="12065" r="8890" b="6985"/>
                <wp:wrapNone/>
                <wp:docPr id="311" name="Conector recto 3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11" o:spid="_x0000_s1026" style="position:absolute;z-index:-251510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" strokecolor="#ededed" strokeweight=".25406mm">
                <w10:wrap anchorx="page" anchory="page"/>
              </v:line>
            </w:pict>
          </mc:Fallback>
        </mc:AlternateContent>
      </w:r>
      <w:r>
        <w:rPr>
          <w:noProof/>
        </w:rPr>
        <mc:AlternateContent>
          <mc:Choice Requires="wps">
            <w:drawing>
              <wp:anchor distT="0" distB="0" distL="114300" distR="114300" simplePos="0" relativeHeight="251806720" behindDoc="1" locked="0" layoutInCell="1" allowOverlap="1" wp14:anchorId="3A5833CF" wp14:editId="64C86613">
                <wp:simplePos x="0" y="0"/>
                <wp:positionH relativeFrom="page">
                  <wp:posOffset>774700</wp:posOffset>
                </wp:positionH>
                <wp:positionV relativeFrom="page">
                  <wp:posOffset>172720</wp:posOffset>
                </wp:positionV>
                <wp:extent cx="545465" cy="147320"/>
                <wp:effectExtent l="3175" t="1270" r="3810" b="3810"/>
                <wp:wrapNone/>
                <wp:docPr id="310" name="Cuadro de texto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6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1" w:name="Risk_Rating"/>
                            <w:bookmarkStart w:id="152" w:name="_bookmark4"/>
                            <w:bookmarkEnd w:id="151"/>
                            <w:bookmarkEnd w:id="152"/>
                            <w:r>
                              <w:rPr>
                                <w:color w:val="AAAAAA"/>
                              </w:rPr>
                              <w:t>Risk Rat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10" o:spid="_x0000_s1143" type="#_x0000_t202" style="position:absolute;margin-left:61pt;margin-top:13.6pt;width:42.95pt;height:11.6pt;z-index:-251509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" filled="f" stroked="f">
                <v:textbox inset="0,0,0,0">
                  <w:txbxContent>
                    <w:p w:rsidR="00F37E6B" w:rsidRDefault="00F37E6B" w:rsidP="00F37E6B">
                      <w:pPr>
                        <w:pStyle w:val="Textoindependiente"/>
                      </w:pPr>
                      <w:bookmarkStart w:id="160" w:name="Risk_Rating"/>
                      <w:bookmarkStart w:id="161" w:name="_bookmark4"/>
                      <w:bookmarkEnd w:id="160"/>
                      <w:bookmarkEnd w:id="161"/>
                      <w:r>
                        <w:rPr>
                          <w:color w:val="AAAAAA"/>
                        </w:rPr>
                        <w:t>Risk Rating</w:t>
                      </w:r>
                    </w:p>
                  </w:txbxContent>
                </v:textbox>
                <w10:wrap anchorx="page" anchory="page"/>
              </v:shape>
            </w:pict>
          </mc:Fallback>
        </mc:AlternateContent>
      </w:r>
      <w:r>
        <w:rPr>
          <w:noProof/>
        </w:rPr>
        <mc:AlternateContent>
          <mc:Choice Requires="wps">
            <w:drawing>
              <wp:anchor distT="0" distB="0" distL="114300" distR="114300" simplePos="0" relativeHeight="251808768" behindDoc="1" locked="0" layoutInCell="1" allowOverlap="1" wp14:anchorId="7700CF46" wp14:editId="751CB19A">
                <wp:simplePos x="0" y="0"/>
                <wp:positionH relativeFrom="page">
                  <wp:posOffset>993775</wp:posOffset>
                </wp:positionH>
                <wp:positionV relativeFrom="page">
                  <wp:posOffset>1846580</wp:posOffset>
                </wp:positionV>
                <wp:extent cx="755650" cy="494665"/>
                <wp:effectExtent l="3175" t="0" r="3175" b="1905"/>
                <wp:wrapNone/>
                <wp:docPr id="308" name="Cuadro de texto 3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650"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Low risk: 13</w:t>
                            </w:r>
                          </w:p>
                          <w:p w:rsidR="00F37E6B" w:rsidRDefault="00F37E6B" w:rsidP="00F37E6B">
                            <w:pPr>
                              <w:pStyle w:val="Textoindependiente"/>
                              <w:spacing w:before="78"/>
                            </w:pPr>
                            <w:r>
                              <w:t>Medium risk: 10</w:t>
                            </w:r>
                          </w:p>
                          <w:p w:rsidR="00F37E6B" w:rsidRDefault="00F37E6B" w:rsidP="00F37E6B">
                            <w:pPr>
                              <w:pStyle w:val="Textoindependiente"/>
                              <w:spacing w:before="78"/>
                            </w:pPr>
                            <w:proofErr w:type="spellStart"/>
                            <w:r>
                              <w:t>Hight</w:t>
                            </w:r>
                            <w:proofErr w:type="spellEnd"/>
                            <w:r>
                              <w:t xml:space="preserve"> risk: 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8" o:spid="_x0000_s1144" type="#_x0000_t202" style="position:absolute;margin-left:78.25pt;margin-top:145.4pt;width:59.5pt;height:38.95pt;z-index:-251507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" filled="f" stroked="f">
                <v:textbox inset="0,0,0,0">
                  <w:txbxContent>
                    <w:p w:rsidR="00F37E6B" w:rsidRDefault="00F37E6B" w:rsidP="00F37E6B">
                      <w:pPr>
                        <w:pStyle w:val="Textoindependiente"/>
                      </w:pPr>
                      <w:r>
                        <w:t>Low risk: 13</w:t>
                      </w:r>
                    </w:p>
                    <w:p w:rsidR="00F37E6B" w:rsidRDefault="00F37E6B" w:rsidP="00F37E6B">
                      <w:pPr>
                        <w:pStyle w:val="Textoindependiente"/>
                        <w:spacing w:before="78"/>
                      </w:pPr>
                      <w:r>
                        <w:t>Medium risk: 10</w:t>
                      </w:r>
                    </w:p>
                    <w:p w:rsidR="00F37E6B" w:rsidRDefault="00F37E6B" w:rsidP="00F37E6B">
                      <w:pPr>
                        <w:pStyle w:val="Textoindependiente"/>
                        <w:spacing w:before="78"/>
                      </w:pPr>
                      <w:proofErr w:type="spellStart"/>
                      <w:r>
                        <w:t>Hight</w:t>
                      </w:r>
                      <w:proofErr w:type="spellEnd"/>
                      <w:r>
                        <w:t xml:space="preserve"> risk: 0</w:t>
                      </w:r>
                    </w:p>
                  </w:txbxContent>
                </v:textbox>
                <w10:wrap anchorx="page" anchory="page"/>
              </v:shape>
            </w:pict>
          </mc:Fallback>
        </mc:AlternateContent>
      </w:r>
      <w:r>
        <w:rPr>
          <w:noProof/>
        </w:rPr>
        <mc:AlternateContent>
          <mc:Choice Requires="wps">
            <w:drawing>
              <wp:anchor distT="0" distB="0" distL="114300" distR="114300" simplePos="0" relativeHeight="251809792" behindDoc="1" locked="0" layoutInCell="1" allowOverlap="1" wp14:anchorId="68D666D7" wp14:editId="043436BA">
                <wp:simplePos x="0" y="0"/>
                <wp:positionH relativeFrom="page">
                  <wp:posOffset>6704965</wp:posOffset>
                </wp:positionH>
                <wp:positionV relativeFrom="page">
                  <wp:posOffset>10261600</wp:posOffset>
                </wp:positionV>
                <wp:extent cx="80010" cy="147320"/>
                <wp:effectExtent l="0" t="3175" r="0" b="1905"/>
                <wp:wrapNone/>
                <wp:docPr id="307" name="Cuadro de texto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7" o:spid="_x0000_s1145" type="#_x0000_t202" style="position:absolute;margin-left:527.95pt;margin-top:808pt;width:6.3pt;height:11.6pt;z-index:-251506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kVbs&#10;R7kCAAC7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8</w:t>
                      </w:r>
                    </w:p>
                  </w:txbxContent>
                </v:textbox>
                <w10:wrap anchorx="page" anchory="page"/>
              </v:shape>
            </w:pict>
          </mc:Fallback>
        </mc:AlternateContent>
      </w:r>
      <w:r>
        <w:rPr>
          <w:noProof/>
        </w:rPr>
        <mc:AlternateContent>
          <mc:Choice Requires="wps">
            <w:drawing>
              <wp:anchor distT="0" distB="0" distL="114300" distR="114300" simplePos="0" relativeHeight="251810816" behindDoc="1" locked="0" layoutInCell="1" allowOverlap="1" wp14:anchorId="62243145" wp14:editId="21830AA5">
                <wp:simplePos x="0" y="0"/>
                <wp:positionH relativeFrom="page">
                  <wp:posOffset>787400</wp:posOffset>
                </wp:positionH>
                <wp:positionV relativeFrom="page">
                  <wp:posOffset>267335</wp:posOffset>
                </wp:positionV>
                <wp:extent cx="5985510" cy="152400"/>
                <wp:effectExtent l="0" t="635" r="0" b="0"/>
                <wp:wrapNone/>
                <wp:docPr id="306" name="Cuadro de texto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6" o:spid="_x0000_s1146" type="#_x0000_t202" style="position:absolute;margin-left:62pt;margin-top:21.05pt;width:471.3pt;height:12pt;z-index:-251505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njdRhrkC&#10;AAC9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811840" behindDoc="1" locked="0" layoutInCell="1" allowOverlap="1" wp14:anchorId="3B3C28F8" wp14:editId="0DFC8172">
                <wp:simplePos x="0" y="0"/>
                <wp:positionH relativeFrom="page">
                  <wp:posOffset>787400</wp:posOffset>
                </wp:positionH>
                <wp:positionV relativeFrom="page">
                  <wp:posOffset>10035540</wp:posOffset>
                </wp:positionV>
                <wp:extent cx="5985510" cy="152400"/>
                <wp:effectExtent l="0" t="0" r="0" b="3810"/>
                <wp:wrapNone/>
                <wp:docPr id="305" name="Cuadro de texto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5" o:spid="_x0000_s1147" type="#_x0000_t202" style="position:absolute;margin-left:62pt;margin-top:790.2pt;width:471.3pt;height:12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CcANXS&#10;uQIAAL0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815936" behindDoc="1" locked="0" layoutInCell="1" allowOverlap="1" wp14:anchorId="2AFEB39A" wp14:editId="083CF5D6">
                <wp:simplePos x="0" y="0"/>
                <wp:positionH relativeFrom="page">
                  <wp:posOffset>771525</wp:posOffset>
                </wp:positionH>
                <wp:positionV relativeFrom="page">
                  <wp:posOffset>962025</wp:posOffset>
                </wp:positionV>
                <wp:extent cx="4413885" cy="685800"/>
                <wp:effectExtent l="0" t="0" r="5715" b="0"/>
                <wp:wrapNone/>
                <wp:docPr id="301" name="Cuadro de texto 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3885"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Recommendations</w:t>
                            </w:r>
                          </w:p>
                          <w:p w:rsidR="00F37E6B" w:rsidRDefault="00F37E6B" w:rsidP="00F37E6B">
                            <w:pPr>
                              <w:pStyle w:val="Textoindependiente"/>
                              <w:spacing w:before="314"/>
                            </w:pPr>
                            <w:r>
                              <w:t xml:space="preserve">Given the vulnerabilities found, some possible recommendations to remediate each of </w:t>
                            </w:r>
                            <w:proofErr w:type="gramStart"/>
                            <w:r>
                              <w:t>them  include</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1" o:spid="_x0000_s1148" type="#_x0000_t202" style="position:absolute;margin-left:60.75pt;margin-top:75.75pt;width:347.55pt;height:54pt;z-index:-251500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" filled="f" stroked="f">
                <v:textbox inset="0,0,0,0">
                  <w:txbxContent>
                    <w:p w:rsidR="00F37E6B" w:rsidRPr="00112330" w:rsidRDefault="00F37E6B" w:rsidP="00F37E6B">
                      <w:pPr>
                        <w:spacing w:before="10"/>
                        <w:ind w:left="20"/>
                        <w:rPr>
                          <w:b/>
                          <w:sz w:val="34"/>
                          <w:lang w:val="en-US"/>
                        </w:rPr>
                      </w:pPr>
                      <w:r w:rsidRPr="00112330">
                        <w:rPr>
                          <w:b/>
                          <w:sz w:val="34"/>
                          <w:lang w:val="en-US"/>
                        </w:rPr>
                        <w:t>Recommendations</w:t>
                      </w:r>
                    </w:p>
                    <w:p w:rsidR="00F37E6B" w:rsidRDefault="00F37E6B" w:rsidP="00F37E6B">
                      <w:pPr>
                        <w:pStyle w:val="Textoindependiente"/>
                        <w:spacing w:before="314"/>
                      </w:pPr>
                      <w:r>
                        <w:t xml:space="preserve">Given the vulnerabilities found, some possible recommendations to remediate each of </w:t>
                      </w:r>
                      <w:proofErr w:type="gramStart"/>
                      <w:r>
                        <w:t>them  include</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812864" behindDoc="1" locked="0" layoutInCell="1" allowOverlap="1" wp14:anchorId="25AFD2E2" wp14:editId="6539EE28">
                <wp:simplePos x="0" y="0"/>
                <wp:positionH relativeFrom="page">
                  <wp:posOffset>787400</wp:posOffset>
                </wp:positionH>
                <wp:positionV relativeFrom="page">
                  <wp:posOffset>407035</wp:posOffset>
                </wp:positionV>
                <wp:extent cx="5985510" cy="0"/>
                <wp:effectExtent l="6350" t="6985" r="8890" b="12065"/>
                <wp:wrapNone/>
                <wp:docPr id="304" name="Conector recto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04" o:spid="_x0000_s1026" style="position:absolute;z-index:-251503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JVR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F4wlVE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813888" behindDoc="1" locked="0" layoutInCell="1" allowOverlap="1" wp14:anchorId="7A726E5D" wp14:editId="1300CCF7">
                <wp:simplePos x="0" y="0"/>
                <wp:positionH relativeFrom="page">
                  <wp:posOffset>787400</wp:posOffset>
                </wp:positionH>
                <wp:positionV relativeFrom="page">
                  <wp:posOffset>10175240</wp:posOffset>
                </wp:positionV>
                <wp:extent cx="5985510" cy="0"/>
                <wp:effectExtent l="6350" t="12065" r="8890" b="6985"/>
                <wp:wrapNone/>
                <wp:docPr id="303" name="Conector recto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03" o:spid="_x0000_s1026" style="position:absolute;z-index:-251502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DIpdUE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814912" behindDoc="1" locked="0" layoutInCell="1" allowOverlap="1" wp14:anchorId="20C3D7DB" wp14:editId="143CA1E9">
                <wp:simplePos x="0" y="0"/>
                <wp:positionH relativeFrom="page">
                  <wp:posOffset>774700</wp:posOffset>
                </wp:positionH>
                <wp:positionV relativeFrom="page">
                  <wp:posOffset>172720</wp:posOffset>
                </wp:positionV>
                <wp:extent cx="840740" cy="147320"/>
                <wp:effectExtent l="3175" t="1270" r="3810" b="3810"/>
                <wp:wrapNone/>
                <wp:docPr id="302" name="Cuadro de texto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7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3" w:name="Recommendations"/>
                            <w:bookmarkStart w:id="154" w:name="_bookmark5"/>
                            <w:bookmarkEnd w:id="153"/>
                            <w:bookmarkEnd w:id="154"/>
                            <w:r>
                              <w:rPr>
                                <w:color w:val="AAAAAA"/>
                              </w:rPr>
                              <w:t>Recommendat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2" o:spid="_x0000_s1149" type="#_x0000_t202" style="position:absolute;margin-left:61pt;margin-top:13.6pt;width:66.2pt;height:11.6pt;z-index:-251501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sxHuQIAALw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" filled="f" stroked="f">
                <v:textbox inset="0,0,0,0">
                  <w:txbxContent>
                    <w:p w:rsidR="00F37E6B" w:rsidRDefault="00F37E6B" w:rsidP="00F37E6B">
                      <w:pPr>
                        <w:pStyle w:val="Textoindependiente"/>
                      </w:pPr>
                      <w:bookmarkStart w:id="164" w:name="Recommendations"/>
                      <w:bookmarkStart w:id="165" w:name="_bookmark5"/>
                      <w:bookmarkEnd w:id="164"/>
                      <w:bookmarkEnd w:id="165"/>
                      <w:r>
                        <w:rPr>
                          <w:color w:val="AAAAAA"/>
                        </w:rPr>
                        <w:t>Recommendations</w:t>
                      </w:r>
                    </w:p>
                  </w:txbxContent>
                </v:textbox>
                <w10:wrap anchorx="page" anchory="page"/>
              </v:shape>
            </w:pict>
          </mc:Fallback>
        </mc:AlternateContent>
      </w:r>
      <w:r>
        <w:rPr>
          <w:noProof/>
        </w:rPr>
        <mc:AlternateContent>
          <mc:Choice Requires="wps">
            <w:drawing>
              <wp:anchor distT="0" distB="0" distL="114300" distR="114300" simplePos="0" relativeHeight="251816960" behindDoc="1" locked="0" layoutInCell="1" allowOverlap="1" wp14:anchorId="751C27B5" wp14:editId="542C3035">
                <wp:simplePos x="0" y="0"/>
                <wp:positionH relativeFrom="page">
                  <wp:posOffset>774700</wp:posOffset>
                </wp:positionH>
                <wp:positionV relativeFrom="page">
                  <wp:posOffset>1741805</wp:posOffset>
                </wp:positionV>
                <wp:extent cx="1729105" cy="198120"/>
                <wp:effectExtent l="3175" t="0" r="1270" b="3175"/>
                <wp:wrapNone/>
                <wp:docPr id="300" name="Cuadro de texto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910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0" o:spid="_x0000_s1150" type="#_x0000_t202" style="position:absolute;margin-left:61pt;margin-top:137.15pt;width:136.15pt;height:15.6pt;z-index:-251499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" filled="f" stroked="f">
                <v:textbox inset="0,0,0,0">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817984" behindDoc="1" locked="0" layoutInCell="1" allowOverlap="1" wp14:anchorId="3E4238D8" wp14:editId="0D8B9D46">
                <wp:simplePos x="0" y="0"/>
                <wp:positionH relativeFrom="page">
                  <wp:posOffset>774700</wp:posOffset>
                </wp:positionH>
                <wp:positionV relativeFrom="page">
                  <wp:posOffset>2075180</wp:posOffset>
                </wp:positionV>
                <wp:extent cx="2251710" cy="147320"/>
                <wp:effectExtent l="3175" t="0" r="2540" b="0"/>
                <wp:wrapNone/>
                <wp:docPr id="299" name="Cuadro de texto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7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Ensure that the </w:t>
                            </w:r>
                            <w:proofErr w:type="spellStart"/>
                            <w:r>
                              <w:t>HttpOnly</w:t>
                            </w:r>
                            <w:proofErr w:type="spellEnd"/>
                            <w:r>
                              <w:t xml:space="preserve"> flag is set for all cooki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9" o:spid="_x0000_s1151" type="#_x0000_t202" style="position:absolute;margin-left:61pt;margin-top:163.4pt;width:177.3pt;height:11.6pt;z-index:-251498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" filled="f" stroked="f">
                <v:textbox inset="0,0,0,0">
                  <w:txbxContent>
                    <w:p w:rsidR="00F37E6B" w:rsidRDefault="00F37E6B" w:rsidP="00F37E6B">
                      <w:pPr>
                        <w:pStyle w:val="Textoindependiente"/>
                      </w:pPr>
                      <w:r>
                        <w:t xml:space="preserve">Ensure that the </w:t>
                      </w:r>
                      <w:proofErr w:type="spellStart"/>
                      <w:r>
                        <w:t>HttpOnly</w:t>
                      </w:r>
                      <w:proofErr w:type="spellEnd"/>
                      <w:r>
                        <w:t xml:space="preserve"> flag is set for all cookies.</w:t>
                      </w:r>
                    </w:p>
                  </w:txbxContent>
                </v:textbox>
                <w10:wrap anchorx="page" anchory="page"/>
              </v:shape>
            </w:pict>
          </mc:Fallback>
        </mc:AlternateContent>
      </w:r>
      <w:r>
        <w:rPr>
          <w:noProof/>
        </w:rPr>
        <mc:AlternateContent>
          <mc:Choice Requires="wps">
            <w:drawing>
              <wp:anchor distT="0" distB="0" distL="114300" distR="114300" simplePos="0" relativeHeight="251819008" behindDoc="1" locked="0" layoutInCell="1" allowOverlap="1" wp14:anchorId="401D41FF" wp14:editId="3D79BCFD">
                <wp:simplePos x="0" y="0"/>
                <wp:positionH relativeFrom="page">
                  <wp:posOffset>774700</wp:posOffset>
                </wp:positionH>
                <wp:positionV relativeFrom="page">
                  <wp:posOffset>2409825</wp:posOffset>
                </wp:positionV>
                <wp:extent cx="2840990" cy="198120"/>
                <wp:effectExtent l="3175" t="0" r="3810" b="1905"/>
                <wp:wrapNone/>
                <wp:docPr id="298" name="Cuadro de texto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8" o:spid="_x0000_s1152" type="#_x0000_t202" style="position:absolute;margin-left:61pt;margin-top:189.75pt;width:223.7pt;height:15.6pt;z-index:-251497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" filled="f" stroked="f">
                <v:textbox inset="0,0,0,0">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v:textbox>
                <w10:wrap anchorx="page" anchory="page"/>
              </v:shape>
            </w:pict>
          </mc:Fallback>
        </mc:AlternateContent>
      </w:r>
      <w:r>
        <w:rPr>
          <w:noProof/>
        </w:rPr>
        <mc:AlternateContent>
          <mc:Choice Requires="wps">
            <w:drawing>
              <wp:anchor distT="0" distB="0" distL="114300" distR="114300" simplePos="0" relativeHeight="251820032" behindDoc="1" locked="0" layoutInCell="1" allowOverlap="1" wp14:anchorId="0253F83A" wp14:editId="6A667307">
                <wp:simplePos x="0" y="0"/>
                <wp:positionH relativeFrom="page">
                  <wp:posOffset>774700</wp:posOffset>
                </wp:positionH>
                <wp:positionV relativeFrom="page">
                  <wp:posOffset>2743200</wp:posOffset>
                </wp:positionV>
                <wp:extent cx="5034915" cy="147320"/>
                <wp:effectExtent l="3175" t="0" r="635" b="0"/>
                <wp:wrapNone/>
                <wp:docPr id="297" name="Cuadro de texto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Ensure that the web browser's XSS filter is enabled, by setting the X-XSS-Protection HTTP response header </w:t>
                            </w:r>
                            <w:proofErr w:type="gramStart"/>
                            <w:r>
                              <w:t>to  '1'</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7" o:spid="_x0000_s1153" type="#_x0000_t202" style="position:absolute;margin-left:61pt;margin-top:3in;width:396.45pt;height:11.6pt;z-index:-251496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T7buwIAAL0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" filled="f" stroked="f">
                <v:textbox inset="0,0,0,0">
                  <w:txbxContent>
                    <w:p w:rsidR="00F37E6B" w:rsidRDefault="00F37E6B" w:rsidP="00F37E6B">
                      <w:pPr>
                        <w:pStyle w:val="Textoindependiente"/>
                      </w:pPr>
                      <w:r>
                        <w:t xml:space="preserve">Ensure that the web browser's XSS filter is enabled, by setting the X-XSS-Protection HTTP response header </w:t>
                      </w:r>
                      <w:proofErr w:type="gramStart"/>
                      <w:r>
                        <w:t>to  '1'</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821056" behindDoc="1" locked="0" layoutInCell="1" allowOverlap="1" wp14:anchorId="7757C8F4" wp14:editId="7DC541AE">
                <wp:simplePos x="0" y="0"/>
                <wp:positionH relativeFrom="page">
                  <wp:posOffset>774700</wp:posOffset>
                </wp:positionH>
                <wp:positionV relativeFrom="page">
                  <wp:posOffset>3077210</wp:posOffset>
                </wp:positionV>
                <wp:extent cx="1948180" cy="198120"/>
                <wp:effectExtent l="3175" t="635" r="1270" b="1270"/>
                <wp:wrapNone/>
                <wp:docPr id="296" name="Cuadro de texto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6" o:spid="_x0000_s1154" type="#_x0000_t202" style="position:absolute;margin-left:61pt;margin-top:242.3pt;width:153.4pt;height:15.6pt;z-index:-251495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" filled="f" stroked="f">
                <v:textbox inset="0,0,0,0">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v:textbox>
                <w10:wrap anchorx="page" anchory="page"/>
              </v:shape>
            </w:pict>
          </mc:Fallback>
        </mc:AlternateContent>
      </w:r>
      <w:r>
        <w:rPr>
          <w:noProof/>
        </w:rPr>
        <mc:AlternateContent>
          <mc:Choice Requires="wps">
            <w:drawing>
              <wp:anchor distT="0" distB="0" distL="114300" distR="114300" simplePos="0" relativeHeight="251822080" behindDoc="1" locked="0" layoutInCell="1" allowOverlap="1" wp14:anchorId="1375B8F5" wp14:editId="26455583">
                <wp:simplePos x="0" y="0"/>
                <wp:positionH relativeFrom="page">
                  <wp:posOffset>774700</wp:posOffset>
                </wp:positionH>
                <wp:positionV relativeFrom="page">
                  <wp:posOffset>3410585</wp:posOffset>
                </wp:positionV>
                <wp:extent cx="5801360" cy="321310"/>
                <wp:effectExtent l="3175" t="635" r="0" b="1905"/>
                <wp:wrapNone/>
                <wp:docPr id="295" name="Cuadro de texto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1360"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Review the source code of this page. Implement custom error pages. Consider implementing a mechanism to provide a </w:t>
                            </w:r>
                            <w:proofErr w:type="gramStart"/>
                            <w:r>
                              <w:t>unique  error</w:t>
                            </w:r>
                            <w:proofErr w:type="gramEnd"/>
                          </w:p>
                          <w:p w:rsidR="00F37E6B" w:rsidRDefault="00F37E6B" w:rsidP="00F37E6B">
                            <w:pPr>
                              <w:pStyle w:val="Textoindependiente"/>
                              <w:spacing w:before="78"/>
                            </w:pPr>
                            <w:proofErr w:type="gramStart"/>
                            <w:r>
                              <w:t>reference/identifier</w:t>
                            </w:r>
                            <w:proofErr w:type="gramEnd"/>
                            <w:r>
                              <w:t xml:space="preserve"> to the client (browser) while logging the details on the server side and not exposing them to the  us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5" o:spid="_x0000_s1155" type="#_x0000_t202" style="position:absolute;margin-left:61pt;margin-top:268.55pt;width:456.8pt;height:25.3pt;z-index:-251494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" filled="f" stroked="f">
                <v:textbox inset="0,0,0,0">
                  <w:txbxContent>
                    <w:p w:rsidR="00F37E6B" w:rsidRDefault="00F37E6B" w:rsidP="00F37E6B">
                      <w:pPr>
                        <w:pStyle w:val="Textoindependiente"/>
                      </w:pPr>
                      <w:r>
                        <w:t xml:space="preserve">Review the source code of this page. Implement custom error pages. Consider implementing a mechanism to provide a </w:t>
                      </w:r>
                      <w:proofErr w:type="gramStart"/>
                      <w:r>
                        <w:t>unique  error</w:t>
                      </w:r>
                      <w:proofErr w:type="gramEnd"/>
                    </w:p>
                    <w:p w:rsidR="00F37E6B" w:rsidRDefault="00F37E6B" w:rsidP="00F37E6B">
                      <w:pPr>
                        <w:pStyle w:val="Textoindependiente"/>
                        <w:spacing w:before="78"/>
                      </w:pPr>
                      <w:proofErr w:type="gramStart"/>
                      <w:r>
                        <w:t>reference/identifier</w:t>
                      </w:r>
                      <w:proofErr w:type="gramEnd"/>
                      <w:r>
                        <w:t xml:space="preserve"> to the client (browser) while logging the details on the server side and not exposing them to the  user.</w:t>
                      </w:r>
                    </w:p>
                  </w:txbxContent>
                </v:textbox>
                <w10:wrap anchorx="page" anchory="page"/>
              </v:shape>
            </w:pict>
          </mc:Fallback>
        </mc:AlternateContent>
      </w:r>
      <w:r>
        <w:rPr>
          <w:noProof/>
        </w:rPr>
        <mc:AlternateContent>
          <mc:Choice Requires="wps">
            <w:drawing>
              <wp:anchor distT="0" distB="0" distL="114300" distR="114300" simplePos="0" relativeHeight="251823104" behindDoc="1" locked="0" layoutInCell="1" allowOverlap="1" wp14:anchorId="4CEE5982" wp14:editId="6EEC9EAD">
                <wp:simplePos x="0" y="0"/>
                <wp:positionH relativeFrom="page">
                  <wp:posOffset>774700</wp:posOffset>
                </wp:positionH>
                <wp:positionV relativeFrom="page">
                  <wp:posOffset>3918585</wp:posOffset>
                </wp:positionV>
                <wp:extent cx="2761615" cy="198120"/>
                <wp:effectExtent l="3175" t="3810" r="0" b="0"/>
                <wp:wrapNone/>
                <wp:docPr id="294" name="Cuadro de texto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161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4" o:spid="_x0000_s1156" type="#_x0000_t202" style="position:absolute;margin-left:61pt;margin-top:308.55pt;width:217.45pt;height:15.6pt;z-index:-251493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" filled="f" stroked="f">
                <v:textbox inset="0,0,0,0">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v:textbox>
                <w10:wrap anchorx="page" anchory="page"/>
              </v:shape>
            </w:pict>
          </mc:Fallback>
        </mc:AlternateContent>
      </w:r>
      <w:r>
        <w:rPr>
          <w:noProof/>
        </w:rPr>
        <mc:AlternateContent>
          <mc:Choice Requires="wps">
            <w:drawing>
              <wp:anchor distT="0" distB="0" distL="114300" distR="114300" simplePos="0" relativeHeight="251824128" behindDoc="1" locked="0" layoutInCell="1" allowOverlap="1" wp14:anchorId="06903382" wp14:editId="6514C1D7">
                <wp:simplePos x="0" y="0"/>
                <wp:positionH relativeFrom="page">
                  <wp:posOffset>774700</wp:posOffset>
                </wp:positionH>
                <wp:positionV relativeFrom="page">
                  <wp:posOffset>4251960</wp:posOffset>
                </wp:positionV>
                <wp:extent cx="5899150" cy="494665"/>
                <wp:effectExtent l="3175" t="3810" r="3175" b="0"/>
                <wp:wrapNone/>
                <wp:docPr id="293" name="Cuadro de texto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0"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4"/>
                            </w:pPr>
                            <w:r>
                              <w:t>Ensure that the application/web server sets the Content-Type header appropriately, and that it sets the X-Content-Type-Options header to '</w:t>
                            </w:r>
                            <w:proofErr w:type="spellStart"/>
                            <w:r>
                              <w:t>nosniff</w:t>
                            </w:r>
                            <w:proofErr w:type="spellEnd"/>
                            <w:r>
                              <w:t xml:space="preserve">' for all web pages. If possible, ensure that the end user uses a standards-compliant and modern web browser that </w:t>
                            </w:r>
                            <w:proofErr w:type="gramStart"/>
                            <w:r>
                              <w:t>does  not</w:t>
                            </w:r>
                            <w:proofErr w:type="gramEnd"/>
                          </w:p>
                          <w:p w:rsidR="00F37E6B" w:rsidRDefault="00F37E6B" w:rsidP="00F37E6B">
                            <w:pPr>
                              <w:pStyle w:val="Textoindependiente"/>
                              <w:spacing w:before="2"/>
                            </w:pPr>
                            <w:proofErr w:type="gramStart"/>
                            <w:r>
                              <w:t>perform</w:t>
                            </w:r>
                            <w:proofErr w:type="gramEnd"/>
                            <w:r>
                              <w:t xml:space="preserve"> MIME-sniffing at all, or that can be directed by the web application/web server to not perform  MIME-sniff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3" o:spid="_x0000_s1157" type="#_x0000_t202" style="position:absolute;margin-left:61pt;margin-top:334.8pt;width:464.5pt;height:38.95pt;z-index:-251492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" filled="f" stroked="f">
                <v:textbox inset="0,0,0,0">
                  <w:txbxContent>
                    <w:p w:rsidR="00F37E6B" w:rsidRDefault="00F37E6B" w:rsidP="00F37E6B">
                      <w:pPr>
                        <w:pStyle w:val="Textoindependiente"/>
                        <w:spacing w:line="336" w:lineRule="auto"/>
                        <w:ind w:right="4"/>
                      </w:pPr>
                      <w:r>
                        <w:t>Ensure that the application/web server sets the Content-Type header appropriately, and that it sets the X-Content-Type-Options header to '</w:t>
                      </w:r>
                      <w:proofErr w:type="spellStart"/>
                      <w:r>
                        <w:t>nosniff</w:t>
                      </w:r>
                      <w:proofErr w:type="spellEnd"/>
                      <w:r>
                        <w:t xml:space="preserve">' for all web pages. If possible, ensure that the end user uses a standards-compliant and modern web browser that </w:t>
                      </w:r>
                      <w:proofErr w:type="gramStart"/>
                      <w:r>
                        <w:t>does  not</w:t>
                      </w:r>
                      <w:proofErr w:type="gramEnd"/>
                    </w:p>
                    <w:p w:rsidR="00F37E6B" w:rsidRDefault="00F37E6B" w:rsidP="00F37E6B">
                      <w:pPr>
                        <w:pStyle w:val="Textoindependiente"/>
                        <w:spacing w:before="2"/>
                      </w:pPr>
                      <w:proofErr w:type="gramStart"/>
                      <w:r>
                        <w:t>perform</w:t>
                      </w:r>
                      <w:proofErr w:type="gramEnd"/>
                      <w:r>
                        <w:t xml:space="preserve"> MIME-sniffing at all, or that can be directed by the web application/web server to not perform  MIME-sniffing.</w:t>
                      </w:r>
                    </w:p>
                  </w:txbxContent>
                </v:textbox>
                <w10:wrap anchorx="page" anchory="page"/>
              </v:shape>
            </w:pict>
          </mc:Fallback>
        </mc:AlternateContent>
      </w:r>
      <w:r>
        <w:rPr>
          <w:noProof/>
        </w:rPr>
        <mc:AlternateContent>
          <mc:Choice Requires="wps">
            <w:drawing>
              <wp:anchor distT="0" distB="0" distL="114300" distR="114300" simplePos="0" relativeHeight="251825152" behindDoc="1" locked="0" layoutInCell="1" allowOverlap="1" wp14:anchorId="685D371C" wp14:editId="5B181D7D">
                <wp:simplePos x="0" y="0"/>
                <wp:positionH relativeFrom="page">
                  <wp:posOffset>774700</wp:posOffset>
                </wp:positionH>
                <wp:positionV relativeFrom="page">
                  <wp:posOffset>4933950</wp:posOffset>
                </wp:positionV>
                <wp:extent cx="2259965" cy="198120"/>
                <wp:effectExtent l="3175" t="0" r="3810" b="1905"/>
                <wp:wrapNone/>
                <wp:docPr id="292" name="Cuadro de texto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996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Frame-Options Header Not 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2" o:spid="_x0000_s1158" type="#_x0000_t202" style="position:absolute;margin-left:61pt;margin-top:388.5pt;width:177.95pt;height:15.6pt;z-index:-251491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" filled="f" stroked="f">
                <v:textbox inset="0,0,0,0">
                  <w:txbxContent>
                    <w:p w:rsidR="00F37E6B" w:rsidRPr="00112330" w:rsidRDefault="00F37E6B" w:rsidP="00F37E6B">
                      <w:pPr>
                        <w:spacing w:before="14"/>
                        <w:ind w:left="20"/>
                        <w:rPr>
                          <w:b/>
                          <w:sz w:val="24"/>
                          <w:lang w:val="en-US"/>
                        </w:rPr>
                      </w:pPr>
                      <w:r w:rsidRPr="00112330">
                        <w:rPr>
                          <w:b/>
                          <w:sz w:val="24"/>
                          <w:lang w:val="en-US"/>
                        </w:rPr>
                        <w:t>X-Frame-Options Header Not Set</w:t>
                      </w:r>
                    </w:p>
                  </w:txbxContent>
                </v:textbox>
                <w10:wrap anchorx="page" anchory="page"/>
              </v:shape>
            </w:pict>
          </mc:Fallback>
        </mc:AlternateContent>
      </w:r>
      <w:r>
        <w:rPr>
          <w:noProof/>
        </w:rPr>
        <mc:AlternateContent>
          <mc:Choice Requires="wps">
            <w:drawing>
              <wp:anchor distT="0" distB="0" distL="114300" distR="114300" simplePos="0" relativeHeight="251826176" behindDoc="1" locked="0" layoutInCell="1" allowOverlap="1" wp14:anchorId="473028F7" wp14:editId="1DA05C6E">
                <wp:simplePos x="0" y="0"/>
                <wp:positionH relativeFrom="page">
                  <wp:posOffset>774700</wp:posOffset>
                </wp:positionH>
                <wp:positionV relativeFrom="page">
                  <wp:posOffset>5267325</wp:posOffset>
                </wp:positionV>
                <wp:extent cx="5969000" cy="668655"/>
                <wp:effectExtent l="3175" t="0" r="0" b="0"/>
                <wp:wrapNone/>
                <wp:docPr id="291" name="Cuadro de texto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pPr>
                            <w:r>
                              <w:t xml:space="preserve">Most modern Web browsers support the X-Frame-Options HTTP header. Ensure it's set on all web pages returned by your site (if you expect the page to be framed only by pages on your server (e.g. it's part of a FRAMESET) then you'll want to use SAMEORIGIN, otherwise if you never expect the page to be framed, you should use DENY. ALLOW-FROM allows specific websites to frame </w:t>
                            </w:r>
                            <w:proofErr w:type="gramStart"/>
                            <w:r>
                              <w:t>the  web</w:t>
                            </w:r>
                            <w:proofErr w:type="gramEnd"/>
                          </w:p>
                          <w:p w:rsidR="00F37E6B" w:rsidRDefault="00F37E6B" w:rsidP="00F37E6B">
                            <w:pPr>
                              <w:pStyle w:val="Textoindependiente"/>
                              <w:spacing w:before="2"/>
                            </w:pPr>
                            <w:proofErr w:type="gramStart"/>
                            <w:r>
                              <w:t>page</w:t>
                            </w:r>
                            <w:proofErr w:type="gramEnd"/>
                            <w:r>
                              <w:t xml:space="preserve"> in supported web browse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1" o:spid="_x0000_s1159" type="#_x0000_t202" style="position:absolute;margin-left:61pt;margin-top:414.75pt;width:470pt;height:52.65pt;z-index:-251490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" filled="f" stroked="f">
                <v:textbox inset="0,0,0,0">
                  <w:txbxContent>
                    <w:p w:rsidR="00F37E6B" w:rsidRDefault="00F37E6B" w:rsidP="00F37E6B">
                      <w:pPr>
                        <w:pStyle w:val="Textoindependiente"/>
                        <w:spacing w:line="336" w:lineRule="auto"/>
                      </w:pPr>
                      <w:r>
                        <w:t xml:space="preserve">Most modern Web browsers support the X-Frame-Options HTTP header. Ensure it's set on all web pages returned by your site (if you expect the page to be framed only by pages on your server (e.g. it's part of a FRAMESET) then you'll want to use SAMEORIGIN, otherwise if you never expect the page to be framed, you should use DENY. ALLOW-FROM allows specific websites to frame </w:t>
                      </w:r>
                      <w:proofErr w:type="gramStart"/>
                      <w:r>
                        <w:t>the  web</w:t>
                      </w:r>
                      <w:proofErr w:type="gramEnd"/>
                    </w:p>
                    <w:p w:rsidR="00F37E6B" w:rsidRDefault="00F37E6B" w:rsidP="00F37E6B">
                      <w:pPr>
                        <w:pStyle w:val="Textoindependiente"/>
                        <w:spacing w:before="2"/>
                      </w:pPr>
                      <w:proofErr w:type="gramStart"/>
                      <w:r>
                        <w:t>page</w:t>
                      </w:r>
                      <w:proofErr w:type="gramEnd"/>
                      <w:r>
                        <w:t xml:space="preserve"> in supported web browsers).</w:t>
                      </w:r>
                    </w:p>
                  </w:txbxContent>
                </v:textbox>
                <w10:wrap anchorx="page" anchory="page"/>
              </v:shape>
            </w:pict>
          </mc:Fallback>
        </mc:AlternateContent>
      </w:r>
      <w:r>
        <w:rPr>
          <w:noProof/>
        </w:rPr>
        <mc:AlternateContent>
          <mc:Choice Requires="wps">
            <w:drawing>
              <wp:anchor distT="0" distB="0" distL="114300" distR="114300" simplePos="0" relativeHeight="251827200" behindDoc="1" locked="0" layoutInCell="1" allowOverlap="1" wp14:anchorId="2C06B37D" wp14:editId="18209FD9">
                <wp:simplePos x="0" y="0"/>
                <wp:positionH relativeFrom="page">
                  <wp:posOffset>774700</wp:posOffset>
                </wp:positionH>
                <wp:positionV relativeFrom="page">
                  <wp:posOffset>6123305</wp:posOffset>
                </wp:positionV>
                <wp:extent cx="1325245" cy="198120"/>
                <wp:effectExtent l="3175" t="0" r="0" b="3175"/>
                <wp:wrapNone/>
                <wp:docPr id="290" name="Cuadro de texto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24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0" o:spid="_x0000_s1160" type="#_x0000_t202" style="position:absolute;margin-left:61pt;margin-top:482.15pt;width:104.35pt;height:15.6pt;z-index:-251489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" filled="f" stroked="f">
                <v:textbox inset="0,0,0,0">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828224" behindDoc="1" locked="0" layoutInCell="1" allowOverlap="1" wp14:anchorId="36A10EB7" wp14:editId="5BBE55E0">
                <wp:simplePos x="0" y="0"/>
                <wp:positionH relativeFrom="page">
                  <wp:posOffset>774700</wp:posOffset>
                </wp:positionH>
                <wp:positionV relativeFrom="page">
                  <wp:posOffset>6456680</wp:posOffset>
                </wp:positionV>
                <wp:extent cx="4142740" cy="147320"/>
                <wp:effectExtent l="3175" t="0" r="0" b="0"/>
                <wp:wrapNone/>
                <wp:docPr id="289" name="Cuadro de texto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27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Disable directory browsing. If this is required, make sure the listed files does not </w:t>
                            </w:r>
                            <w:proofErr w:type="gramStart"/>
                            <w:r>
                              <w:t>induce  risks</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9" o:spid="_x0000_s1161" type="#_x0000_t202" style="position:absolute;margin-left:61pt;margin-top:508.4pt;width:326.2pt;height:11.6pt;z-index:-251488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eBuwIAAL0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" filled="f" stroked="f">
                <v:textbox inset="0,0,0,0">
                  <w:txbxContent>
                    <w:p w:rsidR="00F37E6B" w:rsidRDefault="00F37E6B" w:rsidP="00F37E6B">
                      <w:pPr>
                        <w:pStyle w:val="Textoindependiente"/>
                      </w:pPr>
                      <w:r>
                        <w:t xml:space="preserve">Disable directory browsing. If this is required, make sure the listed files does not </w:t>
                      </w:r>
                      <w:proofErr w:type="gramStart"/>
                      <w:r>
                        <w:t>induce  risks</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829248" behindDoc="1" locked="0" layoutInCell="1" allowOverlap="1" wp14:anchorId="2FF15296" wp14:editId="57FA00A9">
                <wp:simplePos x="0" y="0"/>
                <wp:positionH relativeFrom="page">
                  <wp:posOffset>6704965</wp:posOffset>
                </wp:positionH>
                <wp:positionV relativeFrom="page">
                  <wp:posOffset>10261600</wp:posOffset>
                </wp:positionV>
                <wp:extent cx="80010" cy="147320"/>
                <wp:effectExtent l="0" t="3175" r="0" b="1905"/>
                <wp:wrapNone/>
                <wp:docPr id="288" name="Cuadro de texto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8" o:spid="_x0000_s1162" type="#_x0000_t202" style="position:absolute;margin-left:527.95pt;margin-top:808pt;width:6.3pt;height:11.6pt;z-index:-25148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J4ruQIAALs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ueSe&#10;K7kCAAC7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9</w:t>
                      </w:r>
                    </w:p>
                  </w:txbxContent>
                </v:textbox>
                <w10:wrap anchorx="page" anchory="page"/>
              </v:shape>
            </w:pict>
          </mc:Fallback>
        </mc:AlternateContent>
      </w:r>
      <w:r>
        <w:rPr>
          <w:noProof/>
        </w:rPr>
        <mc:AlternateContent>
          <mc:Choice Requires="wps">
            <w:drawing>
              <wp:anchor distT="0" distB="0" distL="114300" distR="114300" simplePos="0" relativeHeight="251830272" behindDoc="1" locked="0" layoutInCell="1" allowOverlap="1" wp14:anchorId="2CF827C4" wp14:editId="471A51E9">
                <wp:simplePos x="0" y="0"/>
                <wp:positionH relativeFrom="page">
                  <wp:posOffset>787400</wp:posOffset>
                </wp:positionH>
                <wp:positionV relativeFrom="page">
                  <wp:posOffset>267335</wp:posOffset>
                </wp:positionV>
                <wp:extent cx="5985510" cy="152400"/>
                <wp:effectExtent l="0" t="635" r="0" b="0"/>
                <wp:wrapNone/>
                <wp:docPr id="287" name="Cuadro de texto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7" o:spid="_x0000_s1163" type="#_x0000_t202" style="position:absolute;margin-left:62pt;margin-top:21.05pt;width:471.3pt;height:12pt;z-index:-251486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hVCugIAAL0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831296" behindDoc="1" locked="0" layoutInCell="1" allowOverlap="1" wp14:anchorId="57C52AF7" wp14:editId="420E1EF8">
                <wp:simplePos x="0" y="0"/>
                <wp:positionH relativeFrom="page">
                  <wp:posOffset>787400</wp:posOffset>
                </wp:positionH>
                <wp:positionV relativeFrom="page">
                  <wp:posOffset>10035540</wp:posOffset>
                </wp:positionV>
                <wp:extent cx="5985510" cy="152400"/>
                <wp:effectExtent l="0" t="0" r="0" b="3810"/>
                <wp:wrapNone/>
                <wp:docPr id="286" name="Cuadro de texto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6" o:spid="_x0000_s1164" type="#_x0000_t202" style="position:absolute;margin-left:62pt;margin-top:790.2pt;width:471.3pt;height:12pt;z-index:-251485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TFPB&#10;R7oCAAC9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832320" behindDoc="1" locked="0" layoutInCell="1" allowOverlap="1" wp14:anchorId="32C6F6BF" wp14:editId="15F4D162">
                <wp:simplePos x="0" y="0"/>
                <wp:positionH relativeFrom="page">
                  <wp:posOffset>787400</wp:posOffset>
                </wp:positionH>
                <wp:positionV relativeFrom="page">
                  <wp:posOffset>407035</wp:posOffset>
                </wp:positionV>
                <wp:extent cx="5985510" cy="0"/>
                <wp:effectExtent l="6350" t="6985" r="8890" b="12065"/>
                <wp:wrapNone/>
                <wp:docPr id="285" name="Conector recto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285" o:spid="_x0000_s1026" style="position:absolute;z-index:-251484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yTT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FM7JNM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833344" behindDoc="1" locked="0" layoutInCell="1" allowOverlap="1" wp14:anchorId="6C1167D4" wp14:editId="72C917F0">
                <wp:simplePos x="0" y="0"/>
                <wp:positionH relativeFrom="page">
                  <wp:posOffset>787400</wp:posOffset>
                </wp:positionH>
                <wp:positionV relativeFrom="page">
                  <wp:posOffset>10175240</wp:posOffset>
                </wp:positionV>
                <wp:extent cx="5985510" cy="0"/>
                <wp:effectExtent l="6350" t="12065" r="8890" b="6985"/>
                <wp:wrapNone/>
                <wp:docPr id="284" name="Conector recto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284" o:spid="_x0000_s1026" style="position:absolute;z-index:-251483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GIA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XeQ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CUZGIA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834368" behindDoc="1" locked="0" layoutInCell="1" allowOverlap="1" wp14:anchorId="27A84FFE" wp14:editId="7F119C36">
                <wp:simplePos x="0" y="0"/>
                <wp:positionH relativeFrom="page">
                  <wp:posOffset>774700</wp:posOffset>
                </wp:positionH>
                <wp:positionV relativeFrom="page">
                  <wp:posOffset>172720</wp:posOffset>
                </wp:positionV>
                <wp:extent cx="1105535" cy="147320"/>
                <wp:effectExtent l="3175" t="1270" r="0" b="3810"/>
                <wp:wrapNone/>
                <wp:docPr id="283" name="Cuadro de texto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553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5" w:name="Appendix:_Methodology"/>
                            <w:bookmarkStart w:id="156" w:name="_bookmark6"/>
                            <w:bookmarkEnd w:id="155"/>
                            <w:bookmarkEnd w:id="156"/>
                            <w:r>
                              <w:rPr>
                                <w:color w:val="AAAAAA"/>
                              </w:rPr>
                              <w:t>Appendix: Methodolog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3" o:spid="_x0000_s1165" type="#_x0000_t202" style="position:absolute;margin-left:61pt;margin-top:13.6pt;width:87.05pt;height:11.6pt;z-index:-251482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7s9uwIAAL0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" filled="f" stroked="f">
                <v:textbox inset="0,0,0,0">
                  <w:txbxContent>
                    <w:p w:rsidR="00F37E6B" w:rsidRDefault="00F37E6B" w:rsidP="00F37E6B">
                      <w:pPr>
                        <w:pStyle w:val="Textoindependiente"/>
                      </w:pPr>
                      <w:bookmarkStart w:id="168" w:name="Appendix:_Methodology"/>
                      <w:bookmarkStart w:id="169" w:name="_bookmark6"/>
                      <w:bookmarkEnd w:id="168"/>
                      <w:bookmarkEnd w:id="169"/>
                      <w:r>
                        <w:rPr>
                          <w:color w:val="AAAAAA"/>
                        </w:rPr>
                        <w:t>Appendix: Methodology</w:t>
                      </w:r>
                    </w:p>
                  </w:txbxContent>
                </v:textbox>
                <w10:wrap anchorx="page" anchory="page"/>
              </v:shape>
            </w:pict>
          </mc:Fallback>
        </mc:AlternateContent>
      </w:r>
      <w:r>
        <w:rPr>
          <w:noProof/>
        </w:rPr>
        <mc:AlternateContent>
          <mc:Choice Requires="wps">
            <w:drawing>
              <wp:anchor distT="0" distB="0" distL="114300" distR="114300" simplePos="0" relativeHeight="251836416" behindDoc="1" locked="0" layoutInCell="1" allowOverlap="1" wp14:anchorId="61A2B4C2" wp14:editId="39FD5AF5">
                <wp:simplePos x="0" y="0"/>
                <wp:positionH relativeFrom="page">
                  <wp:posOffset>6650355</wp:posOffset>
                </wp:positionH>
                <wp:positionV relativeFrom="page">
                  <wp:posOffset>10261600</wp:posOffset>
                </wp:positionV>
                <wp:extent cx="134620" cy="147320"/>
                <wp:effectExtent l="1905" t="3175" r="0" b="1905"/>
                <wp:wrapNone/>
                <wp:docPr id="281" name="Cuadro de texto 2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rPr>
                              <w:t>1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1" o:spid="_x0000_s1166" type="#_x0000_t202" style="position:absolute;margin-left:523.65pt;margin-top:808pt;width:10.6pt;height:11.6pt;z-index:-251480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" filled="f" stroked="f">
                <v:textbox inset="0,0,0,0">
                  <w:txbxContent>
                    <w:p w:rsidR="00F37E6B" w:rsidRDefault="00F37E6B" w:rsidP="00F37E6B">
                      <w:pPr>
                        <w:pStyle w:val="Textoindependiente"/>
                      </w:pPr>
                      <w:r>
                        <w:rPr>
                          <w:color w:val="AAAAAA"/>
                        </w:rPr>
                        <w:t>10</w:t>
                      </w:r>
                    </w:p>
                  </w:txbxContent>
                </v:textbox>
                <w10:wrap anchorx="page" anchory="page"/>
              </v:shape>
            </w:pict>
          </mc:Fallback>
        </mc:AlternateContent>
      </w:r>
      <w:r>
        <w:rPr>
          <w:noProof/>
        </w:rPr>
        <mc:AlternateContent>
          <mc:Choice Requires="wps">
            <w:drawing>
              <wp:anchor distT="0" distB="0" distL="114300" distR="114300" simplePos="0" relativeHeight="251837440" behindDoc="1" locked="0" layoutInCell="1" allowOverlap="1" wp14:anchorId="479732BC" wp14:editId="0E8225F3">
                <wp:simplePos x="0" y="0"/>
                <wp:positionH relativeFrom="page">
                  <wp:posOffset>787400</wp:posOffset>
                </wp:positionH>
                <wp:positionV relativeFrom="page">
                  <wp:posOffset>267335</wp:posOffset>
                </wp:positionV>
                <wp:extent cx="5985510" cy="152400"/>
                <wp:effectExtent l="0" t="635" r="0" b="0"/>
                <wp:wrapNone/>
                <wp:docPr id="280" name="Cuadro de texto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0" o:spid="_x0000_s1167" type="#_x0000_t202" style="position:absolute;margin-left:62pt;margin-top:21.05pt;width:471.3pt;height:12pt;z-index:-251479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20kxtbkC&#10;AAC9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838464" behindDoc="1" locked="0" layoutInCell="1" allowOverlap="1" wp14:anchorId="31F691FA" wp14:editId="5B4AEE39">
                <wp:simplePos x="0" y="0"/>
                <wp:positionH relativeFrom="page">
                  <wp:posOffset>787400</wp:posOffset>
                </wp:positionH>
                <wp:positionV relativeFrom="page">
                  <wp:posOffset>10035540</wp:posOffset>
                </wp:positionV>
                <wp:extent cx="5985510" cy="152400"/>
                <wp:effectExtent l="0" t="0" r="0" b="3810"/>
                <wp:wrapNone/>
                <wp:docPr id="279" name="Cuadro de texto 2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79" o:spid="_x0000_s1168" type="#_x0000_t202" style="position:absolute;margin-left:62pt;margin-top:790.2pt;width:471.3pt;height:12pt;z-index:-251478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eRZs&#10;bLoCAAC9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Pr="00C65FB8" w:rsidRDefault="00BA5233" w:rsidP="00F37E6B">
      <w:r>
        <w:rPr>
          <w:noProof/>
        </w:rPr>
        <mc:AlternateContent>
          <mc:Choice Requires="wps">
            <w:drawing>
              <wp:anchor distT="0" distB="0" distL="114300" distR="114300" simplePos="0" relativeHeight="251835392" behindDoc="1" locked="0" layoutInCell="1" allowOverlap="1" wp14:anchorId="64A1E8B5" wp14:editId="32694617">
                <wp:simplePos x="0" y="0"/>
                <wp:positionH relativeFrom="page">
                  <wp:posOffset>771525</wp:posOffset>
                </wp:positionH>
                <wp:positionV relativeFrom="page">
                  <wp:posOffset>962025</wp:posOffset>
                </wp:positionV>
                <wp:extent cx="6005830" cy="1524000"/>
                <wp:effectExtent l="0" t="0" r="13970" b="0"/>
                <wp:wrapNone/>
                <wp:docPr id="282" name="Cuadro de texto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5830" cy="152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Appendix: Methodology</w:t>
                            </w:r>
                          </w:p>
                          <w:p w:rsidR="00F37E6B" w:rsidRDefault="00F37E6B" w:rsidP="00F37E6B">
                            <w:pPr>
                              <w:pStyle w:val="Textoindependiente"/>
                              <w:spacing w:before="240" w:line="270" w:lineRule="atLeast"/>
                              <w:ind w:right="111"/>
                            </w:pPr>
                            <w:r>
                              <w:t xml:space="preserve">It should be noted that this test was performed in an automated manner using tools such as </w:t>
                            </w:r>
                            <w:r>
                              <w:rPr>
                                <w:spacing w:val="-5"/>
                              </w:rPr>
                              <w:t xml:space="preserve">OWASP </w:t>
                            </w:r>
                            <w:r>
                              <w:rPr>
                                <w:spacing w:val="-6"/>
                              </w:rPr>
                              <w:t xml:space="preserve">ZAP, </w:t>
                            </w:r>
                            <w:r>
                              <w:t>with no direct human intervention. This makes the test non-exhaustive, and it should be assumed that the target web application has many more vulnerabilities and security breaches than the ones mentioned in this report. This test should be taken as a 'lower floor' for possible vulnerabilities. If   this automated test is able to find vulnerabilities in a web application, a resourceful human should be able to find many more, most of which would escape the scope of this test. If the tested web application is found to be vulnerable, it is recommended to contact a professional penetration tester to find and mitigate these and other security</w:t>
                            </w:r>
                            <w:r>
                              <w:rPr>
                                <w:spacing w:val="37"/>
                              </w:rPr>
                              <w:t xml:space="preserve"> </w:t>
                            </w:r>
                            <w:r>
                              <w:t>breach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2" o:spid="_x0000_s1169" type="#_x0000_t202" style="position:absolute;margin-left:60.75pt;margin-top:75.75pt;width:472.9pt;height:120pt;z-index:-251481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" filled="f" stroked="f">
                <v:textbox inset="0,0,0,0">
                  <w:txbxContent>
                    <w:p w:rsidR="00F37E6B" w:rsidRPr="00112330" w:rsidRDefault="00F37E6B" w:rsidP="00F37E6B">
                      <w:pPr>
                        <w:spacing w:before="10"/>
                        <w:ind w:left="20"/>
                        <w:rPr>
                          <w:b/>
                          <w:sz w:val="34"/>
                          <w:lang w:val="en-US"/>
                        </w:rPr>
                      </w:pPr>
                      <w:r w:rsidRPr="00112330">
                        <w:rPr>
                          <w:b/>
                          <w:sz w:val="34"/>
                          <w:lang w:val="en-US"/>
                        </w:rPr>
                        <w:t>Appendix: Methodology</w:t>
                      </w:r>
                    </w:p>
                    <w:p w:rsidR="00F37E6B" w:rsidRDefault="00F37E6B" w:rsidP="00F37E6B">
                      <w:pPr>
                        <w:pStyle w:val="Textoindependiente"/>
                        <w:spacing w:before="240" w:line="270" w:lineRule="atLeast"/>
                        <w:ind w:right="111"/>
                      </w:pPr>
                      <w:r>
                        <w:t xml:space="preserve">It should be noted that this test was performed in an automated manner using tools such as </w:t>
                      </w:r>
                      <w:r>
                        <w:rPr>
                          <w:spacing w:val="-5"/>
                        </w:rPr>
                        <w:t xml:space="preserve">OWASP </w:t>
                      </w:r>
                      <w:r>
                        <w:rPr>
                          <w:spacing w:val="-6"/>
                        </w:rPr>
                        <w:t xml:space="preserve">ZAP, </w:t>
                      </w:r>
                      <w:r>
                        <w:t>with no direct human intervention. This makes the test non-exhaustive, and it should be assumed that the target web application has many more vulnerabilities and security breaches than the ones mentioned in this report. This test should be taken as a 'lower floor' for possible vulnerabilities. If   this automated test is able to find vulnerabilities in a web application, a resourceful human should be able to find many more, most of which would escape the scope of this test. If the tested web application is found to be vulnerable, it is recommended to contact a professional penetration tester to find and mitigate these and other security</w:t>
                      </w:r>
                      <w:r>
                        <w:rPr>
                          <w:spacing w:val="37"/>
                        </w:rPr>
                        <w:t xml:space="preserve"> </w:t>
                      </w:r>
                      <w:r>
                        <w:t>breaches.</w:t>
                      </w:r>
                    </w:p>
                  </w:txbxContent>
                </v:textbox>
                <w10:wrap anchorx="page" anchory="page"/>
              </v:shape>
            </w:pict>
          </mc:Fallback>
        </mc:AlternateContent>
      </w:r>
    </w:p>
    <w:p w:rsidR="00BA5233" w:rsidRDefault="00BA5233" w:rsidP="003C4462">
      <w:pPr>
        <w:rPr>
          <w:lang w:val="en-US"/>
        </w:rPr>
        <w:sectPr w:rsidR="00BA5233" w:rsidSect="003C4462">
          <w:type w:val="continuous"/>
          <w:pgSz w:w="11906" w:h="16838"/>
          <w:pgMar w:top="1417" w:right="1701" w:bottom="1417" w:left="1701" w:header="708" w:footer="708" w:gutter="0"/>
          <w:cols w:space="708"/>
          <w:docGrid w:linePitch="360"/>
        </w:sectPr>
      </w:pPr>
    </w:p>
    <w:p w:rsidR="000353D6" w:rsidRDefault="000353D6" w:rsidP="00F37E6B">
      <w:pPr>
        <w:pStyle w:val="Ttulo1"/>
        <w:rPr>
          <w:lang w:val="en-US"/>
        </w:rPr>
        <w:sectPr w:rsidR="000353D6">
          <w:pgSz w:w="11906" w:h="16838"/>
          <w:pgMar w:top="1417" w:right="1701" w:bottom="1417" w:left="1701" w:header="708" w:footer="708" w:gutter="0"/>
          <w:cols w:space="708"/>
          <w:docGrid w:linePitch="360"/>
        </w:sectPr>
      </w:pPr>
      <w:bookmarkStart w:id="157" w:name="_Toc477455051"/>
    </w:p>
    <w:p w:rsidR="00BA5233" w:rsidRPr="00560F33" w:rsidRDefault="00BA5233" w:rsidP="00F37E6B">
      <w:pPr>
        <w:pStyle w:val="Ttulo1"/>
        <w:rPr>
          <w:lang w:val="en-US"/>
        </w:rPr>
      </w:pPr>
      <w:bookmarkStart w:id="158" w:name="_Toc486957386"/>
      <w:r w:rsidRPr="00560F33">
        <w:rPr>
          <w:lang w:val="en-US"/>
        </w:rPr>
        <w:lastRenderedPageBreak/>
        <w:t>Bibliography</w:t>
      </w:r>
      <w:bookmarkEnd w:id="157"/>
      <w:bookmarkEnd w:id="158"/>
    </w:p>
    <w:p w:rsidR="00B87AFC" w:rsidRPr="00B87AFC" w:rsidRDefault="00BA5233" w:rsidP="00B87AFC">
      <w:pPr>
        <w:pStyle w:val="Bibliografa"/>
        <w:rPr>
          <w:rFonts w:ascii="Calibri" w:hAnsi="Calibri"/>
          <w:lang w:val="en-US"/>
        </w:rPr>
      </w:pPr>
      <w:r>
        <w:fldChar w:fldCharType="begin"/>
      </w:r>
      <w:r w:rsidR="00B87AFC">
        <w:rPr>
          <w:lang w:val="en-US"/>
        </w:rPr>
        <w:instrText xml:space="preserve"> ADDIN ZOTERO_BIBL {"custom":[]} CSL_BIBLIOGRAPHY </w:instrText>
      </w:r>
      <w:r>
        <w:fldChar w:fldCharType="separate"/>
      </w:r>
      <w:r w:rsidR="00B87AFC" w:rsidRPr="00B87AFC">
        <w:rPr>
          <w:rFonts w:ascii="Calibri" w:hAnsi="Calibri"/>
          <w:lang w:val="en-US"/>
        </w:rPr>
        <w:t>[1]</w:t>
      </w:r>
      <w:r w:rsidR="00B87AFC" w:rsidRPr="00B87AFC">
        <w:rPr>
          <w:rFonts w:ascii="Calibri" w:hAnsi="Calibri"/>
          <w:lang w:val="en-US"/>
        </w:rPr>
        <w:tab/>
        <w:t xml:space="preserve">G. Glover, ‘How Much Does a Pentest Cost?’, </w:t>
      </w:r>
      <w:r w:rsidR="00B87AFC" w:rsidRPr="00B87AFC">
        <w:rPr>
          <w:rFonts w:ascii="Calibri" w:hAnsi="Calibri"/>
          <w:i/>
          <w:iCs/>
          <w:lang w:val="en-US"/>
        </w:rPr>
        <w:t>SecurityMetrics</w:t>
      </w:r>
      <w:r w:rsidR="00B87AFC" w:rsidRPr="00B87AFC">
        <w:rPr>
          <w:rFonts w:ascii="Calibri" w:hAnsi="Calibri"/>
          <w:lang w:val="en-US"/>
        </w:rPr>
        <w:t>, Apr-2015. [Online]. Available: http://blog.securitymetrics.com/2015/04/penetration-test-cost.html. [Accessed: 13-Jun-2017].</w:t>
      </w:r>
    </w:p>
    <w:p w:rsidR="00B87AFC" w:rsidRPr="00B87AFC" w:rsidRDefault="00B87AFC" w:rsidP="00B87AFC">
      <w:pPr>
        <w:pStyle w:val="Bibliografa"/>
        <w:rPr>
          <w:rFonts w:ascii="Calibri" w:hAnsi="Calibri"/>
          <w:lang w:val="en-US"/>
        </w:rPr>
      </w:pPr>
      <w:r w:rsidRPr="00B87AFC">
        <w:rPr>
          <w:rFonts w:ascii="Calibri" w:hAnsi="Calibri"/>
          <w:lang w:val="en-US"/>
        </w:rPr>
        <w:t>[2]</w:t>
      </w:r>
      <w:r w:rsidRPr="00B87AFC">
        <w:rPr>
          <w:rFonts w:ascii="Calibri" w:hAnsi="Calibri"/>
          <w:lang w:val="en-US"/>
        </w:rPr>
        <w:tab/>
        <w:t xml:space="preserve">WhiteHat Security, ‘Web Applications Security Statistics Report 2015’, </w:t>
      </w:r>
      <w:r w:rsidRPr="00B87AFC">
        <w:rPr>
          <w:rFonts w:ascii="Calibri" w:hAnsi="Calibri"/>
          <w:i/>
          <w:iCs/>
          <w:lang w:val="en-US"/>
        </w:rPr>
        <w:t>WhiteHat Security, Inc</w:t>
      </w:r>
      <w:r w:rsidRPr="00B87AFC">
        <w:rPr>
          <w:rFonts w:ascii="Calibri" w:hAnsi="Calibri"/>
          <w:lang w:val="en-US"/>
        </w:rPr>
        <w:t>, 2015. [Online]. Available: https://info.whitehatsec.com/rs/whitehatsecurity/images/2015-Stats-Report.pdf.</w:t>
      </w:r>
    </w:p>
    <w:p w:rsidR="00B87AFC" w:rsidRPr="00B87AFC" w:rsidRDefault="00B87AFC" w:rsidP="00B87AFC">
      <w:pPr>
        <w:pStyle w:val="Bibliografa"/>
        <w:rPr>
          <w:rFonts w:ascii="Calibri" w:hAnsi="Calibri"/>
          <w:lang w:val="en-US"/>
        </w:rPr>
      </w:pPr>
      <w:r w:rsidRPr="00B87AFC">
        <w:rPr>
          <w:rFonts w:ascii="Calibri" w:hAnsi="Calibri"/>
          <w:lang w:val="en-US"/>
        </w:rPr>
        <w:t>[3]</w:t>
      </w:r>
      <w:r w:rsidRPr="00B87AFC">
        <w:rPr>
          <w:rFonts w:ascii="Calibri" w:hAnsi="Calibri"/>
          <w:lang w:val="en-US"/>
        </w:rPr>
        <w:tab/>
        <w:t xml:space="preserve">R. Brown, ‘Computer security threats: A brief history’, </w:t>
      </w:r>
      <w:r w:rsidRPr="00B87AFC">
        <w:rPr>
          <w:rFonts w:ascii="Calibri" w:hAnsi="Calibri"/>
          <w:i/>
          <w:iCs/>
          <w:lang w:val="en-US"/>
        </w:rPr>
        <w:t>Dell</w:t>
      </w:r>
      <w:r w:rsidRPr="00B87AFC">
        <w:rPr>
          <w:rFonts w:ascii="Calibri" w:hAnsi="Calibri"/>
          <w:lang w:val="en-US"/>
        </w:rPr>
        <w:t>, Aug-2014. [Online]. Available: https://blog.dell.com/en-us/computer-security-threats-a-brief-history/. [Accessed: 13-Jun-2017].</w:t>
      </w:r>
    </w:p>
    <w:p w:rsidR="00B87AFC" w:rsidRPr="00CA7803" w:rsidRDefault="00B87AFC" w:rsidP="00B87AFC">
      <w:pPr>
        <w:pStyle w:val="Bibliografa"/>
        <w:rPr>
          <w:rFonts w:ascii="Calibri" w:hAnsi="Calibri"/>
          <w:lang w:val="en-US"/>
        </w:rPr>
      </w:pPr>
      <w:r w:rsidRPr="00B87AFC">
        <w:rPr>
          <w:rFonts w:ascii="Calibri" w:hAnsi="Calibri"/>
          <w:lang w:val="en-US"/>
        </w:rPr>
        <w:t>[4]</w:t>
      </w:r>
      <w:r w:rsidRPr="00B87AFC">
        <w:rPr>
          <w:rFonts w:ascii="Calibri" w:hAnsi="Calibri"/>
          <w:lang w:val="en-US"/>
        </w:rPr>
        <w:tab/>
        <w:t xml:space="preserve">R. Delgado, ‘Digital Dangers: A Brief History of Computer Security Threats’, </w:t>
      </w:r>
      <w:r w:rsidRPr="00B87AFC">
        <w:rPr>
          <w:rFonts w:ascii="Calibri" w:hAnsi="Calibri"/>
          <w:i/>
          <w:iCs/>
          <w:lang w:val="en-US"/>
        </w:rPr>
        <w:t>Information Security Buzz</w:t>
      </w:r>
      <w:r w:rsidRPr="00B87AFC">
        <w:rPr>
          <w:rFonts w:ascii="Calibri" w:hAnsi="Calibri"/>
          <w:lang w:val="en-US"/>
        </w:rPr>
        <w:t xml:space="preserve">, Sep-2014. [Online]. Available: http://www.informationsecuritybuzz.com/articles/digital-dangers-brief-history-computer-security-threats/. </w:t>
      </w:r>
      <w:r w:rsidRPr="00CA7803">
        <w:rPr>
          <w:rFonts w:ascii="Calibri" w:hAnsi="Calibri"/>
          <w:lang w:val="en-US"/>
        </w:rPr>
        <w:t>[Accessed: 13-Jun-2017].</w:t>
      </w:r>
    </w:p>
    <w:p w:rsidR="00B87AFC" w:rsidRPr="00B87AFC" w:rsidRDefault="00B87AFC" w:rsidP="00B87AFC">
      <w:pPr>
        <w:pStyle w:val="Bibliografa"/>
        <w:rPr>
          <w:rFonts w:ascii="Calibri" w:hAnsi="Calibri"/>
          <w:lang w:val="en-US"/>
        </w:rPr>
      </w:pPr>
      <w:r w:rsidRPr="00B87AFC">
        <w:rPr>
          <w:rFonts w:ascii="Calibri" w:hAnsi="Calibri"/>
          <w:lang w:val="en-US"/>
        </w:rPr>
        <w:t>[5]</w:t>
      </w:r>
      <w:r w:rsidRPr="00B87AFC">
        <w:rPr>
          <w:rFonts w:ascii="Calibri" w:hAnsi="Calibri"/>
          <w:lang w:val="en-US"/>
        </w:rPr>
        <w:tab/>
        <w:t xml:space="preserve">T. Julian, ‘Defining Moments in the History of Cyber-Security’, </w:t>
      </w:r>
      <w:r w:rsidRPr="00B87AFC">
        <w:rPr>
          <w:rFonts w:ascii="Calibri" w:hAnsi="Calibri"/>
          <w:i/>
          <w:iCs/>
          <w:lang w:val="en-US"/>
        </w:rPr>
        <w:t>Infosecurity Magazine</w:t>
      </w:r>
      <w:r w:rsidRPr="00B87AFC">
        <w:rPr>
          <w:rFonts w:ascii="Calibri" w:hAnsi="Calibri"/>
          <w:lang w:val="en-US"/>
        </w:rPr>
        <w:t>, Dec-2014. [Online]. Available: https://www.infosecurity-magazine.com/opinions/the-history-of-cybersecurity/. [Accessed: 13-Jun-2017].</w:t>
      </w:r>
    </w:p>
    <w:p w:rsidR="00B87AFC" w:rsidRPr="00B87AFC" w:rsidRDefault="00B87AFC" w:rsidP="00B87AFC">
      <w:pPr>
        <w:pStyle w:val="Bibliografa"/>
        <w:rPr>
          <w:rFonts w:ascii="Calibri" w:hAnsi="Calibri"/>
          <w:lang w:val="en-US"/>
        </w:rPr>
      </w:pPr>
      <w:r w:rsidRPr="00B87AFC">
        <w:rPr>
          <w:rFonts w:ascii="Calibri" w:hAnsi="Calibri"/>
          <w:lang w:val="en-US"/>
        </w:rPr>
        <w:t>[6]</w:t>
      </w:r>
      <w:r w:rsidRPr="00B87AFC">
        <w:rPr>
          <w:rFonts w:ascii="Calibri" w:hAnsi="Calibri"/>
          <w:lang w:val="en-US"/>
        </w:rPr>
        <w:tab/>
        <w:t xml:space="preserve">G. Robbins, ‘The Internet of Things: How Vulnerable Is It?’, </w:t>
      </w:r>
      <w:r w:rsidRPr="00B87AFC">
        <w:rPr>
          <w:rFonts w:ascii="Calibri" w:hAnsi="Calibri"/>
          <w:i/>
          <w:iCs/>
          <w:lang w:val="en-US"/>
        </w:rPr>
        <w:t>The San Diego Union-Tribune</w:t>
      </w:r>
      <w:r w:rsidRPr="00B87AFC">
        <w:rPr>
          <w:rFonts w:ascii="Calibri" w:hAnsi="Calibri"/>
          <w:lang w:val="en-US"/>
        </w:rPr>
        <w:t>, Oct-2016. [Online]. Available: http://www.govtech.com/fs/The-Internet-of-Things-How-Vulnerable-Is-It.html. [Accessed: 13-Jun-2017].</w:t>
      </w:r>
    </w:p>
    <w:p w:rsidR="00B87AFC" w:rsidRPr="00B87AFC" w:rsidRDefault="00B87AFC" w:rsidP="00B87AFC">
      <w:pPr>
        <w:pStyle w:val="Bibliografa"/>
        <w:rPr>
          <w:rFonts w:ascii="Calibri" w:hAnsi="Calibri"/>
          <w:lang w:val="en-US"/>
        </w:rPr>
      </w:pPr>
      <w:r w:rsidRPr="00B87AFC">
        <w:rPr>
          <w:rFonts w:ascii="Calibri" w:hAnsi="Calibri"/>
          <w:lang w:val="en-US"/>
        </w:rPr>
        <w:t>[7]</w:t>
      </w:r>
      <w:r w:rsidRPr="00B87AFC">
        <w:rPr>
          <w:rFonts w:ascii="Calibri" w:hAnsi="Calibri"/>
          <w:lang w:val="en-US"/>
        </w:rPr>
        <w:tab/>
        <w:t>M. McKeay and W. Nather, ‘Akamai’s State of the Internet Security Report (Q1 2017)’, 2017.</w:t>
      </w:r>
    </w:p>
    <w:p w:rsidR="00B87AFC" w:rsidRPr="00B87AFC" w:rsidRDefault="00B87AFC" w:rsidP="00B87AFC">
      <w:pPr>
        <w:pStyle w:val="Bibliografa"/>
        <w:rPr>
          <w:rFonts w:ascii="Calibri" w:hAnsi="Calibri"/>
          <w:lang w:val="en-US"/>
        </w:rPr>
      </w:pPr>
      <w:r w:rsidRPr="00B87AFC">
        <w:rPr>
          <w:rFonts w:ascii="Calibri" w:hAnsi="Calibri"/>
          <w:lang w:val="en-US"/>
        </w:rPr>
        <w:t>[8]</w:t>
      </w:r>
      <w:r w:rsidRPr="00B87AFC">
        <w:rPr>
          <w:rFonts w:ascii="Calibri" w:hAnsi="Calibri"/>
          <w:lang w:val="en-US"/>
        </w:rPr>
        <w:tab/>
        <w:t xml:space="preserve">M. Rouse, ‘What is social engineering?’, </w:t>
      </w:r>
      <w:r w:rsidRPr="00B87AFC">
        <w:rPr>
          <w:rFonts w:ascii="Calibri" w:hAnsi="Calibri"/>
          <w:i/>
          <w:iCs/>
          <w:lang w:val="en-US"/>
        </w:rPr>
        <w:t>SearchSecurity</w:t>
      </w:r>
      <w:r w:rsidRPr="00B87AFC">
        <w:rPr>
          <w:rFonts w:ascii="Calibri" w:hAnsi="Calibri"/>
          <w:lang w:val="en-US"/>
        </w:rPr>
        <w:t>, Feb-2016. [Online]. Available: http://searchsecurity.techtarget.com/definition/social-engineering. [Accessed: 05-Apr-2017].</w:t>
      </w:r>
    </w:p>
    <w:p w:rsidR="00B87AFC" w:rsidRPr="00B87AFC" w:rsidRDefault="00B87AFC" w:rsidP="00B87AFC">
      <w:pPr>
        <w:pStyle w:val="Bibliografa"/>
        <w:rPr>
          <w:rFonts w:ascii="Calibri" w:hAnsi="Calibri"/>
          <w:lang w:val="en-US"/>
        </w:rPr>
      </w:pPr>
      <w:r w:rsidRPr="00B87AFC">
        <w:rPr>
          <w:rFonts w:ascii="Calibri" w:hAnsi="Calibri"/>
          <w:lang w:val="en-US"/>
        </w:rPr>
        <w:t>[9]</w:t>
      </w:r>
      <w:r w:rsidRPr="00B87AFC">
        <w:rPr>
          <w:rFonts w:ascii="Calibri" w:hAnsi="Calibri"/>
          <w:lang w:val="en-US"/>
        </w:rPr>
        <w:tab/>
        <w:t xml:space="preserve">T. Bradley, ‘Introduction to Port Scanning in Network Security’, </w:t>
      </w:r>
      <w:r w:rsidRPr="00B87AFC">
        <w:rPr>
          <w:rFonts w:ascii="Calibri" w:hAnsi="Calibri"/>
          <w:i/>
          <w:iCs/>
          <w:lang w:val="en-US"/>
        </w:rPr>
        <w:t>Lifewire</w:t>
      </w:r>
      <w:r w:rsidRPr="00B87AFC">
        <w:rPr>
          <w:rFonts w:ascii="Calibri" w:hAnsi="Calibri"/>
          <w:lang w:val="en-US"/>
        </w:rPr>
        <w:t>, Feb-2016. [Online]. Available: https://www.lifewire.com/introduction-to-port-scanning-2486802. [Accessed: 25-May-2017].</w:t>
      </w:r>
    </w:p>
    <w:p w:rsidR="00B87AFC" w:rsidRPr="00B87AFC" w:rsidRDefault="00B87AFC" w:rsidP="00B87AFC">
      <w:pPr>
        <w:pStyle w:val="Bibliografa"/>
        <w:rPr>
          <w:rFonts w:ascii="Calibri" w:hAnsi="Calibri"/>
          <w:lang w:val="en-US"/>
        </w:rPr>
      </w:pPr>
      <w:r w:rsidRPr="00B87AFC">
        <w:rPr>
          <w:rFonts w:ascii="Calibri" w:hAnsi="Calibri"/>
          <w:lang w:val="en-US"/>
        </w:rPr>
        <w:t>[10]</w:t>
      </w:r>
      <w:r w:rsidRPr="00B87AFC">
        <w:rPr>
          <w:rFonts w:ascii="Calibri" w:hAnsi="Calibri"/>
          <w:lang w:val="en-US"/>
        </w:rPr>
        <w:tab/>
        <w:t xml:space="preserve">B. Kelebek, ‘Automating security tests using OWASP ZAP and Jenkins’, </w:t>
      </w:r>
      <w:r w:rsidRPr="00B87AFC">
        <w:rPr>
          <w:rFonts w:ascii="Calibri" w:hAnsi="Calibri"/>
          <w:i/>
          <w:iCs/>
          <w:lang w:val="en-US"/>
        </w:rPr>
        <w:t>Securify</w:t>
      </w:r>
      <w:r w:rsidRPr="00B87AFC">
        <w:rPr>
          <w:rFonts w:ascii="Calibri" w:hAnsi="Calibri"/>
          <w:lang w:val="en-US"/>
        </w:rPr>
        <w:t>, Mar-2015. [Online]. Available: https://www.securify.nl/blog/SFY20150303/automating_security_tests_using_owasp_zap_and_jenkins.html. [Accessed: 05-Apr-2017].</w:t>
      </w:r>
    </w:p>
    <w:p w:rsidR="00B87AFC" w:rsidRPr="00B87AFC" w:rsidRDefault="00B87AFC" w:rsidP="00B87AFC">
      <w:pPr>
        <w:pStyle w:val="Bibliografa"/>
        <w:rPr>
          <w:rFonts w:ascii="Calibri" w:hAnsi="Calibri"/>
          <w:lang w:val="en-US"/>
        </w:rPr>
      </w:pPr>
      <w:r w:rsidRPr="00B87AFC">
        <w:rPr>
          <w:rFonts w:ascii="Calibri" w:hAnsi="Calibri"/>
          <w:lang w:val="en-US"/>
        </w:rPr>
        <w:t>[11]</w:t>
      </w:r>
      <w:r w:rsidRPr="00B87AFC">
        <w:rPr>
          <w:rFonts w:ascii="Calibri" w:hAnsi="Calibri"/>
          <w:lang w:val="en-US"/>
        </w:rPr>
        <w:tab/>
        <w:t xml:space="preserve">K. Scarfone, M. Souppaya, A. Cody, and A. Orebaugh, ‘Technical Guide to Information Security Testing and Assessment’, </w:t>
      </w:r>
      <w:r w:rsidRPr="00B87AFC">
        <w:rPr>
          <w:rFonts w:ascii="Calibri" w:hAnsi="Calibri"/>
          <w:i/>
          <w:iCs/>
          <w:lang w:val="en-US"/>
        </w:rPr>
        <w:t>National Institute of Standards and Technology</w:t>
      </w:r>
      <w:r w:rsidRPr="00B87AFC">
        <w:rPr>
          <w:rFonts w:ascii="Calibri" w:hAnsi="Calibri"/>
          <w:lang w:val="en-US"/>
        </w:rPr>
        <w:t>, Sep-2008. [Online]. Available: http://nvlpubs.nist.gov/nistpubs/Legacy/SP/nistspecialpublication800-115.pdf.</w:t>
      </w:r>
    </w:p>
    <w:p w:rsidR="00B87AFC" w:rsidRPr="00B87AFC" w:rsidRDefault="00B87AFC" w:rsidP="00B87AFC">
      <w:pPr>
        <w:pStyle w:val="Bibliografa"/>
        <w:rPr>
          <w:rFonts w:ascii="Calibri" w:hAnsi="Calibri"/>
          <w:lang w:val="en-US"/>
        </w:rPr>
      </w:pPr>
      <w:r w:rsidRPr="00B87AFC">
        <w:rPr>
          <w:rFonts w:ascii="Calibri" w:hAnsi="Calibri"/>
          <w:lang w:val="en-US"/>
        </w:rPr>
        <w:t>[12]</w:t>
      </w:r>
      <w:r w:rsidRPr="00B87AFC">
        <w:rPr>
          <w:rFonts w:ascii="Calibri" w:hAnsi="Calibri"/>
          <w:lang w:val="en-US"/>
        </w:rPr>
        <w:tab/>
        <w:t>Offensive Security, ‘Penetration Test Report’, Aug-2013. [Online]. Available: https://www.offensive-security.com/reports/sample-penetration-testing-report.pdf.</w:t>
      </w:r>
    </w:p>
    <w:p w:rsidR="00B87AFC" w:rsidRPr="00B87AFC" w:rsidRDefault="00B87AFC" w:rsidP="00B87AFC">
      <w:pPr>
        <w:pStyle w:val="Bibliografa"/>
        <w:rPr>
          <w:rFonts w:ascii="Calibri" w:hAnsi="Calibri"/>
          <w:lang w:val="en-US"/>
        </w:rPr>
      </w:pPr>
      <w:r w:rsidRPr="00B87AFC">
        <w:rPr>
          <w:rFonts w:ascii="Calibri" w:hAnsi="Calibri"/>
          <w:lang w:val="en-US"/>
        </w:rPr>
        <w:t>[13]</w:t>
      </w:r>
      <w:r w:rsidRPr="00B87AFC">
        <w:rPr>
          <w:rFonts w:ascii="Calibri" w:hAnsi="Calibri"/>
          <w:lang w:val="en-US"/>
        </w:rPr>
        <w:tab/>
        <w:t>B. Hill, ‘Quickstart Guide to Using the Jinja2 Template Engine’, 2012. [Online]. Available: http://kagerato.net/articles/software/libraries/jinja-quickstart.html. [Accessed: 05-Apr-2017].</w:t>
      </w:r>
    </w:p>
    <w:p w:rsidR="00BA5233" w:rsidRPr="00767272" w:rsidRDefault="00BA5233">
      <w:pPr>
        <w:rPr>
          <w:lang w:val="en-US"/>
        </w:rPr>
      </w:pPr>
      <w:r>
        <w:fldChar w:fldCharType="end"/>
      </w:r>
    </w:p>
    <w:p w:rsidR="00BA5233" w:rsidRPr="0036520A" w:rsidRDefault="00BA5233" w:rsidP="006046DC">
      <w:pPr>
        <w:rPr>
          <w:lang w:val="en-US"/>
        </w:rPr>
      </w:pPr>
    </w:p>
    <w:sectPr w:rsidR="00BA5233" w:rsidRPr="0036520A" w:rsidSect="000353D6">
      <w:headerReference w:type="default" r:id="rId105"/>
      <w:type w:val="oddPag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0E10" w:rsidRDefault="00870E10" w:rsidP="00BA5233">
      <w:pPr>
        <w:spacing w:after="0" w:line="240" w:lineRule="auto"/>
      </w:pPr>
      <w:r>
        <w:separator/>
      </w:r>
    </w:p>
  </w:endnote>
  <w:endnote w:type="continuationSeparator" w:id="0">
    <w:p w:rsidR="00870E10" w:rsidRDefault="00870E10" w:rsidP="00BA5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Piedepgina"/>
      <w:jc w:val="right"/>
    </w:pPr>
  </w:p>
  <w:p w:rsidR="00F37E6B" w:rsidRDefault="00F37E6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Piedepgina"/>
      <w:jc w:val="right"/>
    </w:pPr>
  </w:p>
  <w:p w:rsidR="00F37E6B" w:rsidRDefault="00F37E6B">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872569"/>
      <w:docPartObj>
        <w:docPartGallery w:val="Page Numbers (Bottom of Page)"/>
        <w:docPartUnique/>
      </w:docPartObj>
    </w:sdtPr>
    <w:sdtEndPr/>
    <w:sdtContent>
      <w:p w:rsidR="00F37E6B" w:rsidRDefault="00F37E6B">
        <w:pPr>
          <w:pStyle w:val="Piedepgina"/>
          <w:jc w:val="right"/>
        </w:pPr>
        <w:r>
          <w:fldChar w:fldCharType="begin"/>
        </w:r>
        <w:r>
          <w:instrText>PAGE   \* MERGEFORMAT</w:instrText>
        </w:r>
        <w:r>
          <w:fldChar w:fldCharType="separate"/>
        </w:r>
        <w:r>
          <w:rPr>
            <w:noProof/>
          </w:rPr>
          <w:t>1</w:t>
        </w:r>
        <w:r>
          <w:fldChar w:fldCharType="end"/>
        </w:r>
      </w:p>
    </w:sdtContent>
  </w:sdt>
  <w:p w:rsidR="00F37E6B" w:rsidRDefault="00F37E6B">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5666561"/>
      <w:docPartObj>
        <w:docPartGallery w:val="Page Numbers (Bottom of Page)"/>
        <w:docPartUnique/>
      </w:docPartObj>
    </w:sdtPr>
    <w:sdtEndPr/>
    <w:sdtContent>
      <w:p w:rsidR="00F37E6B" w:rsidRDefault="00F37E6B">
        <w:pPr>
          <w:pStyle w:val="Piedepgina"/>
          <w:jc w:val="right"/>
        </w:pPr>
        <w:r>
          <w:fldChar w:fldCharType="begin"/>
        </w:r>
        <w:r>
          <w:instrText>PAGE   \* MERGEFORMAT</w:instrText>
        </w:r>
        <w:r>
          <w:fldChar w:fldCharType="separate"/>
        </w:r>
        <w:r w:rsidR="00CA7803">
          <w:rPr>
            <w:noProof/>
          </w:rPr>
          <w:t>2</w:t>
        </w:r>
        <w:r>
          <w:fldChar w:fldCharType="end"/>
        </w:r>
      </w:p>
    </w:sdtContent>
  </w:sdt>
  <w:p w:rsidR="00F37E6B" w:rsidRDefault="00F37E6B">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Piedepgina"/>
      <w:jc w:val="right"/>
    </w:pPr>
  </w:p>
  <w:p w:rsidR="00F37E6B" w:rsidRDefault="00F37E6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0E10" w:rsidRDefault="00870E10" w:rsidP="00BA5233">
      <w:pPr>
        <w:spacing w:after="0" w:line="240" w:lineRule="auto"/>
      </w:pPr>
      <w:r>
        <w:separator/>
      </w:r>
    </w:p>
  </w:footnote>
  <w:footnote w:type="continuationSeparator" w:id="0">
    <w:p w:rsidR="00870E10" w:rsidRDefault="00870E10" w:rsidP="00BA5233">
      <w:pPr>
        <w:spacing w:after="0" w:line="240" w:lineRule="auto"/>
      </w:pPr>
      <w:r>
        <w:continuationSeparator/>
      </w:r>
    </w:p>
  </w:footnote>
  <w:footnote w:id="1">
    <w:p w:rsidR="00F37E6B" w:rsidRPr="00A312BE" w:rsidRDefault="00F37E6B" w:rsidP="00F37E6B">
      <w:pPr>
        <w:rPr>
          <w:rFonts w:ascii="Calibri" w:eastAsia="Times New Roman" w:hAnsi="Calibri" w:cs="Times New Roman"/>
          <w:color w:val="000000"/>
          <w:sz w:val="20"/>
          <w:szCs w:val="20"/>
        </w:rPr>
      </w:pPr>
      <w:r w:rsidRPr="00A312BE">
        <w:rPr>
          <w:rStyle w:val="Refdenotaalpie"/>
          <w:sz w:val="20"/>
          <w:szCs w:val="20"/>
        </w:rPr>
        <w:footnoteRef/>
      </w:r>
      <w:r w:rsidRPr="00A312BE">
        <w:rPr>
          <w:sz w:val="20"/>
          <w:szCs w:val="20"/>
        </w:rPr>
        <w:t xml:space="preserve"> </w:t>
      </w:r>
      <w:r w:rsidRPr="00A312BE">
        <w:rPr>
          <w:rFonts w:ascii="Calibri" w:eastAsia="Times New Roman" w:hAnsi="Calibri" w:cs="Times New Roman"/>
          <w:color w:val="000000"/>
          <w:sz w:val="20"/>
          <w:szCs w:val="20"/>
        </w:rPr>
        <w:t>https://www.owasp.org/index.php/Category:Attack</w:t>
      </w:r>
    </w:p>
  </w:footnote>
  <w:footnote w:id="2">
    <w:p w:rsidR="00F37E6B" w:rsidRDefault="00F37E6B" w:rsidP="00F37E6B">
      <w:r w:rsidRPr="00A312BE">
        <w:rPr>
          <w:rStyle w:val="Refdenotaalpie"/>
          <w:sz w:val="20"/>
          <w:szCs w:val="20"/>
        </w:rPr>
        <w:footnoteRef/>
      </w:r>
      <w:r w:rsidRPr="00A312BE">
        <w:rPr>
          <w:sz w:val="20"/>
          <w:szCs w:val="20"/>
        </w:rPr>
        <w:t xml:space="preserve"> https://www.owasp.org/index.php/Top10#OWASP_Top_10_for_2013</w:t>
      </w:r>
    </w:p>
  </w:footnote>
  <w:footnote w:id="3">
    <w:p w:rsidR="00F37E6B" w:rsidRDefault="00F37E6B" w:rsidP="00F37E6B">
      <w:pPr>
        <w:pStyle w:val="Textonotapie"/>
      </w:pPr>
      <w:r>
        <w:rPr>
          <w:rStyle w:val="Refdenotaalpie"/>
        </w:rPr>
        <w:footnoteRef/>
      </w:r>
      <w:r>
        <w:t xml:space="preserve"> </w:t>
      </w:r>
      <w:r w:rsidRPr="0071628A">
        <w:t>https://www.owasp.org/index.php/OWASP_Mutillidae_2_Project</w:t>
      </w:r>
    </w:p>
  </w:footnote>
  <w:footnote w:id="4">
    <w:p w:rsidR="00F37E6B" w:rsidRDefault="00F37E6B" w:rsidP="00F37E6B">
      <w:pPr>
        <w:pStyle w:val="Textonotapie"/>
      </w:pPr>
      <w:r>
        <w:rPr>
          <w:rStyle w:val="Refdenotaalpie"/>
        </w:rPr>
        <w:footnoteRef/>
      </w:r>
      <w:r>
        <w:t xml:space="preserve"> </w:t>
      </w:r>
      <w:r w:rsidRPr="00671D62">
        <w:t>https://nmap.org/</w:t>
      </w:r>
    </w:p>
  </w:footnote>
  <w:footnote w:id="5">
    <w:p w:rsidR="00F37E6B" w:rsidRDefault="00F37E6B">
      <w:pPr>
        <w:pStyle w:val="Textonotapie"/>
      </w:pPr>
      <w:r>
        <w:rPr>
          <w:rStyle w:val="Refdenotaalpie"/>
        </w:rPr>
        <w:footnoteRef/>
      </w:r>
      <w:r>
        <w:t xml:space="preserve"> </w:t>
      </w:r>
      <w:r w:rsidRPr="0081009A">
        <w:t>https://pypi.python.org/pypi/python-nmap</w:t>
      </w:r>
    </w:p>
  </w:footnote>
  <w:footnote w:id="6">
    <w:p w:rsidR="00F37E6B" w:rsidRDefault="00F37E6B">
      <w:pPr>
        <w:pStyle w:val="Textonotapie"/>
      </w:pPr>
      <w:r>
        <w:rPr>
          <w:rStyle w:val="Refdenotaalpie"/>
        </w:rPr>
        <w:footnoteRef/>
      </w:r>
      <w:r>
        <w:t xml:space="preserve"> </w:t>
      </w:r>
      <w:r w:rsidRPr="009658B8">
        <w:t>http://searchnetworking.techtarget.com/definition/CIDR</w:t>
      </w:r>
    </w:p>
  </w:footnote>
  <w:footnote w:id="7">
    <w:p w:rsidR="00F37E6B" w:rsidRDefault="00F37E6B">
      <w:pPr>
        <w:pStyle w:val="Textonotapie"/>
      </w:pPr>
      <w:r>
        <w:rPr>
          <w:rStyle w:val="Refdenotaalpie"/>
        </w:rPr>
        <w:footnoteRef/>
      </w:r>
      <w:r>
        <w:t xml:space="preserve"> </w:t>
      </w:r>
      <w:r w:rsidRPr="003C0DE6">
        <w:t>https://nmap.org/book/man-host-discovery.html</w:t>
      </w:r>
    </w:p>
  </w:footnote>
  <w:footnote w:id="8">
    <w:p w:rsidR="00F37E6B" w:rsidRDefault="00F37E6B">
      <w:pPr>
        <w:pStyle w:val="Textonotapie"/>
      </w:pPr>
      <w:r>
        <w:rPr>
          <w:rStyle w:val="Refdenotaalpie"/>
        </w:rPr>
        <w:footnoteRef/>
      </w:r>
      <w:r>
        <w:t xml:space="preserve"> </w:t>
      </w:r>
      <w:r w:rsidRPr="00C01C82">
        <w:t>https://nmap.org/book/man-port-scanning-techniques.html</w:t>
      </w:r>
    </w:p>
  </w:footnote>
  <w:footnote w:id="9">
    <w:p w:rsidR="00F37E6B" w:rsidRDefault="00F37E6B">
      <w:pPr>
        <w:pStyle w:val="Textonotapie"/>
      </w:pPr>
      <w:r>
        <w:rPr>
          <w:rStyle w:val="Refdenotaalpie"/>
        </w:rPr>
        <w:footnoteRef/>
      </w:r>
      <w:r>
        <w:t xml:space="preserve"> </w:t>
      </w:r>
      <w:r w:rsidRPr="00C92E05">
        <w:t>https://github.com/zaproxy/zaproxy/wiki/ApiPython</w:t>
      </w:r>
    </w:p>
  </w:footnote>
  <w:footnote w:id="10">
    <w:p w:rsidR="00F37E6B" w:rsidRDefault="00F37E6B">
      <w:pPr>
        <w:pStyle w:val="Textonotapie"/>
      </w:pPr>
      <w:r>
        <w:rPr>
          <w:rStyle w:val="Refdenotaalpie"/>
        </w:rPr>
        <w:footnoteRef/>
      </w:r>
      <w:r>
        <w:t xml:space="preserve"> </w:t>
      </w:r>
      <w:r w:rsidRPr="00186C04">
        <w:t>https://github.com/zaproxy/zap-core-help/wiki/HelpAddonsPscanrulesPscanrules</w:t>
      </w:r>
    </w:p>
  </w:footnote>
  <w:footnote w:id="11">
    <w:p w:rsidR="00F37E6B" w:rsidRDefault="00F37E6B">
      <w:pPr>
        <w:pStyle w:val="Textonotapie"/>
      </w:pPr>
      <w:r>
        <w:rPr>
          <w:rStyle w:val="Refdenotaalpie"/>
        </w:rPr>
        <w:footnoteRef/>
      </w:r>
      <w:r>
        <w:t xml:space="preserve"> </w:t>
      </w:r>
      <w:r w:rsidRPr="002414B8">
        <w:t>https://www.keycdn.com/support/what-is-mime-sniffing/</w:t>
      </w:r>
    </w:p>
  </w:footnote>
  <w:footnote w:id="12">
    <w:p w:rsidR="00F37E6B" w:rsidRDefault="00F37E6B">
      <w:pPr>
        <w:pStyle w:val="Textonotapie"/>
      </w:pPr>
      <w:r>
        <w:rPr>
          <w:rStyle w:val="Refdenotaalpie"/>
        </w:rPr>
        <w:footnoteRef/>
      </w:r>
      <w:r>
        <w:t xml:space="preserve"> </w:t>
      </w:r>
      <w:r w:rsidRPr="008F1E00">
        <w:t>https://www.keycdn.com/blog/x-frame-options/</w:t>
      </w:r>
    </w:p>
  </w:footnote>
  <w:footnote w:id="13">
    <w:p w:rsidR="00F37E6B" w:rsidRDefault="00F37E6B">
      <w:pPr>
        <w:pStyle w:val="Textonotapie"/>
      </w:pPr>
      <w:r>
        <w:rPr>
          <w:rStyle w:val="Refdenotaalpie"/>
        </w:rPr>
        <w:footnoteRef/>
      </w:r>
      <w:r>
        <w:t xml:space="preserve"> </w:t>
      </w:r>
      <w:r w:rsidRPr="00C4221A">
        <w:t>https://github.com/zaproxy/zap-core-help/wiki/HelpAddonsAscanrulesAscanrules</w:t>
      </w:r>
    </w:p>
  </w:footnote>
  <w:footnote w:id="14">
    <w:p w:rsidR="00F37E6B" w:rsidRDefault="00F37E6B" w:rsidP="00F37E6B">
      <w:pPr>
        <w:pStyle w:val="Textonotapie"/>
      </w:pPr>
      <w:r>
        <w:rPr>
          <w:rStyle w:val="Refdenotaalpie"/>
        </w:rPr>
        <w:footnoteRef/>
      </w:r>
      <w:r>
        <w:t xml:space="preserve"> </w:t>
      </w:r>
      <w:r w:rsidRPr="00192401">
        <w:t>https://www.acunetix.com/websitesecurity/crlf-injection/</w:t>
      </w:r>
    </w:p>
  </w:footnote>
  <w:footnote w:id="15">
    <w:p w:rsidR="00F37E6B" w:rsidRDefault="00F37E6B">
      <w:pPr>
        <w:pStyle w:val="Textonotapie"/>
      </w:pPr>
      <w:r>
        <w:rPr>
          <w:rStyle w:val="Refdenotaalpie"/>
        </w:rPr>
        <w:footnoteRef/>
      </w:r>
      <w:r>
        <w:t xml:space="preserve"> </w:t>
      </w:r>
      <w:r w:rsidRPr="003815E2">
        <w:t>https://gitbookio.gitbooks.io/documentation/content/format/templating.html</w:t>
      </w:r>
    </w:p>
  </w:footnote>
  <w:footnote w:id="16">
    <w:p w:rsidR="00F37E6B" w:rsidRDefault="00F37E6B">
      <w:pPr>
        <w:pStyle w:val="Textonotapie"/>
      </w:pPr>
      <w:r>
        <w:rPr>
          <w:rStyle w:val="Refdenotaalpie"/>
        </w:rPr>
        <w:footnoteRef/>
      </w:r>
      <w:r>
        <w:t xml:space="preserve"> </w:t>
      </w:r>
      <w:r w:rsidRPr="00285CD5">
        <w:t>http://elinux.org/RPi_Hub</w:t>
      </w:r>
    </w:p>
  </w:footnote>
  <w:footnote w:id="17">
    <w:p w:rsidR="00F37E6B" w:rsidRDefault="00F37E6B">
      <w:pPr>
        <w:pStyle w:val="Textonotapie"/>
      </w:pPr>
      <w:r>
        <w:rPr>
          <w:rStyle w:val="Refdenotaalpie"/>
        </w:rPr>
        <w:footnoteRef/>
      </w:r>
      <w:r>
        <w:t xml:space="preserve"> </w:t>
      </w:r>
      <w:r w:rsidRPr="00096A93">
        <w:t>https://www.raspberrypi.org/documentation/remote-access/vnc/</w:t>
      </w:r>
    </w:p>
  </w:footnote>
  <w:footnote w:id="18">
    <w:p w:rsidR="00F37E6B" w:rsidRDefault="00F37E6B">
      <w:pPr>
        <w:pStyle w:val="Textonotapie"/>
      </w:pPr>
      <w:r>
        <w:rPr>
          <w:rStyle w:val="Refdenotaalpie"/>
        </w:rPr>
        <w:footnoteRef/>
      </w:r>
      <w:r>
        <w:t xml:space="preserve"> </w:t>
      </w:r>
      <w:r w:rsidRPr="00E3037B">
        <w:t>https://www.modmypi.com/blog/how-to-give-your-raspberry-pi-a-static-ip-address-update</w:t>
      </w:r>
    </w:p>
  </w:footnote>
  <w:footnote w:id="19">
    <w:p w:rsidR="00F37E6B" w:rsidRDefault="00F37E6B">
      <w:pPr>
        <w:pStyle w:val="Textonotapie"/>
      </w:pPr>
      <w:r>
        <w:rPr>
          <w:rStyle w:val="Refdenotaalpie"/>
        </w:rPr>
        <w:footnoteRef/>
      </w:r>
      <w:r>
        <w:t xml:space="preserve"> </w:t>
      </w:r>
      <w:r w:rsidRPr="00FC07B7">
        <w:t>https://www.pygame.org/wiki/abou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114"/>
      <w:gridCol w:w="2620"/>
    </w:tblGrid>
    <w:tr w:rsidR="00D25DBE">
      <w:tc>
        <w:tcPr>
          <w:tcW w:w="3500" w:type="pct"/>
          <w:tcBorders>
            <w:bottom w:val="single" w:sz="4" w:space="0" w:color="auto"/>
          </w:tcBorders>
          <w:vAlign w:val="bottom"/>
        </w:tcPr>
        <w:p w:rsidR="00D25DBE" w:rsidRDefault="00D25DBE" w:rsidP="00D25DBE">
          <w:pPr>
            <w:pStyle w:val="Encabezado"/>
            <w:rPr>
              <w:color w:val="76923C" w:themeColor="accent3" w:themeShade="BF"/>
              <w:sz w:val="24"/>
              <w:szCs w:val="24"/>
            </w:rPr>
          </w:pPr>
          <w:r>
            <w:rPr>
              <w:b/>
              <w:bCs/>
              <w:color w:val="76923C" w:themeColor="accent3" w:themeShade="BF"/>
              <w:sz w:val="24"/>
              <w:szCs w:val="24"/>
            </w:rPr>
            <w:fldChar w:fldCharType="begin"/>
          </w:r>
          <w:r>
            <w:rPr>
              <w:b/>
              <w:bCs/>
              <w:color w:val="76923C" w:themeColor="accent3" w:themeShade="BF"/>
              <w:sz w:val="24"/>
              <w:szCs w:val="24"/>
            </w:rPr>
            <w:instrText xml:space="preserve"> STYLEREF  "Título 1"  \* MERGEFORMAT </w:instrText>
          </w:r>
          <w:r>
            <w:rPr>
              <w:b/>
              <w:bCs/>
              <w:color w:val="76923C" w:themeColor="accent3" w:themeShade="BF"/>
              <w:sz w:val="24"/>
              <w:szCs w:val="24"/>
            </w:rPr>
            <w:fldChar w:fldCharType="separate"/>
          </w:r>
          <w:r w:rsidR="00CA7803">
            <w:rPr>
              <w:b/>
              <w:bCs/>
              <w:noProof/>
              <w:color w:val="76923C" w:themeColor="accent3" w:themeShade="BF"/>
              <w:sz w:val="24"/>
              <w:szCs w:val="24"/>
            </w:rPr>
            <w:t>Abstract</w:t>
          </w:r>
          <w:r>
            <w:rPr>
              <w:b/>
              <w:bCs/>
              <w:color w:val="76923C" w:themeColor="accent3" w:themeShade="BF"/>
              <w:sz w:val="24"/>
              <w:szCs w:val="24"/>
            </w:rPr>
            <w:fldChar w:fldCharType="end"/>
          </w:r>
        </w:p>
      </w:tc>
      <w:tc>
        <w:tcPr>
          <w:tcW w:w="1500" w:type="pct"/>
          <w:tcBorders>
            <w:bottom w:val="single" w:sz="4" w:space="0" w:color="943634" w:themeColor="accent2" w:themeShade="BF"/>
          </w:tcBorders>
          <w:shd w:val="clear" w:color="auto" w:fill="943634" w:themeFill="accent2" w:themeFillShade="BF"/>
          <w:vAlign w:val="bottom"/>
        </w:tcPr>
        <w:p w:rsidR="00D25DBE" w:rsidRDefault="00A34722" w:rsidP="00A34722">
          <w:pPr>
            <w:pStyle w:val="Encabezado"/>
            <w:jc w:val="center"/>
            <w:rPr>
              <w:color w:val="FFFFFF" w:themeColor="background1"/>
            </w:rPr>
          </w:pPr>
          <w:proofErr w:type="spellStart"/>
          <w:r>
            <w:rPr>
              <w:color w:val="FFFFFF" w:themeColor="background1"/>
            </w:rPr>
            <w:t>Abstract</w:t>
          </w:r>
          <w:proofErr w:type="spellEnd"/>
        </w:p>
      </w:tc>
    </w:tr>
  </w:tbl>
  <w:p w:rsidR="00F37E6B" w:rsidRDefault="00F37E6B">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114"/>
      <w:gridCol w:w="2620"/>
    </w:tblGrid>
    <w:tr w:rsidR="00A34722">
      <w:tc>
        <w:tcPr>
          <w:tcW w:w="3500" w:type="pct"/>
          <w:tcBorders>
            <w:bottom w:val="single" w:sz="4" w:space="0" w:color="auto"/>
          </w:tcBorders>
          <w:vAlign w:val="bottom"/>
        </w:tcPr>
        <w:p w:rsidR="00A34722" w:rsidRDefault="00A34722" w:rsidP="00D25DBE">
          <w:pPr>
            <w:pStyle w:val="Encabezado"/>
            <w:rPr>
              <w:color w:val="76923C" w:themeColor="accent3" w:themeShade="BF"/>
              <w:sz w:val="24"/>
              <w:szCs w:val="24"/>
            </w:rPr>
          </w:pPr>
          <w:r>
            <w:rPr>
              <w:b/>
              <w:bCs/>
              <w:color w:val="76923C" w:themeColor="accent3" w:themeShade="BF"/>
              <w:sz w:val="24"/>
              <w:szCs w:val="24"/>
            </w:rPr>
            <w:fldChar w:fldCharType="begin"/>
          </w:r>
          <w:r>
            <w:rPr>
              <w:b/>
              <w:bCs/>
              <w:color w:val="76923C" w:themeColor="accent3" w:themeShade="BF"/>
              <w:sz w:val="24"/>
              <w:szCs w:val="24"/>
            </w:rPr>
            <w:instrText xml:space="preserve"> STYLEREF  "Título 1"  \* MERGEFORMAT </w:instrText>
          </w:r>
          <w:r>
            <w:rPr>
              <w:b/>
              <w:bCs/>
              <w:color w:val="76923C" w:themeColor="accent3" w:themeShade="BF"/>
              <w:sz w:val="24"/>
              <w:szCs w:val="24"/>
            </w:rPr>
            <w:fldChar w:fldCharType="separate"/>
          </w:r>
          <w:r w:rsidR="00CA7803">
            <w:rPr>
              <w:b/>
              <w:bCs/>
              <w:noProof/>
              <w:color w:val="76923C" w:themeColor="accent3" w:themeShade="BF"/>
              <w:sz w:val="24"/>
              <w:szCs w:val="24"/>
            </w:rPr>
            <w:t>Appendix</w:t>
          </w:r>
          <w:r>
            <w:rPr>
              <w:b/>
              <w:bCs/>
              <w:color w:val="76923C" w:themeColor="accent3" w:themeShade="BF"/>
              <w:sz w:val="24"/>
              <w:szCs w:val="24"/>
            </w:rPr>
            <w:fldChar w:fldCharType="end"/>
          </w:r>
        </w:p>
      </w:tc>
      <w:tc>
        <w:tcPr>
          <w:tcW w:w="1500" w:type="pct"/>
          <w:tcBorders>
            <w:bottom w:val="single" w:sz="4" w:space="0" w:color="943634" w:themeColor="accent2" w:themeShade="BF"/>
          </w:tcBorders>
          <w:shd w:val="clear" w:color="auto" w:fill="943634" w:themeFill="accent2" w:themeFillShade="BF"/>
          <w:vAlign w:val="bottom"/>
        </w:tcPr>
        <w:p w:rsidR="00A34722" w:rsidRDefault="00A34722" w:rsidP="00D25DBE">
          <w:pPr>
            <w:pStyle w:val="Encabezado"/>
            <w:jc w:val="center"/>
            <w:rPr>
              <w:color w:val="FFFFFF" w:themeColor="background1"/>
            </w:rPr>
          </w:pPr>
          <w:r>
            <w:rPr>
              <w:color w:val="FFFFFF" w:themeColor="background1"/>
            </w:rPr>
            <w:fldChar w:fldCharType="begin"/>
          </w:r>
          <w:r>
            <w:rPr>
              <w:color w:val="FFFFFF" w:themeColor="background1"/>
            </w:rPr>
            <w:instrText xml:space="preserve"> STYLEREF  "Título 2"  \* MERGEFORMAT </w:instrText>
          </w:r>
          <w:r>
            <w:rPr>
              <w:color w:val="FFFFFF" w:themeColor="background1"/>
            </w:rPr>
            <w:fldChar w:fldCharType="separate"/>
          </w:r>
          <w:r w:rsidR="00CA7803">
            <w:rPr>
              <w:noProof/>
              <w:color w:val="FFFFFF" w:themeColor="background1"/>
            </w:rPr>
            <w:t>Sample Scan Report</w:t>
          </w:r>
          <w:r>
            <w:rPr>
              <w:color w:val="FFFFFF" w:themeColor="background1"/>
            </w:rPr>
            <w:fldChar w:fldCharType="end"/>
          </w:r>
        </w:p>
      </w:tc>
    </w:tr>
  </w:tbl>
  <w:p w:rsidR="00A34722" w:rsidRDefault="00A34722">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Encabezado"/>
    </w:pPr>
    <w:r>
      <w:ptab w:relativeTo="margin" w:alignment="right" w:leader="none"/>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5C6A"/>
    <w:multiLevelType w:val="hybridMultilevel"/>
    <w:tmpl w:val="4BE610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E2A14A6"/>
    <w:multiLevelType w:val="hybridMultilevel"/>
    <w:tmpl w:val="596051A4"/>
    <w:lvl w:ilvl="0" w:tplc="49DE1D2C">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84A104F"/>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520E"/>
    <w:rsid w:val="00015D34"/>
    <w:rsid w:val="0002535B"/>
    <w:rsid w:val="00032C61"/>
    <w:rsid w:val="00034348"/>
    <w:rsid w:val="00034511"/>
    <w:rsid w:val="000353D6"/>
    <w:rsid w:val="00035E23"/>
    <w:rsid w:val="000360F1"/>
    <w:rsid w:val="000606D6"/>
    <w:rsid w:val="000641CB"/>
    <w:rsid w:val="00076FED"/>
    <w:rsid w:val="00094046"/>
    <w:rsid w:val="000B41AB"/>
    <w:rsid w:val="000B5D96"/>
    <w:rsid w:val="000B60F8"/>
    <w:rsid w:val="000C6ACD"/>
    <w:rsid w:val="000C7642"/>
    <w:rsid w:val="000F6EA1"/>
    <w:rsid w:val="00115203"/>
    <w:rsid w:val="00120DDD"/>
    <w:rsid w:val="0012122F"/>
    <w:rsid w:val="00151186"/>
    <w:rsid w:val="0016057A"/>
    <w:rsid w:val="00166BAB"/>
    <w:rsid w:val="00186DAD"/>
    <w:rsid w:val="00193A7E"/>
    <w:rsid w:val="001B5413"/>
    <w:rsid w:val="001C06ED"/>
    <w:rsid w:val="001D5369"/>
    <w:rsid w:val="001E6AA8"/>
    <w:rsid w:val="001F26F6"/>
    <w:rsid w:val="0021349A"/>
    <w:rsid w:val="0023075A"/>
    <w:rsid w:val="00230F96"/>
    <w:rsid w:val="00246313"/>
    <w:rsid w:val="002541A6"/>
    <w:rsid w:val="0027769C"/>
    <w:rsid w:val="00285CD5"/>
    <w:rsid w:val="002A5798"/>
    <w:rsid w:val="002B38BC"/>
    <w:rsid w:val="002E4595"/>
    <w:rsid w:val="002E4FBF"/>
    <w:rsid w:val="003037C1"/>
    <w:rsid w:val="0033068E"/>
    <w:rsid w:val="003310FA"/>
    <w:rsid w:val="0033450F"/>
    <w:rsid w:val="00341C84"/>
    <w:rsid w:val="0036228C"/>
    <w:rsid w:val="00363F68"/>
    <w:rsid w:val="00364FBA"/>
    <w:rsid w:val="0036520A"/>
    <w:rsid w:val="0037298B"/>
    <w:rsid w:val="00390615"/>
    <w:rsid w:val="003954D6"/>
    <w:rsid w:val="003B2548"/>
    <w:rsid w:val="003B4654"/>
    <w:rsid w:val="003C42D1"/>
    <w:rsid w:val="003C4462"/>
    <w:rsid w:val="003F310A"/>
    <w:rsid w:val="00411F18"/>
    <w:rsid w:val="00434623"/>
    <w:rsid w:val="004463C2"/>
    <w:rsid w:val="00462498"/>
    <w:rsid w:val="00475BC2"/>
    <w:rsid w:val="004835A5"/>
    <w:rsid w:val="00486A78"/>
    <w:rsid w:val="004E7030"/>
    <w:rsid w:val="004F2C80"/>
    <w:rsid w:val="005010E9"/>
    <w:rsid w:val="00533EE7"/>
    <w:rsid w:val="00555AC2"/>
    <w:rsid w:val="005A385E"/>
    <w:rsid w:val="005C498B"/>
    <w:rsid w:val="006046DC"/>
    <w:rsid w:val="00611CD6"/>
    <w:rsid w:val="00635D29"/>
    <w:rsid w:val="00636672"/>
    <w:rsid w:val="00641513"/>
    <w:rsid w:val="00664E7A"/>
    <w:rsid w:val="00683AAA"/>
    <w:rsid w:val="0068494F"/>
    <w:rsid w:val="006C1946"/>
    <w:rsid w:val="006C2C25"/>
    <w:rsid w:val="006E2066"/>
    <w:rsid w:val="006F2128"/>
    <w:rsid w:val="0070520E"/>
    <w:rsid w:val="007077A1"/>
    <w:rsid w:val="00725B88"/>
    <w:rsid w:val="007315D5"/>
    <w:rsid w:val="00753BFE"/>
    <w:rsid w:val="00767272"/>
    <w:rsid w:val="007828A9"/>
    <w:rsid w:val="0078418B"/>
    <w:rsid w:val="00792545"/>
    <w:rsid w:val="007B35BE"/>
    <w:rsid w:val="007F1CD0"/>
    <w:rsid w:val="008074D7"/>
    <w:rsid w:val="00821877"/>
    <w:rsid w:val="008273ED"/>
    <w:rsid w:val="00831698"/>
    <w:rsid w:val="008411DA"/>
    <w:rsid w:val="008421C3"/>
    <w:rsid w:val="00843A9A"/>
    <w:rsid w:val="00845C7B"/>
    <w:rsid w:val="00846170"/>
    <w:rsid w:val="00851A71"/>
    <w:rsid w:val="00870E10"/>
    <w:rsid w:val="00873143"/>
    <w:rsid w:val="008841AE"/>
    <w:rsid w:val="00890A7F"/>
    <w:rsid w:val="0089301F"/>
    <w:rsid w:val="008A2B2E"/>
    <w:rsid w:val="008A6C05"/>
    <w:rsid w:val="008B11D3"/>
    <w:rsid w:val="008D50FC"/>
    <w:rsid w:val="008F0C33"/>
    <w:rsid w:val="009046DB"/>
    <w:rsid w:val="0092311D"/>
    <w:rsid w:val="00945880"/>
    <w:rsid w:val="00946811"/>
    <w:rsid w:val="009627E2"/>
    <w:rsid w:val="0096446E"/>
    <w:rsid w:val="009927C6"/>
    <w:rsid w:val="009B09DC"/>
    <w:rsid w:val="009B3571"/>
    <w:rsid w:val="009C7136"/>
    <w:rsid w:val="009E0DF7"/>
    <w:rsid w:val="009F122D"/>
    <w:rsid w:val="00A04FF3"/>
    <w:rsid w:val="00A24B69"/>
    <w:rsid w:val="00A34722"/>
    <w:rsid w:val="00A528A4"/>
    <w:rsid w:val="00A529FA"/>
    <w:rsid w:val="00A5627A"/>
    <w:rsid w:val="00A606FB"/>
    <w:rsid w:val="00A87B18"/>
    <w:rsid w:val="00A9221A"/>
    <w:rsid w:val="00AA0E6F"/>
    <w:rsid w:val="00AA2C7C"/>
    <w:rsid w:val="00AB0336"/>
    <w:rsid w:val="00AB3943"/>
    <w:rsid w:val="00AD32C0"/>
    <w:rsid w:val="00AD5196"/>
    <w:rsid w:val="00AE4521"/>
    <w:rsid w:val="00AF7FBE"/>
    <w:rsid w:val="00B0181D"/>
    <w:rsid w:val="00B3104E"/>
    <w:rsid w:val="00B658B5"/>
    <w:rsid w:val="00B67ABE"/>
    <w:rsid w:val="00B76185"/>
    <w:rsid w:val="00B836EF"/>
    <w:rsid w:val="00B87AFC"/>
    <w:rsid w:val="00B93AD4"/>
    <w:rsid w:val="00B97E76"/>
    <w:rsid w:val="00BA2290"/>
    <w:rsid w:val="00BA5233"/>
    <w:rsid w:val="00BA529D"/>
    <w:rsid w:val="00BA5B7F"/>
    <w:rsid w:val="00BB22F4"/>
    <w:rsid w:val="00BC022E"/>
    <w:rsid w:val="00BC53FE"/>
    <w:rsid w:val="00BE2F36"/>
    <w:rsid w:val="00BF3C08"/>
    <w:rsid w:val="00BF76A9"/>
    <w:rsid w:val="00C03922"/>
    <w:rsid w:val="00C03A8C"/>
    <w:rsid w:val="00C10AC9"/>
    <w:rsid w:val="00C155FF"/>
    <w:rsid w:val="00C15E2D"/>
    <w:rsid w:val="00C16C6A"/>
    <w:rsid w:val="00C312D1"/>
    <w:rsid w:val="00C41D22"/>
    <w:rsid w:val="00C54F96"/>
    <w:rsid w:val="00C709E4"/>
    <w:rsid w:val="00CA027F"/>
    <w:rsid w:val="00CA7803"/>
    <w:rsid w:val="00CB14F7"/>
    <w:rsid w:val="00CD1AB4"/>
    <w:rsid w:val="00D001AB"/>
    <w:rsid w:val="00D0388C"/>
    <w:rsid w:val="00D25DBE"/>
    <w:rsid w:val="00D4203E"/>
    <w:rsid w:val="00D6286A"/>
    <w:rsid w:val="00D633D0"/>
    <w:rsid w:val="00D766F6"/>
    <w:rsid w:val="00D87E3D"/>
    <w:rsid w:val="00D96246"/>
    <w:rsid w:val="00DA55DF"/>
    <w:rsid w:val="00DB6C26"/>
    <w:rsid w:val="00DD1896"/>
    <w:rsid w:val="00DE31CA"/>
    <w:rsid w:val="00DE42DC"/>
    <w:rsid w:val="00E358CA"/>
    <w:rsid w:val="00E429F4"/>
    <w:rsid w:val="00E54666"/>
    <w:rsid w:val="00E926BE"/>
    <w:rsid w:val="00EB1427"/>
    <w:rsid w:val="00EC6700"/>
    <w:rsid w:val="00EE04DD"/>
    <w:rsid w:val="00EF0C5C"/>
    <w:rsid w:val="00EF255D"/>
    <w:rsid w:val="00EF443D"/>
    <w:rsid w:val="00F01DB9"/>
    <w:rsid w:val="00F1684A"/>
    <w:rsid w:val="00F37E6B"/>
    <w:rsid w:val="00F509E5"/>
    <w:rsid w:val="00F542AD"/>
    <w:rsid w:val="00F941EE"/>
    <w:rsid w:val="00FA0524"/>
    <w:rsid w:val="00FA6165"/>
    <w:rsid w:val="00FC4667"/>
    <w:rsid w:val="00FD0559"/>
    <w:rsid w:val="00FD0F27"/>
    <w:rsid w:val="00FF367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A2C7C"/>
    <w:pPr>
      <w:keepNext/>
      <w:keepLines/>
      <w:numPr>
        <w:numId w:val="2"/>
      </w:numPr>
      <w:spacing w:before="480" w:after="0"/>
      <w:outlineLvl w:val="0"/>
    </w:pPr>
    <w:rPr>
      <w:rFonts w:asciiTheme="majorHAnsi" w:eastAsiaTheme="majorEastAsia" w:hAnsiTheme="majorHAnsi" w:cstheme="majorBidi"/>
      <w:b/>
      <w:bCs/>
      <w:color w:val="0D0D0D" w:themeColor="text1" w:themeTint="F2"/>
      <w:sz w:val="52"/>
      <w:szCs w:val="28"/>
      <w:u w:val="single"/>
    </w:rPr>
  </w:style>
  <w:style w:type="paragraph" w:styleId="Ttulo2">
    <w:name w:val="heading 2"/>
    <w:basedOn w:val="Normal"/>
    <w:next w:val="Normal"/>
    <w:link w:val="Ttulo2Car"/>
    <w:uiPriority w:val="9"/>
    <w:unhideWhenUsed/>
    <w:qFormat/>
    <w:rsid w:val="002541A6"/>
    <w:pPr>
      <w:keepNext/>
      <w:keepLines/>
      <w:numPr>
        <w:ilvl w:val="1"/>
        <w:numId w:val="2"/>
      </w:numPr>
      <w:spacing w:before="200" w:after="0"/>
      <w:outlineLvl w:val="1"/>
    </w:pPr>
    <w:rPr>
      <w:rFonts w:asciiTheme="majorHAnsi" w:eastAsiaTheme="majorEastAsia" w:hAnsiTheme="majorHAnsi" w:cstheme="majorBidi"/>
      <w:b/>
      <w:bCs/>
      <w:color w:val="0D0D0D" w:themeColor="text1" w:themeTint="F2"/>
      <w:sz w:val="44"/>
      <w:szCs w:val="26"/>
      <w:u w:val="single"/>
    </w:rPr>
  </w:style>
  <w:style w:type="paragraph" w:styleId="Ttulo3">
    <w:name w:val="heading 3"/>
    <w:basedOn w:val="Normal"/>
    <w:next w:val="Normal"/>
    <w:link w:val="Ttulo3Car"/>
    <w:uiPriority w:val="9"/>
    <w:unhideWhenUsed/>
    <w:qFormat/>
    <w:rsid w:val="0037298B"/>
    <w:pPr>
      <w:keepNext/>
      <w:keepLines/>
      <w:numPr>
        <w:ilvl w:val="2"/>
        <w:numId w:val="2"/>
      </w:numPr>
      <w:spacing w:before="200" w:after="0"/>
      <w:outlineLvl w:val="2"/>
    </w:pPr>
    <w:rPr>
      <w:rFonts w:asciiTheme="majorHAnsi" w:eastAsiaTheme="majorEastAsia" w:hAnsiTheme="majorHAnsi" w:cstheme="majorBidi"/>
      <w:b/>
      <w:bCs/>
      <w:color w:val="0D0D0D" w:themeColor="text1" w:themeTint="F2"/>
    </w:rPr>
  </w:style>
  <w:style w:type="paragraph" w:styleId="Ttulo4">
    <w:name w:val="heading 4"/>
    <w:basedOn w:val="Normal"/>
    <w:next w:val="Normal"/>
    <w:link w:val="Ttulo4Car"/>
    <w:uiPriority w:val="9"/>
    <w:semiHidden/>
    <w:unhideWhenUsed/>
    <w:qFormat/>
    <w:rsid w:val="00AA2C7C"/>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A2C7C"/>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A2C7C"/>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A2C7C"/>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A2C7C"/>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A2C7C"/>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541A6"/>
    <w:rPr>
      <w:rFonts w:asciiTheme="majorHAnsi" w:eastAsiaTheme="majorEastAsia" w:hAnsiTheme="majorHAnsi" w:cstheme="majorBidi"/>
      <w:b/>
      <w:bCs/>
      <w:color w:val="0D0D0D" w:themeColor="text1" w:themeTint="F2"/>
      <w:sz w:val="52"/>
      <w:szCs w:val="28"/>
      <w:u w:val="single"/>
    </w:rPr>
  </w:style>
  <w:style w:type="table" w:styleId="Tablaconcuadrcula">
    <w:name w:val="Table Grid"/>
    <w:basedOn w:val="Tablanormal"/>
    <w:uiPriority w:val="59"/>
    <w:rsid w:val="0061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4082E"/>
    <w:rPr>
      <w:color w:val="0000FF" w:themeColor="hyperlink"/>
      <w:u w:val="single"/>
    </w:rPr>
  </w:style>
  <w:style w:type="paragraph" w:styleId="Textodeglobo">
    <w:name w:val="Balloon Text"/>
    <w:basedOn w:val="Normal"/>
    <w:link w:val="TextodegloboCar"/>
    <w:uiPriority w:val="99"/>
    <w:semiHidden/>
    <w:unhideWhenUsed/>
    <w:rsid w:val="00611CD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1CD6"/>
    <w:rPr>
      <w:rFonts w:ascii="Tahoma" w:hAnsi="Tahoma" w:cs="Tahoma"/>
      <w:sz w:val="16"/>
      <w:szCs w:val="16"/>
    </w:rPr>
  </w:style>
  <w:style w:type="character" w:styleId="Hipervnculovisitado">
    <w:name w:val="FollowedHyperlink"/>
    <w:basedOn w:val="Fuentedeprrafopredeter"/>
    <w:uiPriority w:val="99"/>
    <w:semiHidden/>
    <w:unhideWhenUsed/>
    <w:rsid w:val="00611CD6"/>
    <w:rPr>
      <w:color w:val="800080" w:themeColor="followedHyperlink"/>
      <w:u w:val="single"/>
    </w:rPr>
  </w:style>
  <w:style w:type="paragraph" w:styleId="Ttulo">
    <w:name w:val="Title"/>
    <w:basedOn w:val="Normal"/>
    <w:next w:val="Normal"/>
    <w:link w:val="TtuloCar"/>
    <w:uiPriority w:val="10"/>
    <w:qFormat/>
    <w:rsid w:val="008579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8579C8"/>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53BFE"/>
    <w:pPr>
      <w:numPr>
        <w:ilvl w:val="1"/>
      </w:numPr>
    </w:pPr>
    <w:rPr>
      <w:rFonts w:asciiTheme="majorHAnsi" w:eastAsiaTheme="majorEastAsia" w:hAnsiTheme="majorHAnsi" w:cstheme="majorBidi"/>
      <w:iCs/>
      <w:color w:val="404040" w:themeColor="text1" w:themeTint="BF"/>
      <w:spacing w:val="15"/>
      <w:sz w:val="24"/>
      <w:szCs w:val="24"/>
    </w:rPr>
  </w:style>
  <w:style w:type="character" w:customStyle="1" w:styleId="SubttuloCar">
    <w:name w:val="Subtítulo Car"/>
    <w:basedOn w:val="Fuentedeprrafopredeter"/>
    <w:link w:val="Subttulo"/>
    <w:uiPriority w:val="11"/>
    <w:rsid w:val="00753BFE"/>
    <w:rPr>
      <w:rFonts w:asciiTheme="majorHAnsi" w:eastAsiaTheme="majorEastAsia" w:hAnsiTheme="majorHAnsi" w:cstheme="majorBidi"/>
      <w:iCs/>
      <w:color w:val="404040" w:themeColor="text1" w:themeTint="BF"/>
      <w:spacing w:val="15"/>
      <w:sz w:val="24"/>
      <w:szCs w:val="24"/>
    </w:rPr>
  </w:style>
  <w:style w:type="paragraph" w:styleId="Sinespaciado">
    <w:name w:val="No Spacing"/>
    <w:link w:val="SinespaciadoCar"/>
    <w:uiPriority w:val="1"/>
    <w:qFormat/>
    <w:rsid w:val="00611CD6"/>
    <w:pPr>
      <w:spacing w:after="0" w:line="240" w:lineRule="auto"/>
    </w:pPr>
  </w:style>
  <w:style w:type="character" w:customStyle="1" w:styleId="SinespaciadoCar">
    <w:name w:val="Sin espaciado Car"/>
    <w:basedOn w:val="Fuentedeprrafopredeter"/>
    <w:link w:val="Sinespaciado"/>
    <w:uiPriority w:val="1"/>
    <w:rsid w:val="00611CD6"/>
  </w:style>
  <w:style w:type="paragraph" w:styleId="TtulodeTDC">
    <w:name w:val="TOC Heading"/>
    <w:basedOn w:val="Ttulo1"/>
    <w:next w:val="Normal"/>
    <w:uiPriority w:val="39"/>
    <w:semiHidden/>
    <w:unhideWhenUsed/>
    <w:qFormat/>
    <w:rsid w:val="00611CD6"/>
    <w:pPr>
      <w:outlineLvl w:val="9"/>
    </w:pPr>
  </w:style>
  <w:style w:type="paragraph" w:styleId="TDC1">
    <w:name w:val="toc 1"/>
    <w:basedOn w:val="Normal"/>
    <w:next w:val="Normal"/>
    <w:autoRedefine/>
    <w:uiPriority w:val="39"/>
    <w:unhideWhenUsed/>
    <w:qFormat/>
    <w:rsid w:val="00611CD6"/>
    <w:pPr>
      <w:spacing w:after="100"/>
    </w:pPr>
  </w:style>
  <w:style w:type="paragraph" w:styleId="TDC2">
    <w:name w:val="toc 2"/>
    <w:basedOn w:val="Normal"/>
    <w:next w:val="Normal"/>
    <w:autoRedefine/>
    <w:uiPriority w:val="39"/>
    <w:unhideWhenUsed/>
    <w:qFormat/>
    <w:rsid w:val="00611CD6"/>
    <w:pPr>
      <w:spacing w:after="100"/>
      <w:ind w:left="220"/>
    </w:pPr>
  </w:style>
  <w:style w:type="paragraph" w:styleId="TDC3">
    <w:name w:val="toc 3"/>
    <w:basedOn w:val="Normal"/>
    <w:next w:val="Normal"/>
    <w:autoRedefine/>
    <w:uiPriority w:val="39"/>
    <w:unhideWhenUsed/>
    <w:qFormat/>
    <w:rsid w:val="00611CD6"/>
    <w:pPr>
      <w:spacing w:after="100"/>
      <w:ind w:left="440"/>
    </w:pPr>
  </w:style>
  <w:style w:type="character" w:customStyle="1" w:styleId="Ttulo2Car">
    <w:name w:val="Título 2 Car"/>
    <w:basedOn w:val="Fuentedeprrafopredeter"/>
    <w:link w:val="Ttulo2"/>
    <w:uiPriority w:val="9"/>
    <w:rsid w:val="002541A6"/>
    <w:rPr>
      <w:rFonts w:asciiTheme="majorHAnsi" w:eastAsiaTheme="majorEastAsia" w:hAnsiTheme="majorHAnsi" w:cstheme="majorBidi"/>
      <w:b/>
      <w:bCs/>
      <w:color w:val="0D0D0D" w:themeColor="text1" w:themeTint="F2"/>
      <w:sz w:val="44"/>
      <w:szCs w:val="26"/>
      <w:u w:val="single"/>
    </w:rPr>
  </w:style>
  <w:style w:type="character" w:customStyle="1" w:styleId="Ttulo3Car">
    <w:name w:val="Título 3 Car"/>
    <w:basedOn w:val="Fuentedeprrafopredeter"/>
    <w:link w:val="Ttulo3"/>
    <w:uiPriority w:val="9"/>
    <w:rsid w:val="0037298B"/>
    <w:rPr>
      <w:rFonts w:asciiTheme="majorHAnsi" w:eastAsiaTheme="majorEastAsia" w:hAnsiTheme="majorHAnsi" w:cstheme="majorBidi"/>
      <w:b/>
      <w:bCs/>
      <w:color w:val="0D0D0D" w:themeColor="text1" w:themeTint="F2"/>
    </w:rPr>
  </w:style>
  <w:style w:type="paragraph" w:styleId="Epgrafe">
    <w:name w:val="caption"/>
    <w:basedOn w:val="Normal"/>
    <w:next w:val="Normal"/>
    <w:uiPriority w:val="35"/>
    <w:unhideWhenUsed/>
    <w:qFormat/>
    <w:rsid w:val="00462498"/>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462498"/>
    <w:pPr>
      <w:spacing w:after="0"/>
    </w:pPr>
  </w:style>
  <w:style w:type="paragraph" w:styleId="Encabezado">
    <w:name w:val="header"/>
    <w:basedOn w:val="Normal"/>
    <w:link w:val="EncabezadoCar"/>
    <w:uiPriority w:val="99"/>
    <w:unhideWhenUsed/>
    <w:rsid w:val="00FC46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C4667"/>
  </w:style>
  <w:style w:type="paragraph" w:styleId="Piedepgina">
    <w:name w:val="footer"/>
    <w:basedOn w:val="Normal"/>
    <w:link w:val="PiedepginaCar"/>
    <w:uiPriority w:val="99"/>
    <w:unhideWhenUsed/>
    <w:rsid w:val="00FC46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C4667"/>
  </w:style>
  <w:style w:type="character" w:customStyle="1" w:styleId="Ttulo2Car1">
    <w:name w:val="Título 2 Car1"/>
    <w:basedOn w:val="Fuentedeprrafopredeter"/>
    <w:uiPriority w:val="9"/>
    <w:rsid w:val="00E429F4"/>
    <w:rPr>
      <w:rFonts w:asciiTheme="majorHAnsi" w:eastAsiaTheme="majorEastAsia" w:hAnsiTheme="majorHAnsi" w:cstheme="majorBidi"/>
      <w:b/>
      <w:bCs/>
      <w:color w:val="4F81BD" w:themeColor="accent1"/>
      <w:sz w:val="26"/>
      <w:szCs w:val="26"/>
    </w:rPr>
  </w:style>
  <w:style w:type="character" w:customStyle="1" w:styleId="Ttulo1Car1">
    <w:name w:val="Título 1 Car1"/>
    <w:basedOn w:val="Fuentedeprrafopredeter"/>
    <w:uiPriority w:val="9"/>
    <w:rsid w:val="00E429F4"/>
    <w:rPr>
      <w:rFonts w:asciiTheme="majorHAnsi" w:eastAsiaTheme="majorEastAsia" w:hAnsiTheme="majorHAnsi" w:cstheme="majorBidi"/>
      <w:b/>
      <w:bCs/>
      <w:color w:val="365F91" w:themeColor="accent1" w:themeShade="BF"/>
      <w:sz w:val="28"/>
      <w:szCs w:val="28"/>
    </w:rPr>
  </w:style>
  <w:style w:type="character" w:customStyle="1" w:styleId="Ttulo1Car2">
    <w:name w:val="Título 1 Car2"/>
    <w:basedOn w:val="Fuentedeprrafopredeter"/>
    <w:uiPriority w:val="9"/>
    <w:rsid w:val="002A5798"/>
    <w:rPr>
      <w:rFonts w:asciiTheme="majorHAnsi" w:eastAsiaTheme="majorEastAsia" w:hAnsiTheme="majorHAnsi" w:cstheme="majorBidi"/>
      <w:b/>
      <w:bCs/>
      <w:color w:val="365F91" w:themeColor="accent1" w:themeShade="BF"/>
      <w:sz w:val="28"/>
      <w:szCs w:val="28"/>
    </w:rPr>
  </w:style>
  <w:style w:type="character" w:customStyle="1" w:styleId="Ttulo2Car2">
    <w:name w:val="Título 2 Car2"/>
    <w:basedOn w:val="Fuentedeprrafopredeter"/>
    <w:uiPriority w:val="9"/>
    <w:rsid w:val="002A5798"/>
    <w:rPr>
      <w:rFonts w:asciiTheme="majorHAnsi" w:eastAsiaTheme="majorEastAsia" w:hAnsiTheme="majorHAnsi" w:cstheme="majorBidi"/>
      <w:b/>
      <w:bCs/>
      <w:color w:val="4F81BD" w:themeColor="accent1"/>
      <w:sz w:val="26"/>
      <w:szCs w:val="26"/>
    </w:rPr>
  </w:style>
  <w:style w:type="character" w:customStyle="1" w:styleId="Ttulo3Car1">
    <w:name w:val="Título 3 Car1"/>
    <w:basedOn w:val="Fuentedeprrafopredeter"/>
    <w:uiPriority w:val="9"/>
    <w:rsid w:val="002A5798"/>
    <w:rPr>
      <w:rFonts w:asciiTheme="majorHAnsi" w:eastAsiaTheme="majorEastAsia" w:hAnsiTheme="majorHAnsi" w:cstheme="majorBidi"/>
      <w:b/>
      <w:bCs/>
      <w:color w:val="4F81BD" w:themeColor="accent1"/>
    </w:rPr>
  </w:style>
  <w:style w:type="character" w:customStyle="1" w:styleId="SubttuloCar1">
    <w:name w:val="Subtítulo Car1"/>
    <w:basedOn w:val="Fuentedeprrafopredeter"/>
    <w:uiPriority w:val="11"/>
    <w:rsid w:val="002A5798"/>
    <w:rPr>
      <w:rFonts w:asciiTheme="majorHAnsi" w:eastAsiaTheme="majorEastAsia" w:hAnsiTheme="majorHAnsi" w:cstheme="majorBidi"/>
      <w:i/>
      <w:iCs/>
      <w:color w:val="4F81BD" w:themeColor="accent1"/>
      <w:spacing w:val="15"/>
      <w:sz w:val="24"/>
      <w:szCs w:val="24"/>
    </w:rPr>
  </w:style>
  <w:style w:type="character" w:customStyle="1" w:styleId="Ttulo4Car">
    <w:name w:val="Título 4 Car"/>
    <w:basedOn w:val="Fuentedeprrafopredeter"/>
    <w:link w:val="Ttulo4"/>
    <w:uiPriority w:val="9"/>
    <w:semiHidden/>
    <w:rsid w:val="00AA2C7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A2C7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A2C7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A2C7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A2C7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A2C7C"/>
    <w:rPr>
      <w:rFonts w:asciiTheme="majorHAnsi" w:eastAsiaTheme="majorEastAsia" w:hAnsiTheme="majorHAnsi" w:cstheme="majorBidi"/>
      <w:i/>
      <w:iCs/>
      <w:color w:val="404040" w:themeColor="text1" w:themeTint="BF"/>
      <w:sz w:val="20"/>
      <w:szCs w:val="20"/>
    </w:rPr>
  </w:style>
  <w:style w:type="character" w:customStyle="1" w:styleId="Ttulo1Car3">
    <w:name w:val="Título 1 Car3"/>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3">
    <w:name w:val="Título 2 Car3"/>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4">
    <w:name w:val="Título 1 Car4"/>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4">
    <w:name w:val="Título 2 Car4"/>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5">
    <w:name w:val="Título 1 Car5"/>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5">
    <w:name w:val="Título 2 Car5"/>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6">
    <w:name w:val="Título 1 Car6"/>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7">
    <w:name w:val="Título 1 Car7"/>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8">
    <w:name w:val="Título 1 Car8"/>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styleId="Refdenotaalpie">
    <w:name w:val="footnote reference"/>
    <w:basedOn w:val="Fuentedeprrafopredeter"/>
    <w:uiPriority w:val="99"/>
    <w:semiHidden/>
    <w:unhideWhenUsed/>
    <w:rsid w:val="00077B97"/>
    <w:rPr>
      <w:vertAlign w:val="superscript"/>
    </w:rPr>
  </w:style>
  <w:style w:type="paragraph" w:styleId="Bibliografa">
    <w:name w:val="Bibliography"/>
    <w:basedOn w:val="Normal"/>
    <w:next w:val="Normal"/>
    <w:uiPriority w:val="37"/>
    <w:unhideWhenUsed/>
    <w:rsid w:val="00A24B69"/>
    <w:pPr>
      <w:tabs>
        <w:tab w:val="left" w:pos="384"/>
      </w:tabs>
      <w:spacing w:after="0" w:line="240" w:lineRule="auto"/>
      <w:ind w:left="384" w:hanging="384"/>
    </w:pPr>
  </w:style>
  <w:style w:type="paragraph" w:styleId="Textonotapie">
    <w:name w:val="footnote text"/>
    <w:basedOn w:val="Normal"/>
    <w:link w:val="TextonotapieCar"/>
    <w:uiPriority w:val="99"/>
    <w:semiHidden/>
    <w:unhideWhenUsed/>
    <w:rsid w:val="00A24B6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24B69"/>
    <w:rPr>
      <w:sz w:val="20"/>
      <w:szCs w:val="20"/>
    </w:rPr>
  </w:style>
  <w:style w:type="character" w:customStyle="1" w:styleId="Ttulo1Car9">
    <w:name w:val="Título 1 Car9"/>
    <w:basedOn w:val="Fuentedeprrafopredeter"/>
    <w:uiPriority w:val="9"/>
    <w:rsid w:val="008A2B2E"/>
    <w:rPr>
      <w:rFonts w:asciiTheme="majorHAnsi" w:eastAsiaTheme="majorEastAsia" w:hAnsiTheme="majorHAnsi" w:cstheme="majorBidi"/>
      <w:b/>
      <w:bCs/>
      <w:color w:val="365F91" w:themeColor="accent1" w:themeShade="BF"/>
      <w:sz w:val="28"/>
      <w:szCs w:val="28"/>
    </w:rPr>
  </w:style>
  <w:style w:type="character" w:customStyle="1" w:styleId="Ttulo2Car6">
    <w:name w:val="Título 2 Car6"/>
    <w:basedOn w:val="Fuentedeprrafopredeter"/>
    <w:uiPriority w:val="9"/>
    <w:rsid w:val="008A2B2E"/>
    <w:rPr>
      <w:rFonts w:asciiTheme="majorHAnsi" w:eastAsiaTheme="majorEastAsia" w:hAnsiTheme="majorHAnsi" w:cstheme="majorBidi"/>
      <w:b/>
      <w:bCs/>
      <w:color w:val="4F81BD" w:themeColor="accent1"/>
      <w:sz w:val="26"/>
      <w:szCs w:val="26"/>
    </w:rPr>
  </w:style>
  <w:style w:type="character" w:customStyle="1" w:styleId="Ttulo3Car2">
    <w:name w:val="Título 3 Car2"/>
    <w:basedOn w:val="Fuentedeprrafopredeter"/>
    <w:uiPriority w:val="9"/>
    <w:rsid w:val="008A2B2E"/>
    <w:rPr>
      <w:rFonts w:asciiTheme="majorHAnsi" w:eastAsiaTheme="majorEastAsia" w:hAnsiTheme="majorHAnsi" w:cstheme="majorBidi"/>
      <w:b/>
      <w:bCs/>
      <w:color w:val="4F81BD" w:themeColor="accent1"/>
    </w:rPr>
  </w:style>
  <w:style w:type="character" w:customStyle="1" w:styleId="SubttuloCar2">
    <w:name w:val="Subtítulo Car2"/>
    <w:basedOn w:val="Fuentedeprrafopredeter"/>
    <w:uiPriority w:val="11"/>
    <w:rsid w:val="008A2B2E"/>
    <w:rPr>
      <w:rFonts w:asciiTheme="majorHAnsi" w:eastAsiaTheme="majorEastAsia" w:hAnsiTheme="majorHAnsi" w:cstheme="majorBidi"/>
      <w:i/>
      <w:iCs/>
      <w:color w:val="4F81BD" w:themeColor="accent1"/>
      <w:spacing w:val="15"/>
      <w:sz w:val="24"/>
      <w:szCs w:val="24"/>
    </w:rPr>
  </w:style>
  <w:style w:type="character" w:customStyle="1" w:styleId="TextonotapieCar1">
    <w:name w:val="Texto nota pie Car1"/>
    <w:basedOn w:val="Fuentedeprrafopredeter"/>
    <w:uiPriority w:val="99"/>
    <w:semiHidden/>
    <w:rsid w:val="008A2B2E"/>
    <w:rPr>
      <w:sz w:val="20"/>
      <w:szCs w:val="20"/>
    </w:rPr>
  </w:style>
  <w:style w:type="character" w:customStyle="1" w:styleId="Ttulo1Car10">
    <w:name w:val="Título 1 Car10"/>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7">
    <w:name w:val="Título 2 Car7"/>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tulo3Car3">
    <w:name w:val="Título 3 Car3"/>
    <w:basedOn w:val="Fuentedeprrafopredeter"/>
    <w:uiPriority w:val="9"/>
    <w:rsid w:val="00364FBA"/>
    <w:rPr>
      <w:rFonts w:asciiTheme="majorHAnsi" w:eastAsiaTheme="majorEastAsia" w:hAnsiTheme="majorHAnsi" w:cstheme="majorBidi"/>
      <w:b/>
      <w:bCs/>
      <w:color w:val="4F81BD" w:themeColor="accent1"/>
    </w:rPr>
  </w:style>
  <w:style w:type="character" w:customStyle="1" w:styleId="SubttuloCar3">
    <w:name w:val="Subtítulo Car3"/>
    <w:basedOn w:val="Fuentedeprrafopredeter"/>
    <w:uiPriority w:val="11"/>
    <w:rsid w:val="00364FBA"/>
    <w:rPr>
      <w:rFonts w:asciiTheme="majorHAnsi" w:eastAsiaTheme="majorEastAsia" w:hAnsiTheme="majorHAnsi" w:cstheme="majorBidi"/>
      <w:i/>
      <w:iCs/>
      <w:color w:val="4F81BD" w:themeColor="accent1"/>
      <w:spacing w:val="15"/>
      <w:sz w:val="24"/>
      <w:szCs w:val="24"/>
    </w:rPr>
  </w:style>
  <w:style w:type="character" w:customStyle="1" w:styleId="TextonotapieCar2">
    <w:name w:val="Texto nota pie Car2"/>
    <w:basedOn w:val="Fuentedeprrafopredeter"/>
    <w:uiPriority w:val="99"/>
    <w:semiHidden/>
    <w:rsid w:val="00364FBA"/>
    <w:rPr>
      <w:sz w:val="20"/>
      <w:szCs w:val="20"/>
    </w:rPr>
  </w:style>
  <w:style w:type="character" w:customStyle="1" w:styleId="Ttulo1Car11">
    <w:name w:val="Título 1 Car11"/>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8">
    <w:name w:val="Título 2 Car8"/>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extonotapieCar3">
    <w:name w:val="Texto nota pie Car3"/>
    <w:basedOn w:val="Fuentedeprrafopredeter"/>
    <w:uiPriority w:val="99"/>
    <w:semiHidden/>
    <w:rsid w:val="00364FBA"/>
    <w:rPr>
      <w:sz w:val="20"/>
      <w:szCs w:val="20"/>
    </w:rPr>
  </w:style>
  <w:style w:type="character" w:customStyle="1" w:styleId="Ttulo1Car12">
    <w:name w:val="Título 1 Car12"/>
    <w:basedOn w:val="Fuentedeprrafopredeter"/>
    <w:uiPriority w:val="9"/>
    <w:rsid w:val="00BE2F36"/>
    <w:rPr>
      <w:rFonts w:asciiTheme="majorHAnsi" w:eastAsiaTheme="majorEastAsia" w:hAnsiTheme="majorHAnsi" w:cstheme="majorBidi"/>
      <w:b/>
      <w:bCs/>
      <w:color w:val="365F91" w:themeColor="accent1" w:themeShade="BF"/>
      <w:sz w:val="28"/>
      <w:szCs w:val="28"/>
    </w:rPr>
  </w:style>
  <w:style w:type="character" w:customStyle="1" w:styleId="Ttulo2Car9">
    <w:name w:val="Título 2 Car9"/>
    <w:basedOn w:val="Fuentedeprrafopredeter"/>
    <w:uiPriority w:val="9"/>
    <w:rsid w:val="00BE2F36"/>
    <w:rPr>
      <w:rFonts w:asciiTheme="majorHAnsi" w:eastAsiaTheme="majorEastAsia" w:hAnsiTheme="majorHAnsi" w:cstheme="majorBidi"/>
      <w:b/>
      <w:bCs/>
      <w:color w:val="4F81BD" w:themeColor="accent1"/>
      <w:sz w:val="26"/>
      <w:szCs w:val="26"/>
    </w:rPr>
  </w:style>
  <w:style w:type="character" w:customStyle="1" w:styleId="TextonotapieCar4">
    <w:name w:val="Texto nota pie Car4"/>
    <w:basedOn w:val="Fuentedeprrafopredeter"/>
    <w:uiPriority w:val="99"/>
    <w:semiHidden/>
    <w:rsid w:val="00BE2F36"/>
    <w:rPr>
      <w:sz w:val="20"/>
      <w:szCs w:val="20"/>
    </w:rPr>
  </w:style>
  <w:style w:type="character" w:customStyle="1" w:styleId="Ttulo2Car10">
    <w:name w:val="Título 2 Car10"/>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3">
    <w:name w:val="Título 1 Car13"/>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PiedepginaCar1">
    <w:name w:val="Pie de página Car1"/>
    <w:basedOn w:val="Fuentedeprrafopredeter"/>
    <w:uiPriority w:val="99"/>
    <w:rsid w:val="003C4462"/>
  </w:style>
  <w:style w:type="character" w:customStyle="1" w:styleId="Ttulo1Car14">
    <w:name w:val="Título 1 Car14"/>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1">
    <w:name w:val="Título 2 Car11"/>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4">
    <w:name w:val="Título 3 Car4"/>
    <w:basedOn w:val="Fuentedeprrafopredeter"/>
    <w:uiPriority w:val="9"/>
    <w:rsid w:val="003C4462"/>
    <w:rPr>
      <w:rFonts w:asciiTheme="majorHAnsi" w:eastAsiaTheme="majorEastAsia" w:hAnsiTheme="majorHAnsi" w:cstheme="majorBidi"/>
      <w:b/>
      <w:bCs/>
      <w:color w:val="4F81BD" w:themeColor="accent1"/>
    </w:rPr>
  </w:style>
  <w:style w:type="character" w:customStyle="1" w:styleId="SubttuloCar4">
    <w:name w:val="Subtítulo Car4"/>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extonotapieCar5">
    <w:name w:val="Texto nota pie Car5"/>
    <w:basedOn w:val="Fuentedeprrafopredeter"/>
    <w:uiPriority w:val="99"/>
    <w:semiHidden/>
    <w:rsid w:val="003C4462"/>
    <w:rPr>
      <w:sz w:val="20"/>
      <w:szCs w:val="20"/>
    </w:rPr>
  </w:style>
  <w:style w:type="character" w:customStyle="1" w:styleId="Ttulo1Car15">
    <w:name w:val="Título 1 Car15"/>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2">
    <w:name w:val="Título 2 Car12"/>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5">
    <w:name w:val="Título 3 Car5"/>
    <w:basedOn w:val="Fuentedeprrafopredeter"/>
    <w:uiPriority w:val="9"/>
    <w:rsid w:val="003C4462"/>
    <w:rPr>
      <w:rFonts w:asciiTheme="majorHAnsi" w:eastAsiaTheme="majorEastAsia" w:hAnsiTheme="majorHAnsi" w:cstheme="majorBidi"/>
      <w:b/>
      <w:bCs/>
      <w:color w:val="4F81BD" w:themeColor="accent1"/>
    </w:rPr>
  </w:style>
  <w:style w:type="character" w:customStyle="1" w:styleId="TextonotapieCar6">
    <w:name w:val="Texto nota pie Car6"/>
    <w:basedOn w:val="Fuentedeprrafopredeter"/>
    <w:uiPriority w:val="99"/>
    <w:semiHidden/>
    <w:rsid w:val="003C4462"/>
    <w:rPr>
      <w:sz w:val="20"/>
      <w:szCs w:val="20"/>
    </w:rPr>
  </w:style>
  <w:style w:type="character" w:customStyle="1" w:styleId="SubttuloCar5">
    <w:name w:val="Subtítulo Car5"/>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tulo1Car16">
    <w:name w:val="Título 1 Car16"/>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3">
    <w:name w:val="Título 2 Car13"/>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extonotapieCar7">
    <w:name w:val="Texto nota pie Car7"/>
    <w:basedOn w:val="Fuentedeprrafopredeter"/>
    <w:uiPriority w:val="99"/>
    <w:semiHidden/>
    <w:rsid w:val="003C4462"/>
    <w:rPr>
      <w:sz w:val="20"/>
      <w:szCs w:val="20"/>
    </w:rPr>
  </w:style>
  <w:style w:type="character" w:customStyle="1" w:styleId="Ttulo1Car17">
    <w:name w:val="Título 1 Car17"/>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4">
    <w:name w:val="Título 2 Car14"/>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8">
    <w:name w:val="Título 1 Car18"/>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1Car19">
    <w:name w:val="Título 1 Car19"/>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EA5042"/>
    <w:pPr>
      <w:ind w:left="720"/>
      <w:contextualSpacing/>
    </w:pPr>
  </w:style>
  <w:style w:type="paragraph" w:styleId="Textoindependiente">
    <w:name w:val="Body Text"/>
    <w:basedOn w:val="Normal"/>
    <w:link w:val="TextoindependienteCar"/>
    <w:uiPriority w:val="1"/>
    <w:qFormat/>
    <w:rsid w:val="00EA5042"/>
    <w:pPr>
      <w:widowControl w:val="0"/>
      <w:autoSpaceDE w:val="0"/>
      <w:autoSpaceDN w:val="0"/>
      <w:spacing w:before="15" w:after="0" w:line="240" w:lineRule="auto"/>
      <w:ind w:left="20"/>
    </w:pPr>
    <w:rPr>
      <w:rFonts w:ascii="Times New Roman" w:eastAsia="Times New Roman" w:hAnsi="Times New Roman" w:cs="Times New Roman"/>
      <w:sz w:val="17"/>
      <w:szCs w:val="17"/>
      <w:lang w:val="en-US" w:eastAsia="en-US"/>
    </w:rPr>
  </w:style>
  <w:style w:type="character" w:customStyle="1" w:styleId="TextoindependienteCar">
    <w:name w:val="Texto independiente Car"/>
    <w:basedOn w:val="Fuentedeprrafopredeter"/>
    <w:link w:val="Textoindependiente"/>
    <w:uiPriority w:val="1"/>
    <w:rsid w:val="00EA5042"/>
    <w:rPr>
      <w:rFonts w:ascii="Times New Roman" w:eastAsia="Times New Roman" w:hAnsi="Times New Roman" w:cs="Times New Roman"/>
      <w:sz w:val="17"/>
      <w:szCs w:val="17"/>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A2C7C"/>
    <w:pPr>
      <w:keepNext/>
      <w:keepLines/>
      <w:numPr>
        <w:numId w:val="2"/>
      </w:numPr>
      <w:spacing w:before="480" w:after="0"/>
      <w:outlineLvl w:val="0"/>
    </w:pPr>
    <w:rPr>
      <w:rFonts w:asciiTheme="majorHAnsi" w:eastAsiaTheme="majorEastAsia" w:hAnsiTheme="majorHAnsi" w:cstheme="majorBidi"/>
      <w:b/>
      <w:bCs/>
      <w:color w:val="0D0D0D" w:themeColor="text1" w:themeTint="F2"/>
      <w:sz w:val="52"/>
      <w:szCs w:val="28"/>
      <w:u w:val="single"/>
    </w:rPr>
  </w:style>
  <w:style w:type="paragraph" w:styleId="Ttulo2">
    <w:name w:val="heading 2"/>
    <w:basedOn w:val="Normal"/>
    <w:next w:val="Normal"/>
    <w:link w:val="Ttulo2Car"/>
    <w:uiPriority w:val="9"/>
    <w:unhideWhenUsed/>
    <w:qFormat/>
    <w:rsid w:val="002541A6"/>
    <w:pPr>
      <w:keepNext/>
      <w:keepLines/>
      <w:numPr>
        <w:ilvl w:val="1"/>
        <w:numId w:val="2"/>
      </w:numPr>
      <w:spacing w:before="200" w:after="0"/>
      <w:outlineLvl w:val="1"/>
    </w:pPr>
    <w:rPr>
      <w:rFonts w:asciiTheme="majorHAnsi" w:eastAsiaTheme="majorEastAsia" w:hAnsiTheme="majorHAnsi" w:cstheme="majorBidi"/>
      <w:b/>
      <w:bCs/>
      <w:color w:val="0D0D0D" w:themeColor="text1" w:themeTint="F2"/>
      <w:sz w:val="44"/>
      <w:szCs w:val="26"/>
      <w:u w:val="single"/>
    </w:rPr>
  </w:style>
  <w:style w:type="paragraph" w:styleId="Ttulo3">
    <w:name w:val="heading 3"/>
    <w:basedOn w:val="Normal"/>
    <w:next w:val="Normal"/>
    <w:link w:val="Ttulo3Car"/>
    <w:uiPriority w:val="9"/>
    <w:unhideWhenUsed/>
    <w:qFormat/>
    <w:rsid w:val="0037298B"/>
    <w:pPr>
      <w:keepNext/>
      <w:keepLines/>
      <w:numPr>
        <w:ilvl w:val="2"/>
        <w:numId w:val="2"/>
      </w:numPr>
      <w:spacing w:before="200" w:after="0"/>
      <w:outlineLvl w:val="2"/>
    </w:pPr>
    <w:rPr>
      <w:rFonts w:asciiTheme="majorHAnsi" w:eastAsiaTheme="majorEastAsia" w:hAnsiTheme="majorHAnsi" w:cstheme="majorBidi"/>
      <w:b/>
      <w:bCs/>
      <w:color w:val="0D0D0D" w:themeColor="text1" w:themeTint="F2"/>
    </w:rPr>
  </w:style>
  <w:style w:type="paragraph" w:styleId="Ttulo4">
    <w:name w:val="heading 4"/>
    <w:basedOn w:val="Normal"/>
    <w:next w:val="Normal"/>
    <w:link w:val="Ttulo4Car"/>
    <w:uiPriority w:val="9"/>
    <w:semiHidden/>
    <w:unhideWhenUsed/>
    <w:qFormat/>
    <w:rsid w:val="00AA2C7C"/>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A2C7C"/>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A2C7C"/>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A2C7C"/>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A2C7C"/>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A2C7C"/>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541A6"/>
    <w:rPr>
      <w:rFonts w:asciiTheme="majorHAnsi" w:eastAsiaTheme="majorEastAsia" w:hAnsiTheme="majorHAnsi" w:cstheme="majorBidi"/>
      <w:b/>
      <w:bCs/>
      <w:color w:val="0D0D0D" w:themeColor="text1" w:themeTint="F2"/>
      <w:sz w:val="52"/>
      <w:szCs w:val="28"/>
      <w:u w:val="single"/>
    </w:rPr>
  </w:style>
  <w:style w:type="table" w:styleId="Tablaconcuadrcula">
    <w:name w:val="Table Grid"/>
    <w:basedOn w:val="Tablanormal"/>
    <w:uiPriority w:val="59"/>
    <w:rsid w:val="0061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4082E"/>
    <w:rPr>
      <w:color w:val="0000FF" w:themeColor="hyperlink"/>
      <w:u w:val="single"/>
    </w:rPr>
  </w:style>
  <w:style w:type="paragraph" w:styleId="Textodeglobo">
    <w:name w:val="Balloon Text"/>
    <w:basedOn w:val="Normal"/>
    <w:link w:val="TextodegloboCar"/>
    <w:uiPriority w:val="99"/>
    <w:semiHidden/>
    <w:unhideWhenUsed/>
    <w:rsid w:val="00611CD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1CD6"/>
    <w:rPr>
      <w:rFonts w:ascii="Tahoma" w:hAnsi="Tahoma" w:cs="Tahoma"/>
      <w:sz w:val="16"/>
      <w:szCs w:val="16"/>
    </w:rPr>
  </w:style>
  <w:style w:type="character" w:styleId="Hipervnculovisitado">
    <w:name w:val="FollowedHyperlink"/>
    <w:basedOn w:val="Fuentedeprrafopredeter"/>
    <w:uiPriority w:val="99"/>
    <w:semiHidden/>
    <w:unhideWhenUsed/>
    <w:rsid w:val="00611CD6"/>
    <w:rPr>
      <w:color w:val="800080" w:themeColor="followedHyperlink"/>
      <w:u w:val="single"/>
    </w:rPr>
  </w:style>
  <w:style w:type="paragraph" w:styleId="Ttulo">
    <w:name w:val="Title"/>
    <w:basedOn w:val="Normal"/>
    <w:next w:val="Normal"/>
    <w:link w:val="TtuloCar"/>
    <w:uiPriority w:val="10"/>
    <w:qFormat/>
    <w:rsid w:val="008579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8579C8"/>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53BFE"/>
    <w:pPr>
      <w:numPr>
        <w:ilvl w:val="1"/>
      </w:numPr>
    </w:pPr>
    <w:rPr>
      <w:rFonts w:asciiTheme="majorHAnsi" w:eastAsiaTheme="majorEastAsia" w:hAnsiTheme="majorHAnsi" w:cstheme="majorBidi"/>
      <w:iCs/>
      <w:color w:val="404040" w:themeColor="text1" w:themeTint="BF"/>
      <w:spacing w:val="15"/>
      <w:sz w:val="24"/>
      <w:szCs w:val="24"/>
    </w:rPr>
  </w:style>
  <w:style w:type="character" w:customStyle="1" w:styleId="SubttuloCar">
    <w:name w:val="Subtítulo Car"/>
    <w:basedOn w:val="Fuentedeprrafopredeter"/>
    <w:link w:val="Subttulo"/>
    <w:uiPriority w:val="11"/>
    <w:rsid w:val="00753BFE"/>
    <w:rPr>
      <w:rFonts w:asciiTheme="majorHAnsi" w:eastAsiaTheme="majorEastAsia" w:hAnsiTheme="majorHAnsi" w:cstheme="majorBidi"/>
      <w:iCs/>
      <w:color w:val="404040" w:themeColor="text1" w:themeTint="BF"/>
      <w:spacing w:val="15"/>
      <w:sz w:val="24"/>
      <w:szCs w:val="24"/>
    </w:rPr>
  </w:style>
  <w:style w:type="paragraph" w:styleId="Sinespaciado">
    <w:name w:val="No Spacing"/>
    <w:link w:val="SinespaciadoCar"/>
    <w:uiPriority w:val="1"/>
    <w:qFormat/>
    <w:rsid w:val="00611CD6"/>
    <w:pPr>
      <w:spacing w:after="0" w:line="240" w:lineRule="auto"/>
    </w:pPr>
  </w:style>
  <w:style w:type="character" w:customStyle="1" w:styleId="SinespaciadoCar">
    <w:name w:val="Sin espaciado Car"/>
    <w:basedOn w:val="Fuentedeprrafopredeter"/>
    <w:link w:val="Sinespaciado"/>
    <w:uiPriority w:val="1"/>
    <w:rsid w:val="00611CD6"/>
  </w:style>
  <w:style w:type="paragraph" w:styleId="TtulodeTDC">
    <w:name w:val="TOC Heading"/>
    <w:basedOn w:val="Ttulo1"/>
    <w:next w:val="Normal"/>
    <w:uiPriority w:val="39"/>
    <w:semiHidden/>
    <w:unhideWhenUsed/>
    <w:qFormat/>
    <w:rsid w:val="00611CD6"/>
    <w:pPr>
      <w:outlineLvl w:val="9"/>
    </w:pPr>
  </w:style>
  <w:style w:type="paragraph" w:styleId="TDC1">
    <w:name w:val="toc 1"/>
    <w:basedOn w:val="Normal"/>
    <w:next w:val="Normal"/>
    <w:autoRedefine/>
    <w:uiPriority w:val="39"/>
    <w:unhideWhenUsed/>
    <w:qFormat/>
    <w:rsid w:val="00611CD6"/>
    <w:pPr>
      <w:spacing w:after="100"/>
    </w:pPr>
  </w:style>
  <w:style w:type="paragraph" w:styleId="TDC2">
    <w:name w:val="toc 2"/>
    <w:basedOn w:val="Normal"/>
    <w:next w:val="Normal"/>
    <w:autoRedefine/>
    <w:uiPriority w:val="39"/>
    <w:unhideWhenUsed/>
    <w:qFormat/>
    <w:rsid w:val="00611CD6"/>
    <w:pPr>
      <w:spacing w:after="100"/>
      <w:ind w:left="220"/>
    </w:pPr>
  </w:style>
  <w:style w:type="paragraph" w:styleId="TDC3">
    <w:name w:val="toc 3"/>
    <w:basedOn w:val="Normal"/>
    <w:next w:val="Normal"/>
    <w:autoRedefine/>
    <w:uiPriority w:val="39"/>
    <w:unhideWhenUsed/>
    <w:qFormat/>
    <w:rsid w:val="00611CD6"/>
    <w:pPr>
      <w:spacing w:after="100"/>
      <w:ind w:left="440"/>
    </w:pPr>
  </w:style>
  <w:style w:type="character" w:customStyle="1" w:styleId="Ttulo2Car">
    <w:name w:val="Título 2 Car"/>
    <w:basedOn w:val="Fuentedeprrafopredeter"/>
    <w:link w:val="Ttulo2"/>
    <w:uiPriority w:val="9"/>
    <w:rsid w:val="002541A6"/>
    <w:rPr>
      <w:rFonts w:asciiTheme="majorHAnsi" w:eastAsiaTheme="majorEastAsia" w:hAnsiTheme="majorHAnsi" w:cstheme="majorBidi"/>
      <w:b/>
      <w:bCs/>
      <w:color w:val="0D0D0D" w:themeColor="text1" w:themeTint="F2"/>
      <w:sz w:val="44"/>
      <w:szCs w:val="26"/>
      <w:u w:val="single"/>
    </w:rPr>
  </w:style>
  <w:style w:type="character" w:customStyle="1" w:styleId="Ttulo3Car">
    <w:name w:val="Título 3 Car"/>
    <w:basedOn w:val="Fuentedeprrafopredeter"/>
    <w:link w:val="Ttulo3"/>
    <w:uiPriority w:val="9"/>
    <w:rsid w:val="0037298B"/>
    <w:rPr>
      <w:rFonts w:asciiTheme="majorHAnsi" w:eastAsiaTheme="majorEastAsia" w:hAnsiTheme="majorHAnsi" w:cstheme="majorBidi"/>
      <w:b/>
      <w:bCs/>
      <w:color w:val="0D0D0D" w:themeColor="text1" w:themeTint="F2"/>
    </w:rPr>
  </w:style>
  <w:style w:type="paragraph" w:styleId="Epgrafe">
    <w:name w:val="caption"/>
    <w:basedOn w:val="Normal"/>
    <w:next w:val="Normal"/>
    <w:uiPriority w:val="35"/>
    <w:unhideWhenUsed/>
    <w:qFormat/>
    <w:rsid w:val="00462498"/>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462498"/>
    <w:pPr>
      <w:spacing w:after="0"/>
    </w:pPr>
  </w:style>
  <w:style w:type="paragraph" w:styleId="Encabezado">
    <w:name w:val="header"/>
    <w:basedOn w:val="Normal"/>
    <w:link w:val="EncabezadoCar"/>
    <w:uiPriority w:val="99"/>
    <w:unhideWhenUsed/>
    <w:rsid w:val="00FC46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C4667"/>
  </w:style>
  <w:style w:type="paragraph" w:styleId="Piedepgina">
    <w:name w:val="footer"/>
    <w:basedOn w:val="Normal"/>
    <w:link w:val="PiedepginaCar"/>
    <w:uiPriority w:val="99"/>
    <w:unhideWhenUsed/>
    <w:rsid w:val="00FC46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C4667"/>
  </w:style>
  <w:style w:type="character" w:customStyle="1" w:styleId="Ttulo2Car1">
    <w:name w:val="Título 2 Car1"/>
    <w:basedOn w:val="Fuentedeprrafopredeter"/>
    <w:uiPriority w:val="9"/>
    <w:rsid w:val="00E429F4"/>
    <w:rPr>
      <w:rFonts w:asciiTheme="majorHAnsi" w:eastAsiaTheme="majorEastAsia" w:hAnsiTheme="majorHAnsi" w:cstheme="majorBidi"/>
      <w:b/>
      <w:bCs/>
      <w:color w:val="4F81BD" w:themeColor="accent1"/>
      <w:sz w:val="26"/>
      <w:szCs w:val="26"/>
    </w:rPr>
  </w:style>
  <w:style w:type="character" w:customStyle="1" w:styleId="Ttulo1Car1">
    <w:name w:val="Título 1 Car1"/>
    <w:basedOn w:val="Fuentedeprrafopredeter"/>
    <w:uiPriority w:val="9"/>
    <w:rsid w:val="00E429F4"/>
    <w:rPr>
      <w:rFonts w:asciiTheme="majorHAnsi" w:eastAsiaTheme="majorEastAsia" w:hAnsiTheme="majorHAnsi" w:cstheme="majorBidi"/>
      <w:b/>
      <w:bCs/>
      <w:color w:val="365F91" w:themeColor="accent1" w:themeShade="BF"/>
      <w:sz w:val="28"/>
      <w:szCs w:val="28"/>
    </w:rPr>
  </w:style>
  <w:style w:type="character" w:customStyle="1" w:styleId="Ttulo1Car2">
    <w:name w:val="Título 1 Car2"/>
    <w:basedOn w:val="Fuentedeprrafopredeter"/>
    <w:uiPriority w:val="9"/>
    <w:rsid w:val="002A5798"/>
    <w:rPr>
      <w:rFonts w:asciiTheme="majorHAnsi" w:eastAsiaTheme="majorEastAsia" w:hAnsiTheme="majorHAnsi" w:cstheme="majorBidi"/>
      <w:b/>
      <w:bCs/>
      <w:color w:val="365F91" w:themeColor="accent1" w:themeShade="BF"/>
      <w:sz w:val="28"/>
      <w:szCs w:val="28"/>
    </w:rPr>
  </w:style>
  <w:style w:type="character" w:customStyle="1" w:styleId="Ttulo2Car2">
    <w:name w:val="Título 2 Car2"/>
    <w:basedOn w:val="Fuentedeprrafopredeter"/>
    <w:uiPriority w:val="9"/>
    <w:rsid w:val="002A5798"/>
    <w:rPr>
      <w:rFonts w:asciiTheme="majorHAnsi" w:eastAsiaTheme="majorEastAsia" w:hAnsiTheme="majorHAnsi" w:cstheme="majorBidi"/>
      <w:b/>
      <w:bCs/>
      <w:color w:val="4F81BD" w:themeColor="accent1"/>
      <w:sz w:val="26"/>
      <w:szCs w:val="26"/>
    </w:rPr>
  </w:style>
  <w:style w:type="character" w:customStyle="1" w:styleId="Ttulo3Car1">
    <w:name w:val="Título 3 Car1"/>
    <w:basedOn w:val="Fuentedeprrafopredeter"/>
    <w:uiPriority w:val="9"/>
    <w:rsid w:val="002A5798"/>
    <w:rPr>
      <w:rFonts w:asciiTheme="majorHAnsi" w:eastAsiaTheme="majorEastAsia" w:hAnsiTheme="majorHAnsi" w:cstheme="majorBidi"/>
      <w:b/>
      <w:bCs/>
      <w:color w:val="4F81BD" w:themeColor="accent1"/>
    </w:rPr>
  </w:style>
  <w:style w:type="character" w:customStyle="1" w:styleId="SubttuloCar1">
    <w:name w:val="Subtítulo Car1"/>
    <w:basedOn w:val="Fuentedeprrafopredeter"/>
    <w:uiPriority w:val="11"/>
    <w:rsid w:val="002A5798"/>
    <w:rPr>
      <w:rFonts w:asciiTheme="majorHAnsi" w:eastAsiaTheme="majorEastAsia" w:hAnsiTheme="majorHAnsi" w:cstheme="majorBidi"/>
      <w:i/>
      <w:iCs/>
      <w:color w:val="4F81BD" w:themeColor="accent1"/>
      <w:spacing w:val="15"/>
      <w:sz w:val="24"/>
      <w:szCs w:val="24"/>
    </w:rPr>
  </w:style>
  <w:style w:type="character" w:customStyle="1" w:styleId="Ttulo4Car">
    <w:name w:val="Título 4 Car"/>
    <w:basedOn w:val="Fuentedeprrafopredeter"/>
    <w:link w:val="Ttulo4"/>
    <w:uiPriority w:val="9"/>
    <w:semiHidden/>
    <w:rsid w:val="00AA2C7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A2C7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A2C7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A2C7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A2C7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A2C7C"/>
    <w:rPr>
      <w:rFonts w:asciiTheme="majorHAnsi" w:eastAsiaTheme="majorEastAsia" w:hAnsiTheme="majorHAnsi" w:cstheme="majorBidi"/>
      <w:i/>
      <w:iCs/>
      <w:color w:val="404040" w:themeColor="text1" w:themeTint="BF"/>
      <w:sz w:val="20"/>
      <w:szCs w:val="20"/>
    </w:rPr>
  </w:style>
  <w:style w:type="character" w:customStyle="1" w:styleId="Ttulo1Car3">
    <w:name w:val="Título 1 Car3"/>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3">
    <w:name w:val="Título 2 Car3"/>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4">
    <w:name w:val="Título 1 Car4"/>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4">
    <w:name w:val="Título 2 Car4"/>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5">
    <w:name w:val="Título 1 Car5"/>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5">
    <w:name w:val="Título 2 Car5"/>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6">
    <w:name w:val="Título 1 Car6"/>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7">
    <w:name w:val="Título 1 Car7"/>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8">
    <w:name w:val="Título 1 Car8"/>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styleId="Refdenotaalpie">
    <w:name w:val="footnote reference"/>
    <w:basedOn w:val="Fuentedeprrafopredeter"/>
    <w:uiPriority w:val="99"/>
    <w:semiHidden/>
    <w:unhideWhenUsed/>
    <w:rsid w:val="00077B97"/>
    <w:rPr>
      <w:vertAlign w:val="superscript"/>
    </w:rPr>
  </w:style>
  <w:style w:type="paragraph" w:styleId="Bibliografa">
    <w:name w:val="Bibliography"/>
    <w:basedOn w:val="Normal"/>
    <w:next w:val="Normal"/>
    <w:uiPriority w:val="37"/>
    <w:unhideWhenUsed/>
    <w:rsid w:val="00A24B69"/>
    <w:pPr>
      <w:tabs>
        <w:tab w:val="left" w:pos="384"/>
      </w:tabs>
      <w:spacing w:after="0" w:line="240" w:lineRule="auto"/>
      <w:ind w:left="384" w:hanging="384"/>
    </w:pPr>
  </w:style>
  <w:style w:type="paragraph" w:styleId="Textonotapie">
    <w:name w:val="footnote text"/>
    <w:basedOn w:val="Normal"/>
    <w:link w:val="TextonotapieCar"/>
    <w:uiPriority w:val="99"/>
    <w:semiHidden/>
    <w:unhideWhenUsed/>
    <w:rsid w:val="00A24B6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24B69"/>
    <w:rPr>
      <w:sz w:val="20"/>
      <w:szCs w:val="20"/>
    </w:rPr>
  </w:style>
  <w:style w:type="character" w:customStyle="1" w:styleId="Ttulo1Car9">
    <w:name w:val="Título 1 Car9"/>
    <w:basedOn w:val="Fuentedeprrafopredeter"/>
    <w:uiPriority w:val="9"/>
    <w:rsid w:val="008A2B2E"/>
    <w:rPr>
      <w:rFonts w:asciiTheme="majorHAnsi" w:eastAsiaTheme="majorEastAsia" w:hAnsiTheme="majorHAnsi" w:cstheme="majorBidi"/>
      <w:b/>
      <w:bCs/>
      <w:color w:val="365F91" w:themeColor="accent1" w:themeShade="BF"/>
      <w:sz w:val="28"/>
      <w:szCs w:val="28"/>
    </w:rPr>
  </w:style>
  <w:style w:type="character" w:customStyle="1" w:styleId="Ttulo2Car6">
    <w:name w:val="Título 2 Car6"/>
    <w:basedOn w:val="Fuentedeprrafopredeter"/>
    <w:uiPriority w:val="9"/>
    <w:rsid w:val="008A2B2E"/>
    <w:rPr>
      <w:rFonts w:asciiTheme="majorHAnsi" w:eastAsiaTheme="majorEastAsia" w:hAnsiTheme="majorHAnsi" w:cstheme="majorBidi"/>
      <w:b/>
      <w:bCs/>
      <w:color w:val="4F81BD" w:themeColor="accent1"/>
      <w:sz w:val="26"/>
      <w:szCs w:val="26"/>
    </w:rPr>
  </w:style>
  <w:style w:type="character" w:customStyle="1" w:styleId="Ttulo3Car2">
    <w:name w:val="Título 3 Car2"/>
    <w:basedOn w:val="Fuentedeprrafopredeter"/>
    <w:uiPriority w:val="9"/>
    <w:rsid w:val="008A2B2E"/>
    <w:rPr>
      <w:rFonts w:asciiTheme="majorHAnsi" w:eastAsiaTheme="majorEastAsia" w:hAnsiTheme="majorHAnsi" w:cstheme="majorBidi"/>
      <w:b/>
      <w:bCs/>
      <w:color w:val="4F81BD" w:themeColor="accent1"/>
    </w:rPr>
  </w:style>
  <w:style w:type="character" w:customStyle="1" w:styleId="SubttuloCar2">
    <w:name w:val="Subtítulo Car2"/>
    <w:basedOn w:val="Fuentedeprrafopredeter"/>
    <w:uiPriority w:val="11"/>
    <w:rsid w:val="008A2B2E"/>
    <w:rPr>
      <w:rFonts w:asciiTheme="majorHAnsi" w:eastAsiaTheme="majorEastAsia" w:hAnsiTheme="majorHAnsi" w:cstheme="majorBidi"/>
      <w:i/>
      <w:iCs/>
      <w:color w:val="4F81BD" w:themeColor="accent1"/>
      <w:spacing w:val="15"/>
      <w:sz w:val="24"/>
      <w:szCs w:val="24"/>
    </w:rPr>
  </w:style>
  <w:style w:type="character" w:customStyle="1" w:styleId="TextonotapieCar1">
    <w:name w:val="Texto nota pie Car1"/>
    <w:basedOn w:val="Fuentedeprrafopredeter"/>
    <w:uiPriority w:val="99"/>
    <w:semiHidden/>
    <w:rsid w:val="008A2B2E"/>
    <w:rPr>
      <w:sz w:val="20"/>
      <w:szCs w:val="20"/>
    </w:rPr>
  </w:style>
  <w:style w:type="character" w:customStyle="1" w:styleId="Ttulo1Car10">
    <w:name w:val="Título 1 Car10"/>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7">
    <w:name w:val="Título 2 Car7"/>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tulo3Car3">
    <w:name w:val="Título 3 Car3"/>
    <w:basedOn w:val="Fuentedeprrafopredeter"/>
    <w:uiPriority w:val="9"/>
    <w:rsid w:val="00364FBA"/>
    <w:rPr>
      <w:rFonts w:asciiTheme="majorHAnsi" w:eastAsiaTheme="majorEastAsia" w:hAnsiTheme="majorHAnsi" w:cstheme="majorBidi"/>
      <w:b/>
      <w:bCs/>
      <w:color w:val="4F81BD" w:themeColor="accent1"/>
    </w:rPr>
  </w:style>
  <w:style w:type="character" w:customStyle="1" w:styleId="SubttuloCar3">
    <w:name w:val="Subtítulo Car3"/>
    <w:basedOn w:val="Fuentedeprrafopredeter"/>
    <w:uiPriority w:val="11"/>
    <w:rsid w:val="00364FBA"/>
    <w:rPr>
      <w:rFonts w:asciiTheme="majorHAnsi" w:eastAsiaTheme="majorEastAsia" w:hAnsiTheme="majorHAnsi" w:cstheme="majorBidi"/>
      <w:i/>
      <w:iCs/>
      <w:color w:val="4F81BD" w:themeColor="accent1"/>
      <w:spacing w:val="15"/>
      <w:sz w:val="24"/>
      <w:szCs w:val="24"/>
    </w:rPr>
  </w:style>
  <w:style w:type="character" w:customStyle="1" w:styleId="TextonotapieCar2">
    <w:name w:val="Texto nota pie Car2"/>
    <w:basedOn w:val="Fuentedeprrafopredeter"/>
    <w:uiPriority w:val="99"/>
    <w:semiHidden/>
    <w:rsid w:val="00364FBA"/>
    <w:rPr>
      <w:sz w:val="20"/>
      <w:szCs w:val="20"/>
    </w:rPr>
  </w:style>
  <w:style w:type="character" w:customStyle="1" w:styleId="Ttulo1Car11">
    <w:name w:val="Título 1 Car11"/>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8">
    <w:name w:val="Título 2 Car8"/>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extonotapieCar3">
    <w:name w:val="Texto nota pie Car3"/>
    <w:basedOn w:val="Fuentedeprrafopredeter"/>
    <w:uiPriority w:val="99"/>
    <w:semiHidden/>
    <w:rsid w:val="00364FBA"/>
    <w:rPr>
      <w:sz w:val="20"/>
      <w:szCs w:val="20"/>
    </w:rPr>
  </w:style>
  <w:style w:type="character" w:customStyle="1" w:styleId="Ttulo1Car12">
    <w:name w:val="Título 1 Car12"/>
    <w:basedOn w:val="Fuentedeprrafopredeter"/>
    <w:uiPriority w:val="9"/>
    <w:rsid w:val="00BE2F36"/>
    <w:rPr>
      <w:rFonts w:asciiTheme="majorHAnsi" w:eastAsiaTheme="majorEastAsia" w:hAnsiTheme="majorHAnsi" w:cstheme="majorBidi"/>
      <w:b/>
      <w:bCs/>
      <w:color w:val="365F91" w:themeColor="accent1" w:themeShade="BF"/>
      <w:sz w:val="28"/>
      <w:szCs w:val="28"/>
    </w:rPr>
  </w:style>
  <w:style w:type="character" w:customStyle="1" w:styleId="Ttulo2Car9">
    <w:name w:val="Título 2 Car9"/>
    <w:basedOn w:val="Fuentedeprrafopredeter"/>
    <w:uiPriority w:val="9"/>
    <w:rsid w:val="00BE2F36"/>
    <w:rPr>
      <w:rFonts w:asciiTheme="majorHAnsi" w:eastAsiaTheme="majorEastAsia" w:hAnsiTheme="majorHAnsi" w:cstheme="majorBidi"/>
      <w:b/>
      <w:bCs/>
      <w:color w:val="4F81BD" w:themeColor="accent1"/>
      <w:sz w:val="26"/>
      <w:szCs w:val="26"/>
    </w:rPr>
  </w:style>
  <w:style w:type="character" w:customStyle="1" w:styleId="TextonotapieCar4">
    <w:name w:val="Texto nota pie Car4"/>
    <w:basedOn w:val="Fuentedeprrafopredeter"/>
    <w:uiPriority w:val="99"/>
    <w:semiHidden/>
    <w:rsid w:val="00BE2F36"/>
    <w:rPr>
      <w:sz w:val="20"/>
      <w:szCs w:val="20"/>
    </w:rPr>
  </w:style>
  <w:style w:type="character" w:customStyle="1" w:styleId="Ttulo2Car10">
    <w:name w:val="Título 2 Car10"/>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3">
    <w:name w:val="Título 1 Car13"/>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PiedepginaCar1">
    <w:name w:val="Pie de página Car1"/>
    <w:basedOn w:val="Fuentedeprrafopredeter"/>
    <w:uiPriority w:val="99"/>
    <w:rsid w:val="003C4462"/>
  </w:style>
  <w:style w:type="character" w:customStyle="1" w:styleId="Ttulo1Car14">
    <w:name w:val="Título 1 Car14"/>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1">
    <w:name w:val="Título 2 Car11"/>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4">
    <w:name w:val="Título 3 Car4"/>
    <w:basedOn w:val="Fuentedeprrafopredeter"/>
    <w:uiPriority w:val="9"/>
    <w:rsid w:val="003C4462"/>
    <w:rPr>
      <w:rFonts w:asciiTheme="majorHAnsi" w:eastAsiaTheme="majorEastAsia" w:hAnsiTheme="majorHAnsi" w:cstheme="majorBidi"/>
      <w:b/>
      <w:bCs/>
      <w:color w:val="4F81BD" w:themeColor="accent1"/>
    </w:rPr>
  </w:style>
  <w:style w:type="character" w:customStyle="1" w:styleId="SubttuloCar4">
    <w:name w:val="Subtítulo Car4"/>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extonotapieCar5">
    <w:name w:val="Texto nota pie Car5"/>
    <w:basedOn w:val="Fuentedeprrafopredeter"/>
    <w:uiPriority w:val="99"/>
    <w:semiHidden/>
    <w:rsid w:val="003C4462"/>
    <w:rPr>
      <w:sz w:val="20"/>
      <w:szCs w:val="20"/>
    </w:rPr>
  </w:style>
  <w:style w:type="character" w:customStyle="1" w:styleId="Ttulo1Car15">
    <w:name w:val="Título 1 Car15"/>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2">
    <w:name w:val="Título 2 Car12"/>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5">
    <w:name w:val="Título 3 Car5"/>
    <w:basedOn w:val="Fuentedeprrafopredeter"/>
    <w:uiPriority w:val="9"/>
    <w:rsid w:val="003C4462"/>
    <w:rPr>
      <w:rFonts w:asciiTheme="majorHAnsi" w:eastAsiaTheme="majorEastAsia" w:hAnsiTheme="majorHAnsi" w:cstheme="majorBidi"/>
      <w:b/>
      <w:bCs/>
      <w:color w:val="4F81BD" w:themeColor="accent1"/>
    </w:rPr>
  </w:style>
  <w:style w:type="character" w:customStyle="1" w:styleId="TextonotapieCar6">
    <w:name w:val="Texto nota pie Car6"/>
    <w:basedOn w:val="Fuentedeprrafopredeter"/>
    <w:uiPriority w:val="99"/>
    <w:semiHidden/>
    <w:rsid w:val="003C4462"/>
    <w:rPr>
      <w:sz w:val="20"/>
      <w:szCs w:val="20"/>
    </w:rPr>
  </w:style>
  <w:style w:type="character" w:customStyle="1" w:styleId="SubttuloCar5">
    <w:name w:val="Subtítulo Car5"/>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tulo1Car16">
    <w:name w:val="Título 1 Car16"/>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3">
    <w:name w:val="Título 2 Car13"/>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extonotapieCar7">
    <w:name w:val="Texto nota pie Car7"/>
    <w:basedOn w:val="Fuentedeprrafopredeter"/>
    <w:uiPriority w:val="99"/>
    <w:semiHidden/>
    <w:rsid w:val="003C4462"/>
    <w:rPr>
      <w:sz w:val="20"/>
      <w:szCs w:val="20"/>
    </w:rPr>
  </w:style>
  <w:style w:type="character" w:customStyle="1" w:styleId="Ttulo1Car17">
    <w:name w:val="Título 1 Car17"/>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4">
    <w:name w:val="Título 2 Car14"/>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8">
    <w:name w:val="Título 1 Car18"/>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1Car19">
    <w:name w:val="Título 1 Car19"/>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EA5042"/>
    <w:pPr>
      <w:ind w:left="720"/>
      <w:contextualSpacing/>
    </w:pPr>
  </w:style>
  <w:style w:type="paragraph" w:styleId="Textoindependiente">
    <w:name w:val="Body Text"/>
    <w:basedOn w:val="Normal"/>
    <w:link w:val="TextoindependienteCar"/>
    <w:uiPriority w:val="1"/>
    <w:qFormat/>
    <w:rsid w:val="00EA5042"/>
    <w:pPr>
      <w:widowControl w:val="0"/>
      <w:autoSpaceDE w:val="0"/>
      <w:autoSpaceDN w:val="0"/>
      <w:spacing w:before="15" w:after="0" w:line="240" w:lineRule="auto"/>
      <w:ind w:left="20"/>
    </w:pPr>
    <w:rPr>
      <w:rFonts w:ascii="Times New Roman" w:eastAsia="Times New Roman" w:hAnsi="Times New Roman" w:cs="Times New Roman"/>
      <w:sz w:val="17"/>
      <w:szCs w:val="17"/>
      <w:lang w:val="en-US" w:eastAsia="en-US"/>
    </w:rPr>
  </w:style>
  <w:style w:type="character" w:customStyle="1" w:styleId="TextoindependienteCar">
    <w:name w:val="Texto independiente Car"/>
    <w:basedOn w:val="Fuentedeprrafopredeter"/>
    <w:link w:val="Textoindependiente"/>
    <w:uiPriority w:val="1"/>
    <w:rsid w:val="00EA5042"/>
    <w:rPr>
      <w:rFonts w:ascii="Times New Roman" w:eastAsia="Times New Roman" w:hAnsi="Times New Roman" w:cs="Times New Roman"/>
      <w:sz w:val="17"/>
      <w:szCs w:val="17"/>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3.emf"/><Relationship Id="rId47" Type="http://schemas.openxmlformats.org/officeDocument/2006/relationships/image" Target="media/image26.png"/><Relationship Id="rId63" Type="http://schemas.openxmlformats.org/officeDocument/2006/relationships/hyperlink" Target="http://127.0.0.1/sitemap.xml" TargetMode="External"/><Relationship Id="rId68" Type="http://schemas.openxmlformats.org/officeDocument/2006/relationships/hyperlink" Target="http://127.0.0.1/config.inc" TargetMode="External"/><Relationship Id="rId84" Type="http://schemas.openxmlformats.org/officeDocument/2006/relationships/hyperlink" Target="http://127.0.0.1/passwords/" TargetMode="External"/><Relationship Id="rId89" Type="http://schemas.openxmlformats.org/officeDocument/2006/relationships/hyperlink" Target="http://127.0.0.1/" TargetMode="External"/><Relationship Id="rId7" Type="http://schemas.openxmlformats.org/officeDocument/2006/relationships/footnotes" Target="footnotes.xml"/><Relationship Id="rId71" Type="http://schemas.openxmlformats.org/officeDocument/2006/relationships/hyperlink" Target="http://127.0.0.1/javascript/" TargetMode="External"/><Relationship Id="rId92" Type="http://schemas.openxmlformats.org/officeDocument/2006/relationships/hyperlink" Target="http://127.0.0.1/passwords/" TargetMode="Externa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5.png"/><Relationship Id="rId107" Type="http://schemas.openxmlformats.org/officeDocument/2006/relationships/theme" Target="theme/theme1.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oleObject" Target="embeddings/oleObject3.bin"/><Relationship Id="rId40" Type="http://schemas.openxmlformats.org/officeDocument/2006/relationships/image" Target="media/image22.emf"/><Relationship Id="rId45" Type="http://schemas.openxmlformats.org/officeDocument/2006/relationships/image" Target="media/image25.emf"/><Relationship Id="rId53" Type="http://schemas.openxmlformats.org/officeDocument/2006/relationships/oleObject" Target="embeddings/oleObject9.bin"/><Relationship Id="rId58" Type="http://schemas.openxmlformats.org/officeDocument/2006/relationships/image" Target="media/image34.jpeg"/><Relationship Id="rId66" Type="http://schemas.openxmlformats.org/officeDocument/2006/relationships/hyperlink" Target="http://127.0.0.1/passwords/" TargetMode="External"/><Relationship Id="rId74" Type="http://schemas.openxmlformats.org/officeDocument/2006/relationships/hyperlink" Target="http://127.0.0.1/classes/" TargetMode="External"/><Relationship Id="rId79" Type="http://schemas.openxmlformats.org/officeDocument/2006/relationships/hyperlink" Target="http://127.0.0.1/classes/" TargetMode="External"/><Relationship Id="rId87" Type="http://schemas.openxmlformats.org/officeDocument/2006/relationships/hyperlink" Target="http://127.0.0.1/classes/" TargetMode="External"/><Relationship Id="rId102" Type="http://schemas.openxmlformats.org/officeDocument/2006/relationships/hyperlink" Target="http://127.0.0.1/javascript/" TargetMode="External"/><Relationship Id="rId5" Type="http://schemas.openxmlformats.org/officeDocument/2006/relationships/settings" Target="settings.xml"/><Relationship Id="rId61" Type="http://schemas.openxmlformats.org/officeDocument/2006/relationships/hyperlink" Target="http://127.0.0.1/" TargetMode="External"/><Relationship Id="rId82" Type="http://schemas.openxmlformats.org/officeDocument/2006/relationships/hyperlink" Target="http://127.0.0.1/robots.txt" TargetMode="External"/><Relationship Id="rId90" Type="http://schemas.openxmlformats.org/officeDocument/2006/relationships/hyperlink" Target="http://127.0.0.1/" TargetMode="External"/><Relationship Id="rId95" Type="http://schemas.openxmlformats.org/officeDocument/2006/relationships/hyperlink" Target="http://127.0.0.1/classes/" TargetMode="External"/><Relationship Id="rId19" Type="http://schemas.openxmlformats.org/officeDocument/2006/relationships/image" Target="media/image5.png"/><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oleObject" Target="embeddings/oleObject2.bin"/><Relationship Id="rId43" Type="http://schemas.openxmlformats.org/officeDocument/2006/relationships/oleObject" Target="embeddings/oleObject6.bin"/><Relationship Id="rId48" Type="http://schemas.openxmlformats.org/officeDocument/2006/relationships/image" Target="media/image27.png"/><Relationship Id="rId56" Type="http://schemas.openxmlformats.org/officeDocument/2006/relationships/image" Target="media/image33.png"/><Relationship Id="rId64" Type="http://schemas.openxmlformats.org/officeDocument/2006/relationships/hyperlink" Target="http://127.0.0.1/sitemap.xml" TargetMode="External"/><Relationship Id="rId69" Type="http://schemas.openxmlformats.org/officeDocument/2006/relationships/hyperlink" Target="http://127.0.0.1/" TargetMode="External"/><Relationship Id="rId77" Type="http://schemas.openxmlformats.org/officeDocument/2006/relationships/hyperlink" Target="http://127.0.0.1/javascript/" TargetMode="External"/><Relationship Id="rId100" Type="http://schemas.openxmlformats.org/officeDocument/2006/relationships/hyperlink" Target="http://127.0.0.1/passwords/" TargetMode="External"/><Relationship Id="rId105"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oleObject" Target="embeddings/oleObject8.bin"/><Relationship Id="rId72" Type="http://schemas.openxmlformats.org/officeDocument/2006/relationships/hyperlink" Target="http://127.0.0.1/javascript/" TargetMode="External"/><Relationship Id="rId80" Type="http://schemas.openxmlformats.org/officeDocument/2006/relationships/hyperlink" Target="http://127.0.0.1/classes/" TargetMode="External"/><Relationship Id="rId85" Type="http://schemas.openxmlformats.org/officeDocument/2006/relationships/hyperlink" Target="http://127.0.0.1/javascript/" TargetMode="External"/><Relationship Id="rId93" Type="http://schemas.openxmlformats.org/officeDocument/2006/relationships/hyperlink" Target="http://127.0.0.1/javascript/" TargetMode="External"/><Relationship Id="rId98" Type="http://schemas.openxmlformats.org/officeDocument/2006/relationships/hyperlink" Target="http://127.0.0.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oleObject" Target="embeddings/oleObject1.bin"/><Relationship Id="rId38" Type="http://schemas.openxmlformats.org/officeDocument/2006/relationships/image" Target="media/image21.emf"/><Relationship Id="rId46" Type="http://schemas.openxmlformats.org/officeDocument/2006/relationships/oleObject" Target="embeddings/oleObject7.bin"/><Relationship Id="rId59" Type="http://schemas.openxmlformats.org/officeDocument/2006/relationships/hyperlink" Target="http://127.0.0.1/" TargetMode="External"/><Relationship Id="rId67" Type="http://schemas.openxmlformats.org/officeDocument/2006/relationships/hyperlink" Target="http://127.0.0.1/config.inc" TargetMode="External"/><Relationship Id="rId103" Type="http://schemas.openxmlformats.org/officeDocument/2006/relationships/hyperlink" Target="http://127.0.0.1/classes/" TargetMode="External"/><Relationship Id="rId20" Type="http://schemas.openxmlformats.org/officeDocument/2006/relationships/image" Target="media/image6.png"/><Relationship Id="rId41" Type="http://schemas.openxmlformats.org/officeDocument/2006/relationships/oleObject" Target="embeddings/oleObject5.bin"/><Relationship Id="rId54" Type="http://schemas.openxmlformats.org/officeDocument/2006/relationships/image" Target="media/image31.png"/><Relationship Id="rId62" Type="http://schemas.openxmlformats.org/officeDocument/2006/relationships/hyperlink" Target="http://127.0.0.1/" TargetMode="External"/><Relationship Id="rId70" Type="http://schemas.openxmlformats.org/officeDocument/2006/relationships/hyperlink" Target="http://127.0.0.1/" TargetMode="External"/><Relationship Id="rId75" Type="http://schemas.openxmlformats.org/officeDocument/2006/relationships/hyperlink" Target="http://127.0.0.1/passwords/" TargetMode="External"/><Relationship Id="rId83" Type="http://schemas.openxmlformats.org/officeDocument/2006/relationships/hyperlink" Target="http://127.0.0.1/passwords/" TargetMode="External"/><Relationship Id="rId88" Type="http://schemas.openxmlformats.org/officeDocument/2006/relationships/hyperlink" Target="http://127.0.0.1/classes/" TargetMode="External"/><Relationship Id="rId91" Type="http://schemas.openxmlformats.org/officeDocument/2006/relationships/hyperlink" Target="http://127.0.0.1/passwords/" TargetMode="External"/><Relationship Id="rId96" Type="http://schemas.openxmlformats.org/officeDocument/2006/relationships/hyperlink" Target="http://127.0.0.1/classe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emf"/><Relationship Id="rId49" Type="http://schemas.openxmlformats.org/officeDocument/2006/relationships/image" Target="media/image28.png"/><Relationship Id="rId57" Type="http://schemas.openxmlformats.org/officeDocument/2006/relationships/footer" Target="footer5.xml"/><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image" Target="media/image30.emf"/><Relationship Id="rId60" Type="http://schemas.openxmlformats.org/officeDocument/2006/relationships/hyperlink" Target="http://127.0.0.1/" TargetMode="External"/><Relationship Id="rId65" Type="http://schemas.openxmlformats.org/officeDocument/2006/relationships/hyperlink" Target="http://127.0.0.1/passwords/" TargetMode="External"/><Relationship Id="rId73" Type="http://schemas.openxmlformats.org/officeDocument/2006/relationships/hyperlink" Target="http://127.0.0.1/classes/" TargetMode="External"/><Relationship Id="rId78" Type="http://schemas.openxmlformats.org/officeDocument/2006/relationships/hyperlink" Target="http://127.0.0.1/javascript/" TargetMode="External"/><Relationship Id="rId81" Type="http://schemas.openxmlformats.org/officeDocument/2006/relationships/hyperlink" Target="http://127.0.0.1/robots.txt" TargetMode="External"/><Relationship Id="rId86" Type="http://schemas.openxmlformats.org/officeDocument/2006/relationships/hyperlink" Target="http://127.0.0.1/javascript/" TargetMode="External"/><Relationship Id="rId94" Type="http://schemas.openxmlformats.org/officeDocument/2006/relationships/hyperlink" Target="http://127.0.0.1/javascript/" TargetMode="External"/><Relationship Id="rId99" Type="http://schemas.openxmlformats.org/officeDocument/2006/relationships/hyperlink" Target="http://127.0.0.1/passwords/" TargetMode="External"/><Relationship Id="rId101" Type="http://schemas.openxmlformats.org/officeDocument/2006/relationships/hyperlink" Target="http://127.0.0.1/javascript/"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oleObject" Target="embeddings/oleObject4.bin"/><Relationship Id="rId34" Type="http://schemas.openxmlformats.org/officeDocument/2006/relationships/image" Target="media/image19.emf"/><Relationship Id="rId50" Type="http://schemas.openxmlformats.org/officeDocument/2006/relationships/image" Target="media/image29.emf"/><Relationship Id="rId55" Type="http://schemas.openxmlformats.org/officeDocument/2006/relationships/image" Target="media/image32.png"/><Relationship Id="rId76" Type="http://schemas.openxmlformats.org/officeDocument/2006/relationships/hyperlink" Target="http://127.0.0.1/passwords/" TargetMode="External"/><Relationship Id="rId97" Type="http://schemas.openxmlformats.org/officeDocument/2006/relationships/hyperlink" Target="http://127.0.0.1/" TargetMode="External"/><Relationship Id="rId104" Type="http://schemas.openxmlformats.org/officeDocument/2006/relationships/hyperlink" Target="http://127.0.0.1/class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4401CF-683F-4970-BBED-FB7D5F3BE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55</Pages>
  <Words>13121</Words>
  <Characters>72168</Characters>
  <Application>Microsoft Office Word</Application>
  <DocSecurity>0</DocSecurity>
  <Lines>601</Lines>
  <Paragraphs>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dc:creator>
  <cp:lastModifiedBy>Samuel</cp:lastModifiedBy>
  <cp:revision>161</cp:revision>
  <cp:lastPrinted>2017-07-04T16:48:00Z</cp:lastPrinted>
  <dcterms:created xsi:type="dcterms:W3CDTF">2017-03-16T14:16:00Z</dcterms:created>
  <dcterms:modified xsi:type="dcterms:W3CDTF">2017-07-05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HcPVLd3B"/&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